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76E047" w14:textId="0346258D" w:rsidR="006507EA" w:rsidRDefault="006507EA" w:rsidP="00F3081A">
      <w:pPr>
        <w:jc w:val="center"/>
        <w:rPr>
          <w:b/>
          <w:bCs/>
          <w:sz w:val="32"/>
          <w:szCs w:val="32"/>
        </w:rPr>
      </w:pPr>
      <w:r w:rsidRPr="006507EA">
        <w:rPr>
          <w:b/>
          <w:bCs/>
          <w:sz w:val="32"/>
          <w:szCs w:val="32"/>
        </w:rPr>
        <w:t>Launch</w:t>
      </w:r>
      <w:r w:rsidR="00D53D70">
        <w:rPr>
          <w:b/>
          <w:bCs/>
          <w:sz w:val="32"/>
          <w:szCs w:val="32"/>
        </w:rPr>
        <w:t>ing</w:t>
      </w:r>
      <w:r w:rsidRPr="006507EA">
        <w:rPr>
          <w:b/>
          <w:bCs/>
          <w:sz w:val="32"/>
          <w:szCs w:val="32"/>
        </w:rPr>
        <w:t xml:space="preserve"> and Manipulation of Higher-Order In-Plane Hyperbolic Phonon Polaritons in Low-Dimensional Heterostructures</w:t>
      </w:r>
    </w:p>
    <w:p w14:paraId="4FE86D06" w14:textId="56FEA117" w:rsidR="00F3081A" w:rsidRPr="00450284" w:rsidRDefault="00F3081A" w:rsidP="00F3081A">
      <w:pPr>
        <w:jc w:val="center"/>
        <w:rPr>
          <w:vertAlign w:val="superscript"/>
        </w:rPr>
      </w:pPr>
      <w:r>
        <w:t>Guanyu Lu</w:t>
      </w:r>
      <w:r>
        <w:rPr>
          <w:vertAlign w:val="superscript"/>
        </w:rPr>
        <w:t>1</w:t>
      </w:r>
      <w:r>
        <w:t>, Zhiliang Pan</w:t>
      </w:r>
      <w:r>
        <w:rPr>
          <w:vertAlign w:val="superscript"/>
        </w:rPr>
        <w:t>1</w:t>
      </w:r>
      <w:r>
        <w:t xml:space="preserve">, </w:t>
      </w:r>
      <w:r w:rsidRPr="00AC4149">
        <w:t>Christopher R. Gubbin</w:t>
      </w:r>
      <w:r>
        <w:rPr>
          <w:vertAlign w:val="superscript"/>
        </w:rPr>
        <w:t>2</w:t>
      </w:r>
      <w:r>
        <w:t xml:space="preserve">, </w:t>
      </w:r>
      <w:r w:rsidR="004820D0" w:rsidRPr="004820D0">
        <w:t xml:space="preserve">Ryan </w:t>
      </w:r>
      <w:r w:rsidR="004820D0">
        <w:t xml:space="preserve">A. </w:t>
      </w:r>
      <w:r w:rsidR="004820D0" w:rsidRPr="004820D0">
        <w:t>Kowalski</w:t>
      </w:r>
      <w:r>
        <w:rPr>
          <w:vertAlign w:val="superscript"/>
        </w:rPr>
        <w:t>3</w:t>
      </w:r>
      <w:r>
        <w:t>,</w:t>
      </w:r>
      <w:r w:rsidRPr="00E77EBD">
        <w:t xml:space="preserve"> </w:t>
      </w:r>
      <w:r w:rsidRPr="006A15CB">
        <w:t>Simone De Liberato</w:t>
      </w:r>
      <w:r>
        <w:rPr>
          <w:vertAlign w:val="superscript"/>
        </w:rPr>
        <w:t>2</w:t>
      </w:r>
      <w:r>
        <w:t xml:space="preserve">, </w:t>
      </w:r>
      <w:r w:rsidR="00746B8A">
        <w:t>Deyu Li</w:t>
      </w:r>
      <w:r w:rsidR="00746B8A">
        <w:rPr>
          <w:vertAlign w:val="superscript"/>
        </w:rPr>
        <w:t>1</w:t>
      </w:r>
      <w:r w:rsidR="00746B8A">
        <w:t xml:space="preserve">, </w:t>
      </w:r>
      <w:r w:rsidRPr="008D574F">
        <w:t>Joshua D. Caldwell</w:t>
      </w:r>
      <w:r>
        <w:rPr>
          <w:vertAlign w:val="superscript"/>
        </w:rPr>
        <w:t>*, 1</w:t>
      </w:r>
    </w:p>
    <w:p w14:paraId="22AB5354" w14:textId="77777777" w:rsidR="00F3081A" w:rsidRDefault="00F3081A" w:rsidP="00F3081A">
      <w:pPr>
        <w:jc w:val="both"/>
      </w:pPr>
      <w:r>
        <w:t>1. Department of Mechanical Engineering, Vanderbilt University, Nashville, Tennessee 37212, United States</w:t>
      </w:r>
    </w:p>
    <w:p w14:paraId="21A87052" w14:textId="77777777" w:rsidR="00F3081A" w:rsidRDefault="00F3081A" w:rsidP="00F3081A">
      <w:pPr>
        <w:jc w:val="both"/>
      </w:pPr>
      <w:r>
        <w:t>2. School of Physics and Astronomy, University of Southampton, Southampton SO17 1BJ, United Kingdom</w:t>
      </w:r>
    </w:p>
    <w:p w14:paraId="55E9B31C" w14:textId="77777777" w:rsidR="00F3081A" w:rsidRDefault="00F3081A" w:rsidP="00F3081A">
      <w:pPr>
        <w:jc w:val="both"/>
      </w:pPr>
      <w:r>
        <w:t>3. Interdisciplinary Materials Science, Vanderbilt University, Nashville, Tennessee 37212, United States</w:t>
      </w:r>
    </w:p>
    <w:p w14:paraId="7852C97E" w14:textId="77777777" w:rsidR="00F3081A" w:rsidRDefault="00F3081A" w:rsidP="00F3081A">
      <w:pPr>
        <w:jc w:val="both"/>
      </w:pPr>
    </w:p>
    <w:p w14:paraId="1B08D4CF" w14:textId="323631E4" w:rsidR="00F3081A" w:rsidRDefault="00FD1AA3" w:rsidP="00F3081A">
      <w:pPr>
        <w:jc w:val="both"/>
      </w:pPr>
      <w:hyperlink r:id="rId11" w:history="1">
        <w:r w:rsidR="00F3081A" w:rsidRPr="005D39C0">
          <w:t>*josh.caldwell@vanderbilt.edu</w:t>
        </w:r>
      </w:hyperlink>
    </w:p>
    <w:p w14:paraId="6424BDF6" w14:textId="77777777" w:rsidR="00AE4EC5" w:rsidRDefault="00AE4EC5" w:rsidP="00F3081A">
      <w:pPr>
        <w:jc w:val="both"/>
      </w:pPr>
    </w:p>
    <w:p w14:paraId="2BA98F02" w14:textId="4DBEB256" w:rsidR="00E21483" w:rsidRDefault="00E21483" w:rsidP="00E21483">
      <w:pPr>
        <w:rPr>
          <w:b/>
          <w:bCs/>
        </w:rPr>
      </w:pPr>
      <w:r>
        <w:rPr>
          <w:b/>
          <w:bCs/>
        </w:rPr>
        <w:t>Abstract</w:t>
      </w:r>
    </w:p>
    <w:p w14:paraId="5E0A9DB8" w14:textId="1C6B8826" w:rsidR="00A97F0C" w:rsidRDefault="007303F7" w:rsidP="00E0660E">
      <w:pPr>
        <w:jc w:val="both"/>
      </w:pPr>
      <w:bookmarkStart w:id="0" w:name="OLE_LINK11"/>
      <w:r>
        <w:t>Hyperbolic phonon polaritons (HPhPs) are stimulated by coupling infrared (IR) photons with the polar lattice vibrations. Such HPhPs offer low-loss, highly confined light propagation at subwavelength scales with out-of-plane or in-plane hyperbolic wavefronts. For HPhPs, while a hyperbolic dispersion implies multiple propagating modes with a distribution of wavevectors at a given frequency, so far it has been challenging to experimentally launch and probe the higher-order modes that offer stronger wavelength compression, especially for in-plane HPhPs. In this work, we report the experimental observation of higher-order in-plane HPhP modes stimulated on a 3C-SiC nanowire (NW)/α-MoO</w:t>
      </w:r>
      <w:r w:rsidRPr="6C83EAB6">
        <w:rPr>
          <w:vertAlign w:val="subscript"/>
        </w:rPr>
        <w:t>3</w:t>
      </w:r>
      <w:r>
        <w:t xml:space="preserve"> heterostructure </w:t>
      </w:r>
      <w:proofErr w:type="gramStart"/>
      <w:r>
        <w:t>where</w:t>
      </w:r>
      <w:proofErr w:type="gramEnd"/>
      <w:r>
        <w:t xml:space="preserve"> leveraging both the low-dimensionality and low-loss nature of the polar NWs, higher-order HPhPs modes within two-dimensional α-MoO</w:t>
      </w:r>
      <w:r w:rsidRPr="6C83EAB6">
        <w:rPr>
          <w:vertAlign w:val="subscript"/>
        </w:rPr>
        <w:t>3</w:t>
      </w:r>
      <w:r>
        <w:t xml:space="preserve"> crystal are launched by the one-dimensional 3C-SiC NW. We further study the launching mechanism and determine the requirements for efficiently launching of such higher-order modes. In addition, by altering the geometric orientation between the 3C-SiC NW and α-MoO</w:t>
      </w:r>
      <w:r w:rsidRPr="6C83EAB6">
        <w:rPr>
          <w:vertAlign w:val="subscript"/>
        </w:rPr>
        <w:t>3</w:t>
      </w:r>
      <w:r>
        <w:t xml:space="preserve"> crystal, we demonstrate the manipulation of higher-order HPhP dispersions as a method of tuning. This work illustrates an extreme</w:t>
      </w:r>
      <w:r w:rsidR="002A615F">
        <w:t>ly</w:t>
      </w:r>
      <w:r>
        <w:t xml:space="preserve"> anisotropic low dimensional heterostructure platform to confine and configure electromagnetic waves at the deep-subwavelength scales for a range of infrared applications including sensing, nano-imaging, and on-chip photonics.</w:t>
      </w:r>
    </w:p>
    <w:bookmarkEnd w:id="0"/>
    <w:p w14:paraId="7672B6C3" w14:textId="77777777" w:rsidR="007303F7" w:rsidRPr="008E3BA0" w:rsidRDefault="007303F7" w:rsidP="00E0660E">
      <w:pPr>
        <w:jc w:val="both"/>
      </w:pPr>
    </w:p>
    <w:p w14:paraId="1DD53918" w14:textId="3E4BA8BC" w:rsidR="00FC605E" w:rsidRPr="004673C7" w:rsidRDefault="000E20BE" w:rsidP="00BC0400">
      <w:pPr>
        <w:jc w:val="both"/>
      </w:pPr>
      <w:r>
        <w:rPr>
          <w:b/>
          <w:bCs/>
        </w:rPr>
        <w:t xml:space="preserve">Keywords: </w:t>
      </w:r>
      <w:r w:rsidR="004673C7">
        <w:t>hyperbolic dispersion</w:t>
      </w:r>
      <w:r w:rsidR="00C72D35">
        <w:t xml:space="preserve">, hyperbolic phonon polaritons, in-plane, </w:t>
      </w:r>
      <w:r w:rsidR="00011639">
        <w:t xml:space="preserve">low-symmetry </w:t>
      </w:r>
      <w:r w:rsidR="00BC0400">
        <w:t xml:space="preserve">material, </w:t>
      </w:r>
      <w:r w:rsidR="00C72D35">
        <w:t>nanowire</w:t>
      </w:r>
    </w:p>
    <w:p w14:paraId="27CC6848" w14:textId="77777777" w:rsidR="00E21483" w:rsidRDefault="00E21483">
      <w:pPr>
        <w:rPr>
          <w:b/>
          <w:bCs/>
        </w:rPr>
      </w:pPr>
      <w:r>
        <w:rPr>
          <w:b/>
          <w:bCs/>
        </w:rPr>
        <w:br w:type="page"/>
      </w:r>
    </w:p>
    <w:p w14:paraId="2C33793C" w14:textId="16275AE2" w:rsidR="00B04E06" w:rsidRDefault="00E21483" w:rsidP="00E21483">
      <w:pPr>
        <w:rPr>
          <w:b/>
          <w:bCs/>
        </w:rPr>
      </w:pPr>
      <w:r>
        <w:rPr>
          <w:b/>
          <w:bCs/>
        </w:rPr>
        <w:lastRenderedPageBreak/>
        <w:t>Introduction</w:t>
      </w:r>
    </w:p>
    <w:p w14:paraId="5A792AB9" w14:textId="3C336D97" w:rsidR="00175732" w:rsidRDefault="008F67FC" w:rsidP="00C272F6">
      <w:pPr>
        <w:jc w:val="both"/>
      </w:pPr>
      <w:r>
        <w:t>In a</w:t>
      </w:r>
      <w:r w:rsidR="007C4024">
        <w:t xml:space="preserve"> h</w:t>
      </w:r>
      <w:r w:rsidR="00F21E8E">
        <w:t>y</w:t>
      </w:r>
      <w:r w:rsidR="00466599">
        <w:t xml:space="preserve">perbolic </w:t>
      </w:r>
      <w:r w:rsidR="00137D51">
        <w:t>medi</w:t>
      </w:r>
      <w:r w:rsidR="000F10B5">
        <w:t>um</w:t>
      </w:r>
      <w:r w:rsidR="004C7BD2">
        <w:fldChar w:fldCharType="begin">
          <w:fldData xml:space="preserve">PEVuZE5vdGU+PENpdGU+PEF1dGhvcj5Qb2RkdWJueTwvQXV0aG9yPjxZZWFyPjIwMTM8L1llYXI+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</w:fldData>
        </w:fldChar>
      </w:r>
      <w:r w:rsidR="00D716D1">
        <w:instrText xml:space="preserve"> ADDIN EN.CITE </w:instrText>
      </w:r>
      <w:r w:rsidR="00D716D1">
        <w:fldChar w:fldCharType="begin">
          <w:fldData xml:space="preserve">PEVuZE5vdGU+PENpdGU+PEF1dGhvcj5Qb2RkdWJueTwvQXV0aG9yPjxZZWFyPjIwMTM8L1llYXI+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</w:fldData>
        </w:fldChar>
      </w:r>
      <w:r w:rsidR="00D716D1">
        <w:instrText xml:space="preserve"> ADDIN EN.CITE.DATA </w:instrText>
      </w:r>
      <w:r w:rsidR="00D716D1">
        <w:fldChar w:fldCharType="end"/>
      </w:r>
      <w:r w:rsidR="004C7BD2">
        <w:fldChar w:fldCharType="separate"/>
      </w:r>
      <w:r w:rsidR="00D716D1">
        <w:rPr>
          <w:noProof/>
        </w:rPr>
        <w:t>[1-3]</w:t>
      </w:r>
      <w:r w:rsidR="004C7BD2">
        <w:fldChar w:fldCharType="end"/>
      </w:r>
      <w:r w:rsidR="0096040E" w:rsidRPr="0096040E">
        <w:t xml:space="preserve"> </w:t>
      </w:r>
      <w:r w:rsidR="0025263F">
        <w:t xml:space="preserve">at least </w:t>
      </w:r>
      <w:r w:rsidR="0096040E">
        <w:t xml:space="preserve">one of the principal components of the real part </w:t>
      </w:r>
      <w:r w:rsidR="00F22F75">
        <w:t xml:space="preserve">of the dielectric </w:t>
      </w:r>
      <w:r w:rsidR="0096040E">
        <w:t xml:space="preserve">permittivity </w:t>
      </w:r>
      <w:r w:rsidR="0025263F">
        <w:t>is opposite in sign</w:t>
      </w:r>
      <w:r w:rsidR="0096040E">
        <w:t xml:space="preserve"> </w:t>
      </w:r>
      <w:r w:rsidR="00F22F75">
        <w:t xml:space="preserve">with </w:t>
      </w:r>
      <w:r w:rsidR="0096040E">
        <w:t>respect to the other two principal components</w:t>
      </w:r>
      <w:r w:rsidR="00FF77BD">
        <w:t xml:space="preserve">. </w:t>
      </w:r>
      <w:r w:rsidR="00B70CB5">
        <w:t>This</w:t>
      </w:r>
      <w:r w:rsidR="00296315">
        <w:t xml:space="preserve"> distinctive optical </w:t>
      </w:r>
      <w:r w:rsidR="0070324B">
        <w:t>property</w:t>
      </w:r>
      <w:r w:rsidR="009858BD">
        <w:t xml:space="preserve"> </w:t>
      </w:r>
      <w:r w:rsidR="0049649B">
        <w:t>renders</w:t>
      </w:r>
      <w:r w:rsidR="00BD1252">
        <w:t xml:space="preserve"> </w:t>
      </w:r>
      <w:r w:rsidR="00F22F75">
        <w:t xml:space="preserve">the </w:t>
      </w:r>
      <w:r w:rsidR="00BD1252">
        <w:t>dispersion</w:t>
      </w:r>
      <w:r w:rsidR="00F22F75">
        <w:t xml:space="preserve"> </w:t>
      </w:r>
      <w:r w:rsidR="000B035F">
        <w:t xml:space="preserve">in the </w:t>
      </w:r>
      <w:bookmarkStart w:id="1" w:name="OLE_LINK1"/>
      <w:r w:rsidR="000B035F">
        <w:t xml:space="preserve">isofrequency contour </w:t>
      </w:r>
      <w:bookmarkEnd w:id="1"/>
      <w:r w:rsidR="000B035F">
        <w:t>(IFC</w:t>
      </w:r>
      <w:r w:rsidR="003140FB">
        <w:t xml:space="preserve">) </w:t>
      </w:r>
      <w:r w:rsidR="00F22F75">
        <w:t xml:space="preserve">to become </w:t>
      </w:r>
      <w:r w:rsidR="00406F39">
        <w:t>hyperbolic</w:t>
      </w:r>
      <w:r w:rsidR="009203C4">
        <w:t>, i.e.,</w:t>
      </w:r>
      <w:r w:rsidR="00D84205">
        <w:t xml:space="preserve"> the IFCs are </w:t>
      </w:r>
      <w:r w:rsidR="00F369C0">
        <w:t>hyperboloids</w:t>
      </w:r>
      <w:r w:rsidR="009203C4">
        <w:t>.</w:t>
      </w:r>
      <w:r w:rsidR="00955545">
        <w:t xml:space="preserve"> The hyperbolic dispersion</w:t>
      </w:r>
      <w:r w:rsidR="000F1B13">
        <w:t xml:space="preserve"> </w:t>
      </w:r>
      <w:r w:rsidR="00AD3996">
        <w:t xml:space="preserve">gives rise to </w:t>
      </w:r>
      <w:r w:rsidR="00185866">
        <w:t xml:space="preserve">a </w:t>
      </w:r>
      <w:r w:rsidR="001F4A7E">
        <w:t xml:space="preserve">strong enhancement </w:t>
      </w:r>
      <w:r w:rsidR="007C4024">
        <w:t xml:space="preserve">in the </w:t>
      </w:r>
      <w:r w:rsidR="004A24E2">
        <w:t xml:space="preserve">photonic density of states, </w:t>
      </w:r>
      <w:r w:rsidR="00053FDD">
        <w:t xml:space="preserve">allowing for </w:t>
      </w:r>
      <w:r w:rsidR="007C4024">
        <w:t xml:space="preserve">observation of effects such as </w:t>
      </w:r>
      <w:r w:rsidR="00024EF7">
        <w:t xml:space="preserve">negative refraction and </w:t>
      </w:r>
      <w:r w:rsidR="007C4024">
        <w:t>hyperlensing</w:t>
      </w:r>
      <w:r w:rsidR="00024EF7">
        <w:t>.</w:t>
      </w:r>
      <w:r w:rsidR="00E54474">
        <w:fldChar w:fldCharType="begin">
          <w:fldData xml:space="preserve">PEVuZE5vdGU+PENpdGU+PEF1dGhvcj5Qb2RkdWJueTwvQXV0aG9yPjxZZWFyPjIwMTM8L1llYXI+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</w:fldData>
        </w:fldChar>
      </w:r>
      <w:r w:rsidR="00D716D1">
        <w:instrText xml:space="preserve"> ADDIN EN.CITE </w:instrText>
      </w:r>
      <w:r w:rsidR="00D716D1">
        <w:fldChar w:fldCharType="begin">
          <w:fldData xml:space="preserve">PEVuZE5vdGU+PENpdGU+PEF1dGhvcj5Qb2RkdWJueTwvQXV0aG9yPjxZZWFyPjIwMTM8L1llYXI+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</w:fldData>
        </w:fldChar>
      </w:r>
      <w:r w:rsidR="00D716D1">
        <w:instrText xml:space="preserve"> ADDIN EN.CITE.DATA </w:instrText>
      </w:r>
      <w:r w:rsidR="00D716D1">
        <w:fldChar w:fldCharType="end"/>
      </w:r>
      <w:r w:rsidR="00E54474">
        <w:fldChar w:fldCharType="separate"/>
      </w:r>
      <w:r w:rsidR="00D716D1">
        <w:rPr>
          <w:noProof/>
        </w:rPr>
        <w:t>[1-3]</w:t>
      </w:r>
      <w:r w:rsidR="00E54474">
        <w:fldChar w:fldCharType="end"/>
      </w:r>
      <w:r w:rsidR="00024EF7">
        <w:t xml:space="preserve"> </w:t>
      </w:r>
      <w:r w:rsidR="00185866">
        <w:t>This expansion in the density of states is the result of multiple higher</w:t>
      </w:r>
      <w:r w:rsidR="009D32F6">
        <w:t>-</w:t>
      </w:r>
      <w:r w:rsidR="00185866">
        <w:t xml:space="preserve">order hyperbolic </w:t>
      </w:r>
      <w:r w:rsidR="00AE0B66">
        <w:t>modes</w:t>
      </w:r>
      <w:r w:rsidR="00185866">
        <w:t xml:space="preserve"> being supported at the same frequency.</w:t>
      </w:r>
      <w:r w:rsidR="00DE4F32">
        <w:fldChar w:fldCharType="begin"/>
      </w:r>
      <w:r w:rsidR="00DE4F32">
        <w:instrText xml:space="preserve"> ADDIN EN.CITE &lt;EndNote&gt;&lt;Cite&gt;&lt;Author&gt;Caldwell&lt;/Author&gt;&lt;Year&gt;2019&lt;/Year&gt;&lt;RecNum&gt;182&lt;/RecNum&gt;&lt;DisplayText&gt;[4]&lt;/DisplayText&gt;&lt;record&gt;&lt;rec-number&gt;182&lt;/rec-number&gt;&lt;foreign-keys&gt;&lt;key app="EN" db-id="rt9rprex8az0rpewavapt0f65xr5df5sasrt" timestamp="1583192579"&gt;182&lt;/key&gt;&lt;key app="ENWeb" db-id=""&gt;0&lt;/key&gt;&lt;/foreign-keys&gt;&lt;ref-type name="Journal Article"&gt;17&lt;/ref-type&gt;&lt;contributors&gt;&lt;authors&gt;&lt;author&gt;Caldwell, Joshua D.&lt;/author&gt;&lt;author&gt;Aharonovich, Igor&lt;/author&gt;&lt;author&gt;Cassabois, Guillaume&lt;/author&gt;&lt;author&gt;Edgar, James H.&lt;/author&gt;&lt;author&gt;Gil, Bernard&lt;/author&gt;&lt;author&gt;Basov, D. N.&lt;/author&gt;&lt;/authors&gt;&lt;/contributors&gt;&lt;titles&gt;&lt;title&gt;Photonics with hexagonal boron nitride&lt;/title&gt;&lt;secondary-title&gt;Nature Reviews Materials&lt;/secondary-title&gt;&lt;/titles&gt;&lt;pages&gt;552-567&lt;/pages&gt;&lt;volume&gt;4&lt;/volume&gt;&lt;number&gt;8&lt;/number&gt;&lt;section&gt;552&lt;/section&gt;&lt;dates&gt;&lt;year&gt;2019&lt;/year&gt;&lt;/dates&gt;&lt;isbn&gt;2058-8437&lt;/isbn&gt;&lt;urls&gt;&lt;pdf-urls&gt;&lt;url&gt;file://C:\Users\lugua\OneDrive - Vanderbilt\Research\Literature\Endnote Attachments\Lab Publications\Collaborative\[Nat Rev Mats] Photonics with hexagonal boron nitride.pdf&lt;/url&gt;&lt;url&gt;file://C:\Users\lugua\OneDrive - Vanderbilt\Research\Literature\Endnote Attachments\Lab Publications\Josh Group\[Nat Rev Mat] Photonics with hexagonal boron nitride.pdf&lt;/url&gt;&lt;/pdf-urls&gt;&lt;/urls&gt;&lt;electronic-resource-num&gt;10.1038/s41578-019-0124-1&lt;/electronic-resource-num&gt;&lt;/record&gt;&lt;/Cite&gt;&lt;/EndNote&gt;</w:instrText>
      </w:r>
      <w:r w:rsidR="00DE4F32">
        <w:fldChar w:fldCharType="separate"/>
      </w:r>
      <w:r w:rsidR="00DE4F32">
        <w:rPr>
          <w:noProof/>
        </w:rPr>
        <w:t>[4]</w:t>
      </w:r>
      <w:r w:rsidR="00DE4F32">
        <w:fldChar w:fldCharType="end"/>
      </w:r>
      <w:r w:rsidR="00185866">
        <w:t xml:space="preserve"> </w:t>
      </w:r>
      <w:r w:rsidR="005C532E">
        <w:t>Such</w:t>
      </w:r>
      <w:r w:rsidR="00FE7268">
        <w:t xml:space="preserve"> </w:t>
      </w:r>
      <w:r w:rsidR="00067A80">
        <w:t>extreme</w:t>
      </w:r>
      <w:r w:rsidR="003F3B19">
        <w:t>ly</w:t>
      </w:r>
      <w:r w:rsidR="00067A80">
        <w:t xml:space="preserve"> an</w:t>
      </w:r>
      <w:r w:rsidR="00137D51">
        <w:t>isotropic</w:t>
      </w:r>
      <w:r w:rsidR="001E7559">
        <w:t xml:space="preserve"> optical</w:t>
      </w:r>
      <w:r w:rsidR="000B66B6">
        <w:t xml:space="preserve"> </w:t>
      </w:r>
      <w:r w:rsidR="00DB06E1">
        <w:t xml:space="preserve">properties are useful for a range of </w:t>
      </w:r>
      <w:r w:rsidR="00A833FE">
        <w:t>applications, such as subwavelength imaging,</w:t>
      </w:r>
      <w:r w:rsidR="00FB71DD">
        <w:fldChar w:fldCharType="begin"/>
      </w:r>
      <w:r w:rsidR="00DE4F32">
        <w:instrText xml:space="preserve"> ADDIN EN.CITE &lt;EndNote&gt;&lt;Cite&gt;&lt;Author&gt;Liu&lt;/Author&gt;&lt;Year&gt;2007&lt;/Year&gt;&lt;RecNum&gt;475&lt;/RecNum&gt;&lt;DisplayText&gt;[5]&lt;/DisplayText&gt;&lt;record&gt;&lt;rec-number&gt;475&lt;/rec-number&gt;&lt;foreign-keys&gt;&lt;key app="EN" db-id="rt9rprex8az0rpewavapt0f65xr5df5sasrt" timestamp="1659110569"&gt;475&lt;/key&gt;&lt;key app="ENWeb" db-id=""&gt;0&lt;/key&gt;&lt;/foreign-keys&gt;&lt;ref-type name="Journal Article"&gt;17&lt;/ref-type&gt;&lt;contributors&gt;&lt;authors&gt;&lt;author&gt;Liu, Z.&lt;/author&gt;&lt;author&gt;Lee, H.&lt;/author&gt;&lt;author&gt;Xiong, Y.&lt;/author&gt;&lt;author&gt;Sun, C.&lt;/author&gt;&lt;author&gt;Zhang, X.&lt;/author&gt;&lt;/authors&gt;&lt;/contributors&gt;&lt;auth-address&gt;5130 Etcheverry Hall, NSF Nanoscale Science and Engineering Center (NSEC), University of California, Berkeley, CA 94720-1740, USA.&lt;/auth-address&gt;&lt;titles&gt;&lt;title&gt;Far-field optical hyperlens magnifying sub-diffraction-limited objects&lt;/title&gt;&lt;secondary-title&gt;Science&lt;/secondary-title&gt;&lt;/titles&gt;&lt;periodical&gt;&lt;full-title&gt;Science&lt;/full-title&gt;&lt;abbr-1&gt;Science&lt;/abbr-1&gt;&lt;abbr-2&gt;Science&lt;/abbr-2&gt;&lt;/periodical&gt;&lt;pages&gt;1686&lt;/pages&gt;&lt;volume&gt;315&lt;/volume&gt;&lt;number&gt;5819&lt;/number&gt;&lt;edition&gt;2007/03/24&lt;/edition&gt;&lt;dates&gt;&lt;year&gt;2007&lt;/year&gt;&lt;pub-dates&gt;&lt;date&gt;Mar 23&lt;/date&gt;&lt;/pub-dates&gt;&lt;/dates&gt;&lt;isbn&gt;1095-9203 (Electronic)&amp;#xD;0036-8075 (Linking)&lt;/isbn&gt;&lt;accession-num&gt;17379801&lt;/accession-num&gt;&lt;urls&gt;&lt;related-urls&gt;&lt;url&gt;https://www.ncbi.nlm.nih.gov/pubmed/17379801&lt;/url&gt;&lt;/related-urls&gt;&lt;pdf-urls&gt;&lt;url&gt;file://C:\Users\lugua\OneDrive - Vanderbilt\Research\Literature\Endnote Attachments\Writing Reference\Hyperbolic\[Science] Far-Field Optical Hyperlens MagnifyingSub-Diffraction-Limited Objects.pdf&lt;/url&gt;&lt;/pdf-urls&gt;&lt;/urls&gt;&lt;electronic-resource-num&gt;10.1126/science.1137368&lt;/electronic-resource-num&gt;&lt;/record&gt;&lt;/Cite&gt;&lt;/EndNote&gt;</w:instrText>
      </w:r>
      <w:r w:rsidR="00FB71DD">
        <w:fldChar w:fldCharType="separate"/>
      </w:r>
      <w:r w:rsidR="00DE4F32">
        <w:rPr>
          <w:noProof/>
        </w:rPr>
        <w:t>[5]</w:t>
      </w:r>
      <w:r w:rsidR="00FB71DD">
        <w:fldChar w:fldCharType="end"/>
      </w:r>
      <w:r w:rsidR="00A833FE">
        <w:t xml:space="preserve"> </w:t>
      </w:r>
      <w:r w:rsidR="00321FF3">
        <w:t>focusing,</w:t>
      </w:r>
      <w:r w:rsidR="00E00D16">
        <w:fldChar w:fldCharType="begin"/>
      </w:r>
      <w:r w:rsidR="00DE4F32">
        <w:instrText xml:space="preserve"> ADDIN EN.CITE &lt;EndNote&gt;&lt;Cite&gt;&lt;Author&gt;Smith&lt;/Author&gt;&lt;Year&gt;2004&lt;/Year&gt;&lt;RecNum&gt;477&lt;/RecNum&gt;&lt;DisplayText&gt;[6]&lt;/DisplayText&gt;&lt;record&gt;&lt;rec-number&gt;477&lt;/rec-number&gt;&lt;foreign-keys&gt;&lt;key app="EN" db-id="rt9rprex8az0rpewavapt0f65xr5df5sasrt" timestamp="1659120523"&gt;477&lt;/key&gt;&lt;key app="ENWeb" db-id=""&gt;0&lt;/key&gt;&lt;/foreign-keys&gt;&lt;ref-type name="Journal Article"&gt;17&lt;/ref-type&gt;&lt;contributors&gt;&lt;authors&gt;&lt;author&gt;Smith, David R.&lt;/author&gt;&lt;author&gt;Schurig, David&lt;/author&gt;&lt;author&gt;Mock, Jack J.&lt;/author&gt;&lt;author&gt;Kolinko, Pavel&lt;/author&gt;&lt;author&gt;Rye, Patrick&lt;/author&gt;&lt;/authors&gt;&lt;/contributors&gt;&lt;titles&gt;&lt;title&gt;Partial focusing of radiation by a slab of indefinite media&lt;/title&gt;&lt;secondary-title&gt;Applied Physics Letters&lt;/secondary-title&gt;&lt;/titles&gt;&lt;periodical&gt;&lt;full-title&gt;Applied Physics Letters&lt;/full-title&gt;&lt;abbr-1&gt;Appl. Phys. Lett.&lt;/abbr-1&gt;&lt;abbr-2&gt;Appl Phys Lett&lt;/abbr-2&gt;&lt;/periodical&gt;&lt;pages&gt;2244-2246&lt;/pages&gt;&lt;volume&gt;84&lt;/volume&gt;&lt;number&gt;13&lt;/number&gt;&lt;section&gt;2244&lt;/section&gt;&lt;dates&gt;&lt;year&gt;2004&lt;/year&gt;&lt;/dates&gt;&lt;isbn&gt;0003-6951&amp;#xD;1077-3118&lt;/isbn&gt;&lt;urls&gt;&lt;pdf-urls&gt;&lt;url&gt;file://C:\Users\lugua\OneDrive - Vanderbilt\Research\Literature\Endnote Attachments\Writing Reference\Hyperbolic\[APL] Partial focusing of radiation by a slab of indefinite media.pdf&lt;/url&gt;&lt;/pdf-urls&gt;&lt;/urls&gt;&lt;electronic-resource-num&gt;10.1063/1.1690471&lt;/electronic-resource-num&gt;&lt;/record&gt;&lt;/Cite&gt;&lt;/EndNote&gt;</w:instrText>
      </w:r>
      <w:r w:rsidR="00E00D16">
        <w:fldChar w:fldCharType="separate"/>
      </w:r>
      <w:r w:rsidR="00DE4F32">
        <w:rPr>
          <w:noProof/>
        </w:rPr>
        <w:t>[6]</w:t>
      </w:r>
      <w:r w:rsidR="00E00D16">
        <w:fldChar w:fldCharType="end"/>
      </w:r>
      <w:r w:rsidR="00321FF3">
        <w:t xml:space="preserve"> </w:t>
      </w:r>
      <w:r w:rsidR="00C04EAA">
        <w:t>waveguiding</w:t>
      </w:r>
      <w:r w:rsidR="009E4CF1">
        <w:t>,</w:t>
      </w:r>
      <w:r w:rsidR="00B50136">
        <w:fldChar w:fldCharType="begin">
          <w:fldData xml:space="preserve">PEVuZE5vdGU+PENpdGU+PEF1dGhvcj5DdWk8L0F1dGhvcj48WWVhcj4yMDEyPC9ZZWFyPjxSZWNO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</w:fldData>
        </w:fldChar>
      </w:r>
      <w:r w:rsidR="00DE4F32">
        <w:instrText xml:space="preserve"> ADDIN EN.CITE </w:instrText>
      </w:r>
      <w:r w:rsidR="00DE4F32">
        <w:fldChar w:fldCharType="begin">
          <w:fldData xml:space="preserve">PEVuZE5vdGU+PENpdGU+PEF1dGhvcj5DdWk8L0F1dGhvcj48WWVhcj4yMDEyPC9ZZWFyPjxSZWNO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</w:fldData>
        </w:fldChar>
      </w:r>
      <w:r w:rsidR="00DE4F32">
        <w:instrText xml:space="preserve"> ADDIN EN.CITE.DATA </w:instrText>
      </w:r>
      <w:r w:rsidR="00DE4F32">
        <w:fldChar w:fldCharType="end"/>
      </w:r>
      <w:r w:rsidR="00B50136">
        <w:fldChar w:fldCharType="separate"/>
      </w:r>
      <w:r w:rsidR="00DE4F32">
        <w:rPr>
          <w:noProof/>
        </w:rPr>
        <w:t>[7]</w:t>
      </w:r>
      <w:r w:rsidR="00B50136">
        <w:fldChar w:fldCharType="end"/>
      </w:r>
      <w:r w:rsidR="00CB769E">
        <w:t xml:space="preserve"> and enhanced </w:t>
      </w:r>
      <w:r w:rsidR="00B87CC2">
        <w:t>spontaneous</w:t>
      </w:r>
      <w:r w:rsidR="000B0374">
        <w:fldChar w:fldCharType="begin"/>
      </w:r>
      <w:r w:rsidR="00DE4F32">
        <w:instrText xml:space="preserve"> ADDIN EN.CITE &lt;EndNote&gt;&lt;Cite&gt;&lt;Author&gt;Noginov&lt;/Author&gt;&lt;Year&gt;2010&lt;/Year&gt;&lt;RecNum&gt;474&lt;/RecNum&gt;&lt;DisplayText&gt;[8]&lt;/DisplayText&gt;&lt;record&gt;&lt;rec-number&gt;474&lt;/rec-number&gt;&lt;foreign-keys&gt;&lt;key app="EN" db-id="rt9rprex8az0rpewavapt0f65xr5df5sasrt" timestamp="1659110243"&gt;474&lt;/key&gt;&lt;key app="ENWeb" db-id=""&gt;0&lt;/key&gt;&lt;/foreign-keys&gt;&lt;ref-type name="Journal Article"&gt;17&lt;/ref-type&gt;&lt;contributors&gt;&lt;authors&gt;&lt;author&gt;Noginov, M. A.&lt;/author&gt;&lt;author&gt;Li, H.&lt;/author&gt;&lt;author&gt;Barnakov, Y. A.&lt;/author&gt;&lt;author&gt;Dryden, D.&lt;/author&gt;&lt;author&gt;Nataraj, G.&lt;/author&gt;&lt;author&gt;Zhu, G.&lt;/author&gt;&lt;author&gt;Bonner, C. E.&lt;/author&gt;&lt;author&gt;Mayy, M.&lt;/author&gt;&lt;author&gt;Jacob, Z.&lt;/author&gt;&lt;author&gt;Narimanov, E. E.&lt;/author&gt;&lt;/authors&gt;&lt;/contributors&gt;&lt;auth-address&gt;Center for Materials Research, Norfolk State University, Norfolk, Virginia 23504, USA. mnoginov@nsu.edu&lt;/auth-address&gt;&lt;titles&gt;&lt;title&gt;Controlling spontaneous emission with metamaterials&lt;/title&gt;&lt;secondary-title&gt;Opt Lett&lt;/secondary-title&gt;&lt;/titles&gt;&lt;periodical&gt;&lt;full-title&gt;Optics Letters&lt;/full-title&gt;&lt;abbr-1&gt;Opt. Lett.&lt;/abbr-1&gt;&lt;abbr-2&gt;Opt Lett&lt;/abbr-2&gt;&lt;/periodical&gt;&lt;pages&gt;1863-5&lt;/pages&gt;&lt;volume&gt;35&lt;/volume&gt;&lt;number&gt;11&lt;/number&gt;&lt;edition&gt;2010/06/03&lt;/edition&gt;&lt;dates&gt;&lt;year&gt;2010&lt;/year&gt;&lt;pub-dates&gt;&lt;date&gt;Jun 1&lt;/date&gt;&lt;/pub-dates&gt;&lt;/dates&gt;&lt;isbn&gt;1539-4794 (Electronic)&amp;#xD;0146-9592 (Linking)&lt;/isbn&gt;&lt;accession-num&gt;20517443&lt;/accession-num&gt;&lt;urls&gt;&lt;related-urls&gt;&lt;url&gt;https://www.ncbi.nlm.nih.gov/pubmed/20517443&lt;/url&gt;&lt;/related-urls&gt;&lt;pdf-urls&gt;&lt;url&gt;file://C:\Users\lugua\OneDrive - Vanderbilt\Research\Literature\Endnote Attachments\Writing Reference\Hyperbolic\[OL] Controlling spontaneous emission with metamaterials.pdf&lt;/url&gt;&lt;/pdf-urls&gt;&lt;/urls&gt;&lt;electronic-resource-num&gt;10.1364/OL.35.001863&lt;/electronic-resource-num&gt;&lt;/record&gt;&lt;/Cite&gt;&lt;/EndNote&gt;</w:instrText>
      </w:r>
      <w:r w:rsidR="000B0374">
        <w:fldChar w:fldCharType="separate"/>
      </w:r>
      <w:r w:rsidR="00DE4F32">
        <w:rPr>
          <w:noProof/>
        </w:rPr>
        <w:t>[8]</w:t>
      </w:r>
      <w:r w:rsidR="000B0374">
        <w:fldChar w:fldCharType="end"/>
      </w:r>
      <w:r w:rsidR="00B87CC2">
        <w:t xml:space="preserve"> and thermal emission.</w:t>
      </w:r>
      <w:r w:rsidR="009C1229">
        <w:fldChar w:fldCharType="begin"/>
      </w:r>
      <w:r w:rsidR="00DE4F32">
        <w:instrText xml:space="preserve"> ADDIN EN.CITE &lt;EndNote&gt;&lt;Cite&gt;&lt;Author&gt;Guo&lt;/Author&gt;&lt;Year&gt;2012&lt;/Year&gt;&lt;RecNum&gt;462&lt;/RecNum&gt;&lt;DisplayText&gt;[9]&lt;/DisplayText&gt;&lt;record&gt;&lt;rec-number&gt;462&lt;/rec-number&gt;&lt;foreign-keys&gt;&lt;key app="EN" db-id="rt9rprex8az0rpewavapt0f65xr5df5sasrt" timestamp="1659043452"&gt;462&lt;/key&gt;&lt;key app="ENWeb" db-id=""&gt;0&lt;/key&gt;&lt;/foreign-keys&gt;&lt;ref-type name="Journal Article"&gt;17&lt;/ref-type&gt;&lt;contributors&gt;&lt;authors&gt;&lt;author&gt;Guo, Yu&lt;/author&gt;&lt;author&gt;Cortes, Cristian L.&lt;/author&gt;&lt;author&gt;Molesky, Sean&lt;/author&gt;&lt;author&gt;Jacob, Zubin&lt;/author&gt;&lt;/authors&gt;&lt;/contributors&gt;&lt;titles&gt;&lt;title&gt;Broadband super-Planckian thermal emission from hyperbolic metamaterials&lt;/title&gt;&lt;secondary-title&gt;Applied Physics Letters&lt;/secondary-title&gt;&lt;/titles&gt;&lt;periodical&gt;&lt;full-title&gt;Applied Physics Letters&lt;/full-title&gt;&lt;abbr-1&gt;Appl. Phys. Lett.&lt;/abbr-1&gt;&lt;abbr-2&gt;Appl Phys Lett&lt;/abbr-2&gt;&lt;/periodical&gt;&lt;volume&gt;101&lt;/volume&gt;&lt;number&gt;13&lt;/number&gt;&lt;section&gt;131106&lt;/section&gt;&lt;dates&gt;&lt;year&gt;2012&lt;/year&gt;&lt;/dates&gt;&lt;isbn&gt;0003-6951&amp;#xD;1077-3118&lt;/isbn&gt;&lt;urls&gt;&lt;pdf-urls&gt;&lt;url&gt;file://C:\Users\lugua\OneDrive - Vanderbilt\Research\Literature\Endnote Attachments\Writing Reference\Hyperbolic\[APL] Broadband super-Planckian thermal emission from hyperbolic metamaterials.pdf&lt;/url&gt;&lt;/pdf-urls&gt;&lt;/urls&gt;&lt;electronic-resource-num&gt;10.1063/1.4754616&lt;/electronic-resource-num&gt;&lt;/record&gt;&lt;/Cite&gt;&lt;/EndNote&gt;</w:instrText>
      </w:r>
      <w:r w:rsidR="009C1229">
        <w:fldChar w:fldCharType="separate"/>
      </w:r>
      <w:r w:rsidR="00DE4F32">
        <w:rPr>
          <w:noProof/>
        </w:rPr>
        <w:t>[9]</w:t>
      </w:r>
      <w:r w:rsidR="009C1229">
        <w:fldChar w:fldCharType="end"/>
      </w:r>
      <w:r w:rsidR="004D78FB">
        <w:t xml:space="preserve"> </w:t>
      </w:r>
      <w:r w:rsidR="008028B7">
        <w:t>Metamaterials comprised of a</w:t>
      </w:r>
      <w:r w:rsidR="006B15CB">
        <w:t>rtificial</w:t>
      </w:r>
      <w:r w:rsidR="008F1FEA">
        <w:t>ly</w:t>
      </w:r>
      <w:r w:rsidR="006B15CB">
        <w:t xml:space="preserve"> layered metal-dielectric structures</w:t>
      </w:r>
      <w:r w:rsidR="008C1703">
        <w:fldChar w:fldCharType="begin"/>
      </w:r>
      <w:r w:rsidR="00DE4F32">
        <w:instrText xml:space="preserve"> ADDIN EN.CITE &lt;EndNote&gt;&lt;Cite&gt;&lt;Author&gt;Liu&lt;/Author&gt;&lt;Year&gt;2007&lt;/Year&gt;&lt;RecNum&gt;475&lt;/RecNum&gt;&lt;DisplayText&gt;[5]&lt;/DisplayText&gt;&lt;record&gt;&lt;rec-number&gt;475&lt;/rec-number&gt;&lt;foreign-keys&gt;&lt;key app="EN" db-id="rt9rprex8az0rpewavapt0f65xr5df5sasrt" timestamp="1659110569"&gt;475&lt;/key&gt;&lt;key app="ENWeb" db-id=""&gt;0&lt;/key&gt;&lt;/foreign-keys&gt;&lt;ref-type name="Journal Article"&gt;17&lt;/ref-type&gt;&lt;contributors&gt;&lt;authors&gt;&lt;author&gt;Liu, Z.&lt;/author&gt;&lt;author&gt;Lee, H.&lt;/author&gt;&lt;author&gt;Xiong, Y.&lt;/author&gt;&lt;author&gt;Sun, C.&lt;/author&gt;&lt;author&gt;Zhang, X.&lt;/author&gt;&lt;/authors&gt;&lt;/contributors&gt;&lt;auth-address&gt;5130 Etcheverry Hall, NSF Nanoscale Science and Engineering Center (NSEC), University of California, Berkeley, CA 94720-1740, USA.&lt;/auth-address&gt;&lt;titles&gt;&lt;title&gt;Far-field optical hyperlens magnifying sub-diffraction-limited objects&lt;/title&gt;&lt;secondary-title&gt;Science&lt;/secondary-title&gt;&lt;/titles&gt;&lt;periodical&gt;&lt;full-title&gt;Science&lt;/full-title&gt;&lt;abbr-1&gt;Science&lt;/abbr-1&gt;&lt;abbr-2&gt;Science&lt;/abbr-2&gt;&lt;/periodical&gt;&lt;pages&gt;1686&lt;/pages&gt;&lt;volume&gt;315&lt;/volume&gt;&lt;number&gt;5819&lt;/number&gt;&lt;edition&gt;2007/03/24&lt;/edition&gt;&lt;dates&gt;&lt;year&gt;2007&lt;/year&gt;&lt;pub-dates&gt;&lt;date&gt;Mar 23&lt;/date&gt;&lt;/pub-dates&gt;&lt;/dates&gt;&lt;isbn&gt;1095-9203 (Electronic)&amp;#xD;0036-8075 (Linking)&lt;/isbn&gt;&lt;accession-num&gt;17379801&lt;/accession-num&gt;&lt;urls&gt;&lt;related-urls&gt;&lt;url&gt;https://www.ncbi.nlm.nih.gov/pubmed/17379801&lt;/url&gt;&lt;/related-urls&gt;&lt;pdf-urls&gt;&lt;url&gt;file://C:\Users\lugua\OneDrive - Vanderbilt\Research\Literature\Endnote Attachments\Writing Reference\Hyperbolic\[Science] Far-Field Optical Hyperlens MagnifyingSub-Diffraction-Limited Objects.pdf&lt;/url&gt;&lt;/pdf-urls&gt;&lt;/urls&gt;&lt;electronic-resource-num&gt;10.1126/science.1137368&lt;/electronic-resource-num&gt;&lt;/record&gt;&lt;/Cite&gt;&lt;/EndNote&gt;</w:instrText>
      </w:r>
      <w:r w:rsidR="008C1703">
        <w:fldChar w:fldCharType="separate"/>
      </w:r>
      <w:r w:rsidR="00DE4F32">
        <w:rPr>
          <w:noProof/>
        </w:rPr>
        <w:t>[5]</w:t>
      </w:r>
      <w:r w:rsidR="008C1703">
        <w:fldChar w:fldCharType="end"/>
      </w:r>
      <w:r w:rsidR="006B15CB">
        <w:t xml:space="preserve"> and nanowire arrays</w:t>
      </w:r>
      <w:r w:rsidR="008028B7">
        <w:t xml:space="preserve"> within a dielectric host</w:t>
      </w:r>
      <w:r w:rsidR="00481AD8">
        <w:fldChar w:fldCharType="begin"/>
      </w:r>
      <w:r w:rsidR="00DE4F32">
        <w:instrText xml:space="preserve"> ADDIN EN.CITE &lt;EndNote&gt;&lt;Cite&gt;&lt;Author&gt;Yao&lt;/Author&gt;&lt;Year&gt;2008&lt;/Year&gt;&lt;RecNum&gt;476&lt;/RecNum&gt;&lt;DisplayText&gt;[10]&lt;/DisplayText&gt;&lt;record&gt;&lt;rec-number&gt;476&lt;/rec-number&gt;&lt;foreign-keys&gt;&lt;key app="EN" db-id="rt9rprex8az0rpewavapt0f65xr5df5sasrt" timestamp="1659120093"&gt;476&lt;/key&gt;&lt;key app="ENWeb" db-id=""&gt;0&lt;/key&gt;&lt;/foreign-keys&gt;&lt;ref-type name="Journal Article"&gt;17&lt;/ref-type&gt;&lt;contributors&gt;&lt;authors&gt;&lt;author&gt;Yao, J.&lt;/author&gt;&lt;author&gt;Liu, Z.&lt;/author&gt;&lt;author&gt;Liu, Y.&lt;/author&gt;&lt;author&gt;Wang, Y.&lt;/author&gt;&lt;author&gt;Sun, C.&lt;/author&gt;&lt;author&gt;Bartal, G.&lt;/author&gt;&lt;author&gt;Stacy, A. M.&lt;/author&gt;&lt;author&gt;Zhang, X.&lt;/author&gt;&lt;/authors&gt;&lt;/contributors&gt;&lt;auth-address&gt;National Science Foundation (NSF) Nanoscale Science and Engineering Center (NSEC), 5130 Etcheverry Hall, University of California, Berkeley, CA 94720-1740, USA.&lt;/auth-address&gt;&lt;titles&gt;&lt;title&gt;Optical negative refraction in bulk metamaterials of nanowires&lt;/title&gt;&lt;secondary-title&gt;Science&lt;/secondary-title&gt;&lt;/titles&gt;&lt;periodical&gt;&lt;full-title&gt;Science&lt;/full-title&gt;&lt;abbr-1&gt;Science&lt;/abbr-1&gt;&lt;abbr-2&gt;Science&lt;/abbr-2&gt;&lt;/periodical&gt;&lt;pages&gt;930&lt;/pages&gt;&lt;volume&gt;321&lt;/volume&gt;&lt;number&gt;5891&lt;/number&gt;&lt;edition&gt;2008/08/16&lt;/edition&gt;&lt;dates&gt;&lt;year&gt;2008&lt;/year&gt;&lt;pub-dates&gt;&lt;date&gt;Aug 15&lt;/date&gt;&lt;/pub-dates&gt;&lt;/dates&gt;&lt;isbn&gt;1095-9203 (Electronic)&amp;#xD;0036-8075 (Linking)&lt;/isbn&gt;&lt;accession-num&gt;18703734&lt;/accession-num&gt;&lt;urls&gt;&lt;related-urls&gt;&lt;url&gt;https://www.ncbi.nlm.nih.gov/pubmed/18703734&lt;/url&gt;&lt;/related-urls&gt;&lt;pdf-urls&gt;&lt;url&gt;file://C:\Users\lugua\OneDrive - Vanderbilt\Research\Literature\Endnote Attachments\Writing Reference\Hyperbolic\[Science] Optical Negative Refraction inBulk Metamaterials of Nanowires.pdf&lt;/url&gt;&lt;/pdf-urls&gt;&lt;/urls&gt;&lt;electronic-resource-num&gt;10.1126/science.1157566&lt;/electronic-resource-num&gt;&lt;/record&gt;&lt;/Cite&gt;&lt;/EndNote&gt;</w:instrText>
      </w:r>
      <w:r w:rsidR="00481AD8">
        <w:fldChar w:fldCharType="separate"/>
      </w:r>
      <w:r w:rsidR="00DE4F32">
        <w:rPr>
          <w:noProof/>
        </w:rPr>
        <w:t>[10]</w:t>
      </w:r>
      <w:r w:rsidR="00481AD8">
        <w:fldChar w:fldCharType="end"/>
      </w:r>
      <w:r w:rsidR="006B15CB">
        <w:t xml:space="preserve"> </w:t>
      </w:r>
      <w:r w:rsidR="00C34C3E">
        <w:t>were</w:t>
      </w:r>
      <w:r w:rsidR="006B15CB">
        <w:t xml:space="preserve"> first </w:t>
      </w:r>
      <w:r w:rsidR="00450BA6">
        <w:t xml:space="preserve">employed to </w:t>
      </w:r>
      <w:r w:rsidR="008028B7">
        <w:t xml:space="preserve">observe </w:t>
      </w:r>
      <w:r w:rsidR="00FA0D11">
        <w:t>the</w:t>
      </w:r>
      <w:r w:rsidR="008028B7">
        <w:t>se</w:t>
      </w:r>
      <w:r w:rsidR="00FA0D11">
        <w:t xml:space="preserve"> </w:t>
      </w:r>
      <w:r w:rsidR="00E50EC7">
        <w:t xml:space="preserve">hyperbolic </w:t>
      </w:r>
      <w:r w:rsidR="00530957">
        <w:t xml:space="preserve">optical </w:t>
      </w:r>
      <w:r w:rsidR="00E50EC7">
        <w:t>response</w:t>
      </w:r>
      <w:r w:rsidR="008028B7">
        <w:t>s</w:t>
      </w:r>
      <w:r w:rsidR="00E50EC7">
        <w:t xml:space="preserve">. </w:t>
      </w:r>
      <w:r w:rsidR="002B3988">
        <w:t>M</w:t>
      </w:r>
      <w:r w:rsidR="008028B7">
        <w:t xml:space="preserve">ore </w:t>
      </w:r>
      <w:r w:rsidR="00E50EC7">
        <w:t>recently, natural low-symmetr</w:t>
      </w:r>
      <w:r w:rsidR="0093531D">
        <w:t>y</w:t>
      </w:r>
      <w:r w:rsidR="00E50EC7">
        <w:t xml:space="preserve"> materials </w:t>
      </w:r>
      <w:r w:rsidR="00185866">
        <w:t xml:space="preserve">have been </w:t>
      </w:r>
      <w:r w:rsidR="00E50EC7">
        <w:t xml:space="preserve">found to exhibit </w:t>
      </w:r>
      <w:r w:rsidR="002D7296">
        <w:t xml:space="preserve">hyperbolic </w:t>
      </w:r>
      <w:r w:rsidR="00DB7568">
        <w:t>dispersions</w:t>
      </w:r>
      <w:r w:rsidR="00CA4725">
        <w:t xml:space="preserve"> within the </w:t>
      </w:r>
      <w:r w:rsidR="006B7C12" w:rsidRPr="006B7C12">
        <w:t>Reststrahlen bands</w:t>
      </w:r>
      <w:r w:rsidR="004736FA">
        <w:t xml:space="preserve"> of the polaritonic medium</w:t>
      </w:r>
      <w:r w:rsidR="007837E1">
        <w:t>,</w:t>
      </w:r>
      <w:r w:rsidR="007837E1">
        <w:fldChar w:fldCharType="begin">
          <w:fldData xml:space="preserve">PEVuZE5vdGU+PENpdGU+PEF1dGhvcj5CYXNvdjwvQXV0aG9yPjxZZWFyPjIwMTY8L1llYXI+PFJl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</w:fldData>
        </w:fldChar>
      </w:r>
      <w:r w:rsidR="00DE4F32">
        <w:instrText xml:space="preserve"> ADDIN EN.CITE </w:instrText>
      </w:r>
      <w:r w:rsidR="00DE4F32">
        <w:fldChar w:fldCharType="begin">
          <w:fldData xml:space="preserve">PEVuZE5vdGU+PENpdGU+PEF1dGhvcj5CYXNvdjwvQXV0aG9yPjxZZWFyPjIwMTY8L1llYXI+PFJl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</w:fldData>
        </w:fldChar>
      </w:r>
      <w:r w:rsidR="00DE4F32">
        <w:instrText xml:space="preserve"> ADDIN EN.CITE.DATA </w:instrText>
      </w:r>
      <w:r w:rsidR="00DE4F32">
        <w:fldChar w:fldCharType="end"/>
      </w:r>
      <w:r w:rsidR="007837E1">
        <w:fldChar w:fldCharType="separate"/>
      </w:r>
      <w:r w:rsidR="00DE4F32">
        <w:rPr>
          <w:noProof/>
        </w:rPr>
        <w:t>[11-15]</w:t>
      </w:r>
      <w:r w:rsidR="007837E1">
        <w:fldChar w:fldCharType="end"/>
      </w:r>
      <w:r w:rsidR="00A26B3F">
        <w:t xml:space="preserve"> </w:t>
      </w:r>
      <w:r w:rsidR="008028B7">
        <w:t xml:space="preserve">with this band referring to </w:t>
      </w:r>
      <w:r w:rsidR="009F689B">
        <w:t>a</w:t>
      </w:r>
      <w:r w:rsidR="008028B7">
        <w:t xml:space="preserve"> spectral range </w:t>
      </w:r>
      <w:r w:rsidR="00A26B3F">
        <w:t xml:space="preserve">bound by the transverse (TO) and longitudinal optic (LO) </w:t>
      </w:r>
      <w:r w:rsidR="007A6CDD">
        <w:t>phonon frequencies of the polar materials</w:t>
      </w:r>
      <w:r w:rsidR="00041CA9">
        <w:t xml:space="preserve"> in the</w:t>
      </w:r>
      <w:r w:rsidR="00EE0F19">
        <w:t xml:space="preserve"> infrared</w:t>
      </w:r>
      <w:r w:rsidR="00041CA9">
        <w:t xml:space="preserve"> </w:t>
      </w:r>
      <w:r w:rsidR="00EE0F19">
        <w:t>(</w:t>
      </w:r>
      <w:r w:rsidR="008028B7">
        <w:t>IR</w:t>
      </w:r>
      <w:r w:rsidR="00EE0F19">
        <w:t>)</w:t>
      </w:r>
      <w:r w:rsidR="007A6CDD">
        <w:t>.</w:t>
      </w:r>
      <w:r w:rsidR="004C2B1C">
        <w:fldChar w:fldCharType="begin"/>
      </w:r>
      <w:r w:rsidR="00DE4F32">
        <w:instrText xml:space="preserve"> ADDIN EN.CITE &lt;EndNote&gt;&lt;Cite&gt;&lt;Author&gt;Adachi&lt;/Author&gt;&lt;Year&gt;2004&lt;/Year&gt;&lt;RecNum&gt;99&lt;/RecNum&gt;&lt;DisplayText&gt;[16]&lt;/DisplayText&gt;&lt;record&gt;&lt;rec-number&gt;99&lt;/rec-number&gt;&lt;foreign-keys&gt;&lt;key app="EN" db-id="rt9rprex8az0rpewavapt0f65xr5df5sasrt" timestamp="1551714018"&gt;99&lt;/key&gt;&lt;/foreign-keys&gt;&lt;ref-type name="Book"&gt;6&lt;/ref-type&gt;&lt;contributors&gt;&lt;authors&gt;&lt;author&gt;Adachi, S.&lt;/author&gt;&lt;/authors&gt;&lt;/contributors&gt;&lt;titles&gt;&lt;title&gt;Handbook on Physical Properties of Semiconductors&lt;/title&gt;&lt;/titles&gt;&lt;pages&gt;1-344&lt;/pages&gt;&lt;number&gt;v. 1&lt;/number&gt;&lt;section&gt;344&lt;/section&gt;&lt;dates&gt;&lt;year&gt;2004&lt;/year&gt;&lt;/dates&gt;&lt;pub-location&gt;Boston&lt;/pub-location&gt;&lt;publisher&gt;Kluwer Academic Publishers&lt;/publisher&gt;&lt;isbn&gt;9781402078194&lt;/isbn&gt;&lt;urls&gt;&lt;related-urls&gt;&lt;url&gt;https://books.google.com/books?id=O3q2srRqaowC&lt;/url&gt;&lt;/related-urls&gt;&lt;/urls&gt;&lt;/record&gt;&lt;/Cite&gt;&lt;/EndNote&gt;</w:instrText>
      </w:r>
      <w:r w:rsidR="004C2B1C">
        <w:fldChar w:fldCharType="separate"/>
      </w:r>
      <w:r w:rsidR="00DE4F32">
        <w:rPr>
          <w:noProof/>
        </w:rPr>
        <w:t>[16]</w:t>
      </w:r>
      <w:r w:rsidR="004C2B1C">
        <w:fldChar w:fldCharType="end"/>
      </w:r>
    </w:p>
    <w:p w14:paraId="4278F6AD" w14:textId="73A7685E" w:rsidR="00083740" w:rsidRDefault="00530F22" w:rsidP="00C272F6">
      <w:pPr>
        <w:jc w:val="both"/>
      </w:pPr>
      <w:r>
        <w:t xml:space="preserve">Within </w:t>
      </w:r>
      <w:r w:rsidR="00DC280E">
        <w:t xml:space="preserve">the </w:t>
      </w:r>
      <w:r w:rsidR="00DC280E" w:rsidRPr="006B7C12">
        <w:t>Reststrahlen bands</w:t>
      </w:r>
      <w:r w:rsidR="00DC280E">
        <w:t xml:space="preserve"> of low-symmetr</w:t>
      </w:r>
      <w:r w:rsidR="00021D2F">
        <w:t>y</w:t>
      </w:r>
      <w:r w:rsidR="00DC280E">
        <w:t xml:space="preserve"> </w:t>
      </w:r>
      <w:r w:rsidR="00EC74DF">
        <w:t xml:space="preserve">polar </w:t>
      </w:r>
      <w:r w:rsidR="00DC280E">
        <w:t xml:space="preserve">crystals, </w:t>
      </w:r>
      <w:r w:rsidR="007E2A59">
        <w:t xml:space="preserve">hyperbolic phonon polaritons (HPhPs) are supported, </w:t>
      </w:r>
      <w:r w:rsidR="00A57602">
        <w:t xml:space="preserve">offering highly confined, low-loss, and ray-like light propagation </w:t>
      </w:r>
      <w:r w:rsidR="00EC74DF">
        <w:t xml:space="preserve">within the </w:t>
      </w:r>
      <w:r w:rsidR="00A57602">
        <w:t xml:space="preserve">volume </w:t>
      </w:r>
      <w:r w:rsidR="00EC74DF">
        <w:t>of the medium</w:t>
      </w:r>
      <w:r w:rsidR="00A57602">
        <w:t xml:space="preserve"> </w:t>
      </w:r>
      <w:r w:rsidR="00EC74DF">
        <w:t>featuring wavelengths</w:t>
      </w:r>
      <w:r w:rsidR="00711E0E">
        <w:t xml:space="preserve"> much shorter than the free-space wavelength</w:t>
      </w:r>
      <w:r w:rsidR="00EC74DF">
        <w:t xml:space="preserve"> at the same frequency</w:t>
      </w:r>
      <w:r w:rsidR="00711E0E">
        <w:t>.</w:t>
      </w:r>
      <w:r w:rsidR="000534BB">
        <w:fldChar w:fldCharType="begin">
          <w:fldData xml:space="preserve">PEVuZE5vdGU+PENpdGU+PEF1dGhvcj5DYWxkd2VsbDwvQXV0aG9yPjxZZWFyPjIwMTU8L1llYXI+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</w:fldData>
        </w:fldChar>
      </w:r>
      <w:r w:rsidR="00DE4F32">
        <w:instrText xml:space="preserve"> ADDIN EN.CITE </w:instrText>
      </w:r>
      <w:r w:rsidR="00DE4F32">
        <w:fldChar w:fldCharType="begin">
          <w:fldData xml:space="preserve">PEVuZE5vdGU+PENpdGU+PEF1dGhvcj5DYWxkd2VsbDwvQXV0aG9yPjxZZWFyPjIwMTU8L1llYXI+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</w:fldData>
        </w:fldChar>
      </w:r>
      <w:r w:rsidR="00DE4F32">
        <w:instrText xml:space="preserve"> ADDIN EN.CITE.DATA </w:instrText>
      </w:r>
      <w:r w:rsidR="00DE4F32">
        <w:fldChar w:fldCharType="end"/>
      </w:r>
      <w:r w:rsidR="000534BB">
        <w:fldChar w:fldCharType="separate"/>
      </w:r>
      <w:r w:rsidR="00DE4F32">
        <w:rPr>
          <w:noProof/>
        </w:rPr>
        <w:t>[17-19]</w:t>
      </w:r>
      <w:r w:rsidR="000534BB">
        <w:fldChar w:fldCharType="end"/>
      </w:r>
      <w:r w:rsidR="00711E0E">
        <w:t xml:space="preserve"> </w:t>
      </w:r>
      <w:r w:rsidR="001161D9">
        <w:t xml:space="preserve">HPhPs are induced through </w:t>
      </w:r>
      <w:r w:rsidR="00021D2F">
        <w:t xml:space="preserve">the </w:t>
      </w:r>
      <w:r w:rsidR="001161D9">
        <w:t xml:space="preserve">coupling </w:t>
      </w:r>
      <w:r w:rsidR="00021D2F">
        <w:t xml:space="preserve">of IR light to </w:t>
      </w:r>
      <w:r w:rsidR="001161D9">
        <w:t>oscillati</w:t>
      </w:r>
      <w:r w:rsidR="00170EB3">
        <w:t>ng</w:t>
      </w:r>
      <w:r w:rsidR="007442D1">
        <w:t xml:space="preserve"> </w:t>
      </w:r>
      <w:r w:rsidR="00170EB3">
        <w:t xml:space="preserve">polar </w:t>
      </w:r>
      <w:r w:rsidR="007442D1">
        <w:t xml:space="preserve">charges (optic phonons) within the </w:t>
      </w:r>
      <w:r w:rsidR="001A52AE">
        <w:t>low-symmetr</w:t>
      </w:r>
      <w:r w:rsidR="00021D2F">
        <w:t>y</w:t>
      </w:r>
      <w:r w:rsidR="001A52AE">
        <w:t xml:space="preserve"> polar </w:t>
      </w:r>
      <w:r w:rsidR="00381A75">
        <w:t>dielectric materials</w:t>
      </w:r>
      <w:r w:rsidR="001A52AE">
        <w:t>.</w:t>
      </w:r>
      <w:r w:rsidR="007442D1">
        <w:t xml:space="preserve"> </w:t>
      </w:r>
      <w:r w:rsidR="00A40DF5" w:rsidRPr="00A40DF5">
        <w:t xml:space="preserve">HPhPs in natural materials </w:t>
      </w:r>
      <w:r w:rsidR="00021D2F">
        <w:t>were</w:t>
      </w:r>
      <w:r w:rsidR="00E919E5">
        <w:t xml:space="preserve"> first</w:t>
      </w:r>
      <w:r w:rsidR="00021D2F">
        <w:t xml:space="preserve"> reported in quartz</w:t>
      </w:r>
      <w:r w:rsidR="007F7A9B">
        <w:fldChar w:fldCharType="begin">
          <w:fldData xml:space="preserve">PEVuZE5vdGU+PENpdGU+PEF1dGhvcj5GYWxnZTwvQXV0aG9yPjxZZWFyPjE5NzM8L1llYXI+PFJl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</w:fldData>
        </w:fldChar>
      </w:r>
      <w:r w:rsidR="00DE4F32">
        <w:instrText xml:space="preserve"> ADDIN EN.CITE </w:instrText>
      </w:r>
      <w:r w:rsidR="00DE4F32">
        <w:fldChar w:fldCharType="begin">
          <w:fldData xml:space="preserve">PEVuZE5vdGU+PENpdGU+PEF1dGhvcj5GYWxnZTwvQXV0aG9yPjxZZWFyPjE5NzM8L1llYXI+PFJl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</w:fldData>
        </w:fldChar>
      </w:r>
      <w:r w:rsidR="00DE4F32">
        <w:instrText xml:space="preserve"> ADDIN EN.CITE.DATA </w:instrText>
      </w:r>
      <w:r w:rsidR="00DE4F32">
        <w:fldChar w:fldCharType="end"/>
      </w:r>
      <w:r w:rsidR="007F7A9B">
        <w:fldChar w:fldCharType="separate"/>
      </w:r>
      <w:r w:rsidR="00DE4F32">
        <w:rPr>
          <w:noProof/>
        </w:rPr>
        <w:t>[20, 21]</w:t>
      </w:r>
      <w:r w:rsidR="007F7A9B">
        <w:fldChar w:fldCharType="end"/>
      </w:r>
      <w:r w:rsidR="00021D2F">
        <w:t xml:space="preserve"> </w:t>
      </w:r>
      <w:r w:rsidR="00B86D34">
        <w:t xml:space="preserve">and </w:t>
      </w:r>
      <w:r w:rsidR="00B86D34" w:rsidRPr="00A40DF5">
        <w:t>in</w:t>
      </w:r>
      <w:r w:rsidR="00021D2F">
        <w:t xml:space="preserve"> the </w:t>
      </w:r>
      <w:r w:rsidR="00A40DF5" w:rsidRPr="00A40DF5">
        <w:t>uniaxial medium hBN</w:t>
      </w:r>
      <w:r w:rsidR="003A5F1D">
        <w:fldChar w:fldCharType="begin">
          <w:fldData xml:space="preserve">PEVuZE5vdGU+PENpdGU+PEF1dGhvcj5EYWk8L0F1dGhvcj48WWVhcj4yMDE0PC9ZZWFyPjxSZWNO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</w:fldData>
        </w:fldChar>
      </w:r>
      <w:r w:rsidR="00DE4F32">
        <w:instrText xml:space="preserve"> ADDIN EN.CITE </w:instrText>
      </w:r>
      <w:r w:rsidR="00DE4F32">
        <w:fldChar w:fldCharType="begin">
          <w:fldData xml:space="preserve">PEVuZE5vdGU+PENpdGU+PEF1dGhvcj5EYWk8L0F1dGhvcj48WWVhcj4yMDE0PC9ZZWFyPjxSZWNO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</w:fldData>
        </w:fldChar>
      </w:r>
      <w:r w:rsidR="00DE4F32">
        <w:instrText xml:space="preserve"> ADDIN EN.CITE.DATA </w:instrText>
      </w:r>
      <w:r w:rsidR="00DE4F32">
        <w:fldChar w:fldCharType="end"/>
      </w:r>
      <w:r w:rsidR="003A5F1D">
        <w:fldChar w:fldCharType="separate"/>
      </w:r>
      <w:r w:rsidR="00DE4F32">
        <w:rPr>
          <w:noProof/>
        </w:rPr>
        <w:t>[22, 23]</w:t>
      </w:r>
      <w:r w:rsidR="003A5F1D">
        <w:fldChar w:fldCharType="end"/>
      </w:r>
      <w:r w:rsidR="00021D2F">
        <w:t>. In the case of the latter, the in-plane dielectric response is isotropic</w:t>
      </w:r>
      <w:r w:rsidR="00791CF9" w:rsidRPr="00A40DF5">
        <w:t>,</w:t>
      </w:r>
      <w:r w:rsidR="00A40DF5" w:rsidRPr="00A40DF5">
        <w:t xml:space="preserve"> </w:t>
      </w:r>
      <w:r w:rsidR="00A2119E">
        <w:t>resulting in two Reststrahlen bands with negative permittivity observed in-plane (out-of-plane) in the higher (lower) frequency regimes.</w:t>
      </w:r>
      <w:r w:rsidR="00A40DF5" w:rsidRPr="00A40DF5">
        <w:t xml:space="preserve"> Such uniaxial hyperbolicity </w:t>
      </w:r>
      <w:r w:rsidR="00A2119E">
        <w:t>results in</w:t>
      </w:r>
      <w:r w:rsidR="00A40DF5" w:rsidRPr="00A40DF5">
        <w:t xml:space="preserve"> </w:t>
      </w:r>
      <w:r w:rsidR="009A7342">
        <w:t xml:space="preserve">polaritons </w:t>
      </w:r>
      <w:r w:rsidR="00A40DF5" w:rsidRPr="00A40DF5">
        <w:t xml:space="preserve">propagating </w:t>
      </w:r>
      <w:r w:rsidR="00A16614">
        <w:t xml:space="preserve">radially </w:t>
      </w:r>
      <w:r w:rsidR="00A40DF5" w:rsidRPr="00A40DF5">
        <w:t>in plane.</w:t>
      </w:r>
      <w:r w:rsidR="00E71C56">
        <w:fldChar w:fldCharType="begin">
          <w:fldData xml:space="preserve">PEVuZE5vdGU+PENpdGU+PEF1dGhvcj5EYWk8L0F1dGhvcj48WWVhcj4yMDE1PC9ZZWFyPjxSZWNO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</w:fldData>
        </w:fldChar>
      </w:r>
      <w:r w:rsidR="00DE4F32">
        <w:instrText xml:space="preserve"> ADDIN EN.CITE </w:instrText>
      </w:r>
      <w:r w:rsidR="00DE4F32">
        <w:fldChar w:fldCharType="begin">
          <w:fldData xml:space="preserve">PEVuZE5vdGU+PENpdGU+PEF1dGhvcj5EYWk8L0F1dGhvcj48WWVhcj4yMDE1PC9ZZWFyPjxSZWNO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</w:fldData>
        </w:fldChar>
      </w:r>
      <w:r w:rsidR="00DE4F32">
        <w:instrText xml:space="preserve"> ADDIN EN.CITE.DATA </w:instrText>
      </w:r>
      <w:r w:rsidR="00DE4F32">
        <w:fldChar w:fldCharType="end"/>
      </w:r>
      <w:r w:rsidR="00E71C56">
        <w:fldChar w:fldCharType="separate"/>
      </w:r>
      <w:r w:rsidR="00DE4F32">
        <w:rPr>
          <w:noProof/>
        </w:rPr>
        <w:t>[4, 24-26]</w:t>
      </w:r>
      <w:r w:rsidR="00E71C56">
        <w:fldChar w:fldCharType="end"/>
      </w:r>
      <w:r w:rsidR="00A40DF5" w:rsidRPr="00A40DF5">
        <w:t xml:space="preserve"> Very recently, in-plane </w:t>
      </w:r>
      <w:r w:rsidR="00A16614">
        <w:t xml:space="preserve">hyperbolicity was reported </w:t>
      </w:r>
      <w:r w:rsidR="00A40DF5" w:rsidRPr="00A40DF5">
        <w:t>within biaxial crystals</w:t>
      </w:r>
      <w:r w:rsidR="00576584">
        <w:t>,</w:t>
      </w:r>
      <w:r w:rsidR="00A40DF5" w:rsidRPr="00A40DF5">
        <w:t xml:space="preserve"> such as </w:t>
      </w:r>
      <w:r w:rsidR="00C40E1F" w:rsidRPr="6C83EAB6">
        <w:t>α-</w:t>
      </w:r>
      <w:r w:rsidR="00A40DF5" w:rsidRPr="00A40DF5">
        <w:t>MoO</w:t>
      </w:r>
      <w:r w:rsidR="00A40DF5" w:rsidRPr="008D4E94">
        <w:rPr>
          <w:vertAlign w:val="subscript"/>
        </w:rPr>
        <w:t>3</w:t>
      </w:r>
      <w:r w:rsidR="00AA0975">
        <w:fldChar w:fldCharType="begin">
          <w:fldData xml:space="preserve">PEVuZE5vdGU+PENpdGU+PEF1dGhvcj5NYTwvQXV0aG9yPjxZZWFyPjIwMTg8L1llYXI+PFJlY051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</w:fldData>
        </w:fldChar>
      </w:r>
      <w:r w:rsidR="00D716D1">
        <w:instrText xml:space="preserve"> ADDIN EN.CITE </w:instrText>
      </w:r>
      <w:r w:rsidR="00D716D1">
        <w:fldChar w:fldCharType="begin">
          <w:fldData xml:space="preserve">PEVuZE5vdGU+PENpdGU+PEF1dGhvcj5NYTwvQXV0aG9yPjxZZWFyPjIwMTg8L1llYXI+PFJlY051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</w:fldData>
        </w:fldChar>
      </w:r>
      <w:r w:rsidR="00D716D1">
        <w:instrText xml:space="preserve"> ADDIN EN.CITE.DATA </w:instrText>
      </w:r>
      <w:r w:rsidR="00D716D1">
        <w:fldChar w:fldCharType="end"/>
      </w:r>
      <w:r w:rsidR="00AA0975">
        <w:fldChar w:fldCharType="separate"/>
      </w:r>
      <w:r w:rsidR="00D716D1">
        <w:rPr>
          <w:noProof/>
        </w:rPr>
        <w:t>[27, 28]</w:t>
      </w:r>
      <w:r w:rsidR="00AA0975">
        <w:fldChar w:fldCharType="end"/>
      </w:r>
      <w:r w:rsidR="004A7F00">
        <w:t xml:space="preserve"> </w:t>
      </w:r>
      <w:r w:rsidR="00A40DF5" w:rsidRPr="00A40DF5">
        <w:t>and V</w:t>
      </w:r>
      <w:r w:rsidR="00A40DF5" w:rsidRPr="008D4E94">
        <w:rPr>
          <w:vertAlign w:val="subscript"/>
        </w:rPr>
        <w:t>2</w:t>
      </w:r>
      <w:r w:rsidR="00A40DF5" w:rsidRPr="00A40DF5">
        <w:t>O</w:t>
      </w:r>
      <w:r w:rsidR="00A40DF5" w:rsidRPr="008D4E94">
        <w:rPr>
          <w:vertAlign w:val="subscript"/>
        </w:rPr>
        <w:t>5</w:t>
      </w:r>
      <w:r w:rsidR="00A54423">
        <w:fldChar w:fldCharType="begin">
          <w:fldData xml:space="preserve">PEVuZE5vdGU+PENpdGU+PEF1dGhvcj5UYWJvYWRhLUd1dGllcnJlejwvQXV0aG9yPjxZZWFyPjIw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</w:fldData>
        </w:fldChar>
      </w:r>
      <w:r w:rsidR="00D716D1">
        <w:instrText xml:space="preserve"> ADDIN EN.CITE </w:instrText>
      </w:r>
      <w:r w:rsidR="00D716D1">
        <w:fldChar w:fldCharType="begin">
          <w:fldData xml:space="preserve">PEVuZE5vdGU+PENpdGU+PEF1dGhvcj5UYWJvYWRhLUd1dGllcnJlejwvQXV0aG9yPjxZZWFyPjIw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</w:fldData>
        </w:fldChar>
      </w:r>
      <w:r w:rsidR="00D716D1">
        <w:instrText xml:space="preserve"> ADDIN EN.CITE.DATA </w:instrText>
      </w:r>
      <w:r w:rsidR="00D716D1">
        <w:fldChar w:fldCharType="end"/>
      </w:r>
      <w:r w:rsidR="00A54423">
        <w:fldChar w:fldCharType="separate"/>
      </w:r>
      <w:r w:rsidR="00D716D1">
        <w:rPr>
          <w:noProof/>
        </w:rPr>
        <w:t>[29]</w:t>
      </w:r>
      <w:r w:rsidR="00A54423">
        <w:fldChar w:fldCharType="end"/>
      </w:r>
      <w:r w:rsidR="00A40DF5" w:rsidRPr="00A40DF5">
        <w:t xml:space="preserve">, </w:t>
      </w:r>
      <w:r w:rsidR="00A16614">
        <w:t>where</w:t>
      </w:r>
      <w:r w:rsidR="001B78C7">
        <w:t xml:space="preserve"> the </w:t>
      </w:r>
      <w:r w:rsidR="00BF60E0">
        <w:t xml:space="preserve">polariton propagation is restricted to the </w:t>
      </w:r>
      <w:r w:rsidR="00A50E90">
        <w:t xml:space="preserve">allowed </w:t>
      </w:r>
      <w:r w:rsidR="00FB31A4">
        <w:t xml:space="preserve">in-plane </w:t>
      </w:r>
      <w:r w:rsidR="00C8697C">
        <w:t>direction according to the</w:t>
      </w:r>
      <w:r w:rsidR="00CF5ADE">
        <w:t xml:space="preserve"> hyperbolic</w:t>
      </w:r>
      <w:r w:rsidR="00C8697C">
        <w:t xml:space="preserve"> IFC</w:t>
      </w:r>
      <w:r w:rsidR="00435A09">
        <w:t>s</w:t>
      </w:r>
      <w:r w:rsidR="00C34B66">
        <w:t xml:space="preserve">, with more exotic forms of </w:t>
      </w:r>
      <w:r w:rsidR="00AC6786" w:rsidRPr="00A40DF5">
        <w:t xml:space="preserve">in-plane </w:t>
      </w:r>
      <w:r w:rsidR="00AC6786">
        <w:t xml:space="preserve">hyperbolicity </w:t>
      </w:r>
      <w:r w:rsidR="00C34B66">
        <w:t xml:space="preserve">reported in lower symmetry crystals such as hyperbolic shear polaritons </w:t>
      </w:r>
      <w:r w:rsidR="00E97464">
        <w:t>with</w:t>
      </w:r>
      <w:r w:rsidR="00C34B66">
        <w:t>in monoclinic crystals</w:t>
      </w:r>
      <w:r w:rsidR="00A40DF5" w:rsidRPr="00A40DF5">
        <w:t>.</w:t>
      </w:r>
      <w:r w:rsidR="00605F44">
        <w:fldChar w:fldCharType="begin">
          <w:fldData xml:space="preserve">PEVuZE5vdGU+PENpdGU+PEF1dGhvcj5QYXNzbGVyPC9BdXRob3I+PFllYXI+MjAyMjwvWWVhcj48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</w:fldData>
        </w:fldChar>
      </w:r>
      <w:r w:rsidR="00B903F8">
        <w:instrText xml:space="preserve"> ADDIN EN.CITE </w:instrText>
      </w:r>
      <w:r w:rsidR="00B903F8">
        <w:fldChar w:fldCharType="begin">
          <w:fldData xml:space="preserve">PEVuZE5vdGU+PENpdGU+PEF1dGhvcj5QYXNzbGVyPC9BdXRob3I+PFllYXI+MjAyMjwvWWVhcj48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</w:fldData>
        </w:fldChar>
      </w:r>
      <w:r w:rsidR="00B903F8">
        <w:instrText xml:space="preserve"> ADDIN EN.CITE.DATA </w:instrText>
      </w:r>
      <w:r w:rsidR="00B903F8">
        <w:fldChar w:fldCharType="end"/>
      </w:r>
      <w:r w:rsidR="00605F44">
        <w:fldChar w:fldCharType="separate"/>
      </w:r>
      <w:r w:rsidR="00B903F8">
        <w:rPr>
          <w:noProof/>
        </w:rPr>
        <w:t>[30, 31]</w:t>
      </w:r>
      <w:r w:rsidR="00605F44">
        <w:fldChar w:fldCharType="end"/>
      </w:r>
      <w:r w:rsidR="005E04EE">
        <w:t xml:space="preserve"> Th</w:t>
      </w:r>
      <w:r w:rsidR="000C48E6">
        <w:t>is</w:t>
      </w:r>
      <w:r w:rsidR="005E04EE">
        <w:t xml:space="preserve"> </w:t>
      </w:r>
      <w:r w:rsidR="00AA7D44">
        <w:t>extreme</w:t>
      </w:r>
      <w:r w:rsidR="000C48E6">
        <w:t>ly</w:t>
      </w:r>
      <w:r w:rsidR="00AA7D44">
        <w:t xml:space="preserve"> anisotropic</w:t>
      </w:r>
      <w:r w:rsidR="00BA77B8">
        <w:t xml:space="preserve"> response </w:t>
      </w:r>
      <w:r w:rsidR="70617BB1">
        <w:t>o</w:t>
      </w:r>
      <w:r w:rsidR="00264BFF">
        <w:t>ffer</w:t>
      </w:r>
      <w:r w:rsidR="70617BB1">
        <w:t>s</w:t>
      </w:r>
      <w:r w:rsidR="00EC3A1F">
        <w:t xml:space="preserve"> new opportunities for confining and configuring </w:t>
      </w:r>
      <w:r w:rsidR="007A063B">
        <w:t>electromagnetic waves at</w:t>
      </w:r>
      <w:r w:rsidR="000C48E6">
        <w:t xml:space="preserve"> </w:t>
      </w:r>
      <w:r w:rsidR="007A063B">
        <w:t>deep-subwavelength scale</w:t>
      </w:r>
      <w:r w:rsidR="000C48E6">
        <w:t>s</w:t>
      </w:r>
      <w:r w:rsidR="007A063B">
        <w:t xml:space="preserve">, especially </w:t>
      </w:r>
      <w:r w:rsidR="005E2C73">
        <w:t xml:space="preserve">in </w:t>
      </w:r>
      <w:r w:rsidR="0053396B">
        <w:t>localized energy confinement,</w:t>
      </w:r>
      <w:r w:rsidR="00037557">
        <w:fldChar w:fldCharType="begin">
          <w:fldData xml:space="preserve">PEVuZE5vdGU+PENpdGU+PEF1dGhvcj5aaGVuZzwvQXV0aG9yPjxZZWFyPjIwMTk8L1llYXI+PFJl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</w:fldData>
        </w:fldChar>
      </w:r>
      <w:r w:rsidR="00B903F8">
        <w:instrText xml:space="preserve"> ADDIN EN.CITE </w:instrText>
      </w:r>
      <w:r w:rsidR="00B903F8">
        <w:fldChar w:fldCharType="begin">
          <w:fldData xml:space="preserve">PEVuZE5vdGU+PENpdGU+PEF1dGhvcj5aaGVuZzwvQXV0aG9yPjxZZWFyPjIwMTk8L1llYXI+PFJl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</w:fldData>
        </w:fldChar>
      </w:r>
      <w:r w:rsidR="00B903F8">
        <w:instrText xml:space="preserve"> ADDIN EN.CITE.DATA </w:instrText>
      </w:r>
      <w:r w:rsidR="00B903F8">
        <w:fldChar w:fldCharType="end"/>
      </w:r>
      <w:r w:rsidR="00037557">
        <w:fldChar w:fldCharType="separate"/>
      </w:r>
      <w:r w:rsidR="00B903F8">
        <w:rPr>
          <w:noProof/>
        </w:rPr>
        <w:t>[32-39]</w:t>
      </w:r>
      <w:r w:rsidR="00037557">
        <w:fldChar w:fldCharType="end"/>
      </w:r>
      <w:r w:rsidR="0053396B">
        <w:t xml:space="preserve"> </w:t>
      </w:r>
      <w:r w:rsidR="00CA3FFB">
        <w:t>topological transitions,</w:t>
      </w:r>
      <w:r w:rsidR="00071F43">
        <w:fldChar w:fldCharType="begin">
          <w:fldData xml:space="preserve">PEVuZE5vdGU+PENpdGU+PEF1dGhvcj5IdTwvQXV0aG9yPjxZZWFyPjIwMjA8L1llYXI+PFJlY051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</w:fldData>
        </w:fldChar>
      </w:r>
      <w:r w:rsidR="00B903F8">
        <w:instrText xml:space="preserve"> ADDIN EN.CITE </w:instrText>
      </w:r>
      <w:r w:rsidR="00B903F8">
        <w:fldChar w:fldCharType="begin">
          <w:fldData xml:space="preserve">PEVuZE5vdGU+PENpdGU+PEF1dGhvcj5IdTwvQXV0aG9yPjxZZWFyPjIwMjA8L1llYXI+PFJlY051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</w:fldData>
        </w:fldChar>
      </w:r>
      <w:r w:rsidR="00B903F8">
        <w:instrText xml:space="preserve"> ADDIN EN.CITE.DATA </w:instrText>
      </w:r>
      <w:r w:rsidR="00B903F8">
        <w:fldChar w:fldCharType="end"/>
      </w:r>
      <w:r w:rsidR="00071F43">
        <w:fldChar w:fldCharType="separate"/>
      </w:r>
      <w:r w:rsidR="00B903F8">
        <w:rPr>
          <w:noProof/>
        </w:rPr>
        <w:t>[40-46]</w:t>
      </w:r>
      <w:r w:rsidR="00071F43">
        <w:fldChar w:fldCharType="end"/>
      </w:r>
      <w:r w:rsidR="00CA3FFB">
        <w:t xml:space="preserve"> </w:t>
      </w:r>
      <w:r w:rsidR="000C48E6">
        <w:t xml:space="preserve">and </w:t>
      </w:r>
      <w:r w:rsidR="00DF041A">
        <w:t>plan</w:t>
      </w:r>
      <w:r w:rsidR="007D2920">
        <w:t>ar polariton optics</w:t>
      </w:r>
      <w:r w:rsidR="00F94D57">
        <w:t>.</w:t>
      </w:r>
      <w:r w:rsidR="0016710E">
        <w:fldChar w:fldCharType="begin">
          <w:fldData xml:space="preserve">PEVuZE5vdGU+PENpdGU+PEF1dGhvcj5EdWFuPC9BdXRob3I+PFllYXI+MjAyMTwvWWVhcj48UmVj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=
</w:fldData>
        </w:fldChar>
      </w:r>
      <w:r w:rsidR="00AC3259">
        <w:instrText xml:space="preserve"> ADDIN EN.CITE </w:instrText>
      </w:r>
      <w:r w:rsidR="00AC3259">
        <w:fldChar w:fldCharType="begin">
          <w:fldData xml:space="preserve">PEVuZE5vdGU+PENpdGU+PEF1dGhvcj5EdWFuPC9BdXRob3I+PFllYXI+MjAyMTwvWWVhcj48UmVj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=
</w:fldData>
        </w:fldChar>
      </w:r>
      <w:r w:rsidR="00AC3259">
        <w:instrText xml:space="preserve"> ADDIN EN.CITE.DATA </w:instrText>
      </w:r>
      <w:r w:rsidR="00AC3259">
        <w:fldChar w:fldCharType="end"/>
      </w:r>
      <w:r w:rsidR="0016710E">
        <w:fldChar w:fldCharType="separate"/>
      </w:r>
      <w:r w:rsidR="00AC3259">
        <w:rPr>
          <w:noProof/>
        </w:rPr>
        <w:t>[47-54]</w:t>
      </w:r>
      <w:r w:rsidR="0016710E">
        <w:fldChar w:fldCharType="end"/>
      </w:r>
      <w:r w:rsidR="00242FBE">
        <w:t xml:space="preserve"> In addition, </w:t>
      </w:r>
      <w:r w:rsidR="00AE17DE">
        <w:t>through</w:t>
      </w:r>
      <w:r w:rsidR="00242FBE">
        <w:t xml:space="preserve"> </w:t>
      </w:r>
      <w:r w:rsidR="00DD5BC6">
        <w:t>stacking the</w:t>
      </w:r>
      <w:r w:rsidR="00356D8A">
        <w:t xml:space="preserve"> in-plane</w:t>
      </w:r>
      <w:r w:rsidR="00DD5BC6">
        <w:t xml:space="preserve"> hyperbolic medium </w:t>
      </w:r>
      <w:r w:rsidR="008E5989">
        <w:t xml:space="preserve">with another </w:t>
      </w:r>
      <w:r w:rsidR="00D73CEA">
        <w:t xml:space="preserve">polaritonic </w:t>
      </w:r>
      <w:r w:rsidR="008E5989">
        <w:t xml:space="preserve">medium </w:t>
      </w:r>
      <w:r w:rsidR="00F92F2F">
        <w:t xml:space="preserve">to </w:t>
      </w:r>
      <w:r w:rsidR="003E7361">
        <w:t>form</w:t>
      </w:r>
      <w:r w:rsidR="00F92F2F">
        <w:t xml:space="preserve"> heterostructure</w:t>
      </w:r>
      <w:r w:rsidR="0004295C">
        <w:t>s</w:t>
      </w:r>
      <w:r w:rsidR="00F92F2F">
        <w:t xml:space="preserve"> </w:t>
      </w:r>
      <w:r w:rsidR="0004295C">
        <w:t>and twist</w:t>
      </w:r>
      <w:r w:rsidR="002057BF">
        <w:t>ing</w:t>
      </w:r>
      <w:r w:rsidR="0004295C">
        <w:t xml:space="preserve"> the</w:t>
      </w:r>
      <w:r w:rsidR="0004295C" w:rsidRPr="0004295C">
        <w:t xml:space="preserve"> </w:t>
      </w:r>
      <w:r w:rsidR="0004295C">
        <w:t xml:space="preserve">heterostructures </w:t>
      </w:r>
      <w:r w:rsidR="00C34B66">
        <w:t xml:space="preserve">to </w:t>
      </w:r>
      <w:r w:rsidR="005C7695">
        <w:t xml:space="preserve">a </w:t>
      </w:r>
      <w:r w:rsidR="00C34B66">
        <w:t xml:space="preserve">prescribed </w:t>
      </w:r>
      <w:r w:rsidR="002E2DF8">
        <w:t xml:space="preserve">misorientation </w:t>
      </w:r>
      <w:r w:rsidR="005C7695">
        <w:t xml:space="preserve">angle, </w:t>
      </w:r>
      <w:r w:rsidR="002A4185">
        <w:t xml:space="preserve">recent studies have </w:t>
      </w:r>
      <w:r w:rsidR="00D93B8E">
        <w:t>open</w:t>
      </w:r>
      <w:r w:rsidR="002A4185">
        <w:t>ed</w:t>
      </w:r>
      <w:r w:rsidR="00D93B8E">
        <w:t xml:space="preserve"> the door for the emerging field of twist-optics.</w:t>
      </w:r>
      <w:r w:rsidR="0041799C">
        <w:fldChar w:fldCharType="begin">
          <w:fldData xml:space="preserve">PEVuZE5vdGU+PENpdGU+PEF1dGhvcj5IZXJ6aWcgU2hlaW5mdXg8L0F1dGhvcj48WWVhcj4yMDIw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</w:fldData>
        </w:fldChar>
      </w:r>
      <w:r w:rsidR="00AC3259">
        <w:instrText xml:space="preserve"> ADDIN EN.CITE </w:instrText>
      </w:r>
      <w:r w:rsidR="00AC3259">
        <w:fldChar w:fldCharType="begin">
          <w:fldData xml:space="preserve">PEVuZE5vdGU+PENpdGU+PEF1dGhvcj5IZXJ6aWcgU2hlaW5mdXg8L0F1dGhvcj48WWVhcj4yMDIw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</w:fldData>
        </w:fldChar>
      </w:r>
      <w:r w:rsidR="00AC3259">
        <w:instrText xml:space="preserve"> ADDIN EN.CITE.DATA </w:instrText>
      </w:r>
      <w:r w:rsidR="00AC3259">
        <w:fldChar w:fldCharType="end"/>
      </w:r>
      <w:r w:rsidR="0041799C">
        <w:fldChar w:fldCharType="separate"/>
      </w:r>
      <w:r w:rsidR="00AC3259">
        <w:rPr>
          <w:noProof/>
        </w:rPr>
        <w:t>[14, 19, 40-43, 55]</w:t>
      </w:r>
      <w:r w:rsidR="0041799C">
        <w:fldChar w:fldCharType="end"/>
      </w:r>
    </w:p>
    <w:p w14:paraId="639C92FA" w14:textId="3EE730C5" w:rsidR="00B87CC2" w:rsidRDefault="003C40B4" w:rsidP="00C272F6">
      <w:pPr>
        <w:jc w:val="both"/>
      </w:pPr>
      <w:r w:rsidRPr="003C40B4">
        <w:t xml:space="preserve">A hyperbolic dispersion implies multiple propagating HPhPs with </w:t>
      </w:r>
      <w:r w:rsidR="00BE48B0">
        <w:t>different</w:t>
      </w:r>
      <w:r w:rsidRPr="003C40B4">
        <w:t xml:space="preserve"> in-plane moment</w:t>
      </w:r>
      <w:r w:rsidR="007000F9">
        <w:t>a</w:t>
      </w:r>
      <w:r w:rsidRPr="003C40B4">
        <w:t xml:space="preserve"> </w:t>
      </w:r>
      <w:r w:rsidR="00BE0E7F">
        <w:t>being</w:t>
      </w:r>
      <w:r w:rsidRPr="003C40B4">
        <w:t xml:space="preserve"> supported </w:t>
      </w:r>
      <w:r w:rsidR="007000F9">
        <w:t>at</w:t>
      </w:r>
      <w:r w:rsidR="007000F9" w:rsidRPr="003C40B4">
        <w:t xml:space="preserve"> </w:t>
      </w:r>
      <w:r w:rsidRPr="003C40B4">
        <w:t xml:space="preserve">a </w:t>
      </w:r>
      <w:r w:rsidR="007000F9">
        <w:t>given</w:t>
      </w:r>
      <w:r w:rsidR="007000F9" w:rsidRPr="003C40B4">
        <w:t xml:space="preserve"> </w:t>
      </w:r>
      <w:r w:rsidRPr="003C40B4">
        <w:t>frequency</w:t>
      </w:r>
      <w:r w:rsidR="51ED2223">
        <w:t xml:space="preserve">. </w:t>
      </w:r>
      <w:r w:rsidR="007000F9">
        <w:t>These h</w:t>
      </w:r>
      <w:r w:rsidR="002826B0" w:rsidRPr="002826B0">
        <w:t>igher</w:t>
      </w:r>
      <w:r w:rsidR="00F818D2">
        <w:t>-</w:t>
      </w:r>
      <w:r w:rsidR="002826B0" w:rsidRPr="002826B0">
        <w:t xml:space="preserve">order modes </w:t>
      </w:r>
      <w:r w:rsidR="007000F9">
        <w:t>exhibit</w:t>
      </w:r>
      <w:r w:rsidR="007000F9" w:rsidRPr="002826B0">
        <w:t xml:space="preserve"> </w:t>
      </w:r>
      <w:r w:rsidR="002826B0" w:rsidRPr="002826B0">
        <w:t>increased moment</w:t>
      </w:r>
      <w:r w:rsidR="007000F9">
        <w:t>a</w:t>
      </w:r>
      <w:r w:rsidR="002826B0" w:rsidRPr="002826B0">
        <w:t xml:space="preserve">, and significantly shorter wavelengths in their propagation direction. This means </w:t>
      </w:r>
      <w:r w:rsidR="00B07BD1">
        <w:t>higher</w:t>
      </w:r>
      <w:r w:rsidR="00C64BCD">
        <w:t>-order HPhPs modes</w:t>
      </w:r>
      <w:r w:rsidR="002826B0" w:rsidRPr="002826B0">
        <w:t xml:space="preserve"> can confine</w:t>
      </w:r>
      <w:r w:rsidR="002826B0">
        <w:t xml:space="preserve"> free-space IR</w:t>
      </w:r>
      <w:r w:rsidR="002826B0" w:rsidRPr="002826B0">
        <w:t xml:space="preserve"> light more strongly than the fundamental mode</w:t>
      </w:r>
      <w:r w:rsidR="007000F9">
        <w:t xml:space="preserve"> studied thus far</w:t>
      </w:r>
      <w:r w:rsidR="00B32FC2">
        <w:t xml:space="preserve">. </w:t>
      </w:r>
      <w:r w:rsidR="006454EA">
        <w:t xml:space="preserve">So far, experimentally launching and probing these higher-order modes has been challenging. </w:t>
      </w:r>
      <w:r w:rsidR="00B32FC2">
        <w:t xml:space="preserve">Only </w:t>
      </w:r>
      <w:r w:rsidR="003706CF">
        <w:t xml:space="preserve">very </w:t>
      </w:r>
      <w:r w:rsidR="00B32FC2">
        <w:t xml:space="preserve">recently, </w:t>
      </w:r>
      <w:r w:rsidR="00736997">
        <w:t xml:space="preserve">higher-order out-of-plane HPhPs </w:t>
      </w:r>
      <w:r w:rsidR="007000F9">
        <w:t xml:space="preserve">were </w:t>
      </w:r>
      <w:r w:rsidR="00736997">
        <w:t>observed near hBN flake edges</w:t>
      </w:r>
      <w:r w:rsidR="00A940EF">
        <w:fldChar w:fldCharType="begin">
          <w:fldData xml:space="preserve">PEVuZE5vdGU+PENpdGU+PEF1dGhvcj5EYWk8L0F1dGhvcj48WWVhcj4yMDE1PC9ZZWFyPjxSZWNO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</w:fldData>
        </w:fldChar>
      </w:r>
      <w:r w:rsidR="00DE4F32">
        <w:instrText xml:space="preserve"> ADDIN EN.CITE </w:instrText>
      </w:r>
      <w:r w:rsidR="00DE4F32">
        <w:fldChar w:fldCharType="begin">
          <w:fldData xml:space="preserve">PEVuZE5vdGU+PENpdGU+PEF1dGhvcj5EYWk8L0F1dGhvcj48WWVhcj4yMDE1PC9ZZWFyPjxSZWNO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</w:fldData>
        </w:fldChar>
      </w:r>
      <w:r w:rsidR="00DE4F32">
        <w:instrText xml:space="preserve"> ADDIN EN.CITE.DATA </w:instrText>
      </w:r>
      <w:r w:rsidR="00DE4F32">
        <w:fldChar w:fldCharType="end"/>
      </w:r>
      <w:r w:rsidR="00A940EF">
        <w:fldChar w:fldCharType="separate"/>
      </w:r>
      <w:r w:rsidR="00DE4F32">
        <w:rPr>
          <w:noProof/>
        </w:rPr>
        <w:t>[24]</w:t>
      </w:r>
      <w:r w:rsidR="00A940EF">
        <w:fldChar w:fldCharType="end"/>
      </w:r>
      <w:r w:rsidR="00736997">
        <w:t xml:space="preserve"> and in isotopically </w:t>
      </w:r>
      <w:r w:rsidR="004D764B">
        <w:t>enriched</w:t>
      </w:r>
      <w:r w:rsidR="00736997">
        <w:t xml:space="preserve"> hBN</w:t>
      </w:r>
      <w:r w:rsidR="00163D54">
        <w:fldChar w:fldCharType="begin">
          <w:fldData xml:space="preserve">PEVuZE5vdGU+PENpdGU+PEF1dGhvcj5HaWxlczwvQXV0aG9yPjxZZWFyPjIwMTg8L1llYXI+PFJl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</w:fldData>
        </w:fldChar>
      </w:r>
      <w:r w:rsidR="00AC3259">
        <w:instrText xml:space="preserve"> ADDIN EN.CITE </w:instrText>
      </w:r>
      <w:r w:rsidR="00AC3259">
        <w:fldChar w:fldCharType="begin">
          <w:fldData xml:space="preserve">PEVuZE5vdGU+PENpdGU+PEF1dGhvcj5HaWxlczwvQXV0aG9yPjxZZWFyPjIwMTg8L1llYXI+PFJl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</w:fldData>
        </w:fldChar>
      </w:r>
      <w:r w:rsidR="00AC3259">
        <w:instrText xml:space="preserve"> ADDIN EN.CITE.DATA </w:instrText>
      </w:r>
      <w:r w:rsidR="00AC3259">
        <w:fldChar w:fldCharType="end"/>
      </w:r>
      <w:r w:rsidR="00163D54">
        <w:fldChar w:fldCharType="separate"/>
      </w:r>
      <w:r w:rsidR="00AC3259">
        <w:rPr>
          <w:noProof/>
        </w:rPr>
        <w:t>[56]</w:t>
      </w:r>
      <w:r w:rsidR="00163D54">
        <w:fldChar w:fldCharType="end"/>
      </w:r>
      <w:r w:rsidR="00ED4F13">
        <w:t xml:space="preserve"> </w:t>
      </w:r>
      <w:r w:rsidR="008801B9">
        <w:t xml:space="preserve">in near-field </w:t>
      </w:r>
      <w:r w:rsidR="00637FAE">
        <w:t>experiments</w:t>
      </w:r>
      <w:r w:rsidR="00C77AAA">
        <w:t xml:space="preserve"> employing scattering-type scanning near-field optical microscopy (s-SNOM)</w:t>
      </w:r>
      <w:r w:rsidR="00ED4F13">
        <w:t xml:space="preserve">. However, </w:t>
      </w:r>
      <w:r w:rsidR="00C77AAA">
        <w:t xml:space="preserve">to date </w:t>
      </w:r>
      <w:r w:rsidR="00ED4F13">
        <w:t xml:space="preserve">there </w:t>
      </w:r>
      <w:r w:rsidR="00C77AAA">
        <w:t xml:space="preserve">have been </w:t>
      </w:r>
      <w:r w:rsidR="00ED4F13">
        <w:t xml:space="preserve">no </w:t>
      </w:r>
      <w:r w:rsidR="004E4D7C">
        <w:t xml:space="preserve">experimental </w:t>
      </w:r>
      <w:r w:rsidR="00ED4F13">
        <w:t>observation</w:t>
      </w:r>
      <w:r w:rsidR="00C77AAA">
        <w:t>s</w:t>
      </w:r>
      <w:r w:rsidR="00ED4F13">
        <w:t xml:space="preserve"> of high</w:t>
      </w:r>
      <w:r w:rsidR="00C77AAA">
        <w:t xml:space="preserve">er </w:t>
      </w:r>
      <w:r w:rsidR="00ED4F13">
        <w:t xml:space="preserve">order </w:t>
      </w:r>
      <w:r w:rsidR="0055259B">
        <w:t xml:space="preserve">in-plane </w:t>
      </w:r>
      <w:r w:rsidR="004D764B">
        <w:t xml:space="preserve">HPhPs in natural </w:t>
      </w:r>
      <w:r w:rsidR="002D79D2">
        <w:t>low-symmetry</w:t>
      </w:r>
      <w:r w:rsidR="004D764B">
        <w:t xml:space="preserve"> </w:t>
      </w:r>
      <w:r w:rsidR="00875CEF">
        <w:t>materials</w:t>
      </w:r>
      <w:r w:rsidR="004E1FBF">
        <w:t>.</w:t>
      </w:r>
    </w:p>
    <w:p w14:paraId="34ED1BE2" w14:textId="07B087C0" w:rsidR="006D3232" w:rsidRPr="0049033D" w:rsidRDefault="0093189D" w:rsidP="0093189D">
      <w:pPr>
        <w:jc w:val="both"/>
      </w:pPr>
      <w:r>
        <w:lastRenderedPageBreak/>
        <w:t>In this work,</w:t>
      </w:r>
      <w:r w:rsidR="00035C93">
        <w:t xml:space="preserve"> </w:t>
      </w:r>
      <w:r w:rsidR="000E59CD">
        <w:t xml:space="preserve">we </w:t>
      </w:r>
      <w:r w:rsidR="0042271C">
        <w:t>experimentally demonstrate</w:t>
      </w:r>
      <w:r w:rsidR="00242ABA">
        <w:t xml:space="preserve"> </w:t>
      </w:r>
      <w:r w:rsidR="00B8448A">
        <w:t xml:space="preserve">efficient </w:t>
      </w:r>
      <w:r w:rsidR="00FD247A">
        <w:t>launch</w:t>
      </w:r>
      <w:r w:rsidR="00335C85">
        <w:t>ing</w:t>
      </w:r>
      <w:r w:rsidR="00242ABA">
        <w:t xml:space="preserve"> and</w:t>
      </w:r>
      <w:r w:rsidR="004B48DA">
        <w:t xml:space="preserve"> precise</w:t>
      </w:r>
      <w:r w:rsidR="00242ABA">
        <w:t xml:space="preserve"> manipulation of high</w:t>
      </w:r>
      <w:r w:rsidR="00FD5810">
        <w:t>er</w:t>
      </w:r>
      <w:r w:rsidR="00242ABA">
        <w:t xml:space="preserve">-order </w:t>
      </w:r>
      <w:r w:rsidR="0055259B">
        <w:t xml:space="preserve">in-plane </w:t>
      </w:r>
      <w:r w:rsidR="004B48DA">
        <w:t>HPhP</w:t>
      </w:r>
      <w:r w:rsidR="005337A5">
        <w:t xml:space="preserve"> </w:t>
      </w:r>
      <w:r w:rsidR="00137E55">
        <w:t>modes</w:t>
      </w:r>
      <w:r w:rsidR="00D3504C">
        <w:t xml:space="preserve">. This is realized by </w:t>
      </w:r>
      <w:r w:rsidR="003228B8">
        <w:t xml:space="preserve">scattering </w:t>
      </w:r>
      <w:r w:rsidR="00D3504C">
        <w:t xml:space="preserve">free-space light </w:t>
      </w:r>
      <w:proofErr w:type="gramStart"/>
      <w:r w:rsidR="009D4DA2">
        <w:t>off</w:t>
      </w:r>
      <w:r w:rsidR="003228B8">
        <w:t xml:space="preserve"> </w:t>
      </w:r>
      <w:r w:rsidR="007E3623">
        <w:t>of</w:t>
      </w:r>
      <w:proofErr w:type="gramEnd"/>
      <w:r w:rsidR="007E3623">
        <w:t xml:space="preserve"> </w:t>
      </w:r>
      <w:r w:rsidR="0049033D">
        <w:t xml:space="preserve">a 3C-SiC nanowire (NW) </w:t>
      </w:r>
      <w:r w:rsidR="00D3504C">
        <w:t xml:space="preserve">transferred onto an </w:t>
      </w:r>
      <w:r w:rsidR="00C40E1F" w:rsidRPr="0B601115">
        <w:t>α-</w:t>
      </w:r>
      <w:r w:rsidR="0049033D">
        <w:t>MoO</w:t>
      </w:r>
      <w:r w:rsidR="0049033D">
        <w:rPr>
          <w:vertAlign w:val="subscript"/>
        </w:rPr>
        <w:t>3</w:t>
      </w:r>
      <w:r w:rsidR="0049033D">
        <w:t xml:space="preserve"> </w:t>
      </w:r>
      <w:r w:rsidR="00A76015">
        <w:t>flake</w:t>
      </w:r>
      <w:r w:rsidR="0042271C">
        <w:t>.</w:t>
      </w:r>
      <w:r w:rsidR="00041DC4">
        <w:t xml:space="preserve"> </w:t>
      </w:r>
      <w:r w:rsidR="00247519" w:rsidRPr="0040109E">
        <w:t>In the spectral region where α-MoO</w:t>
      </w:r>
      <w:r w:rsidR="00247519" w:rsidRPr="0040109E">
        <w:rPr>
          <w:vertAlign w:val="subscript"/>
        </w:rPr>
        <w:t>3</w:t>
      </w:r>
      <w:r w:rsidR="00247519" w:rsidRPr="0040109E">
        <w:t xml:space="preserve"> exhibits in-plane hyperbolicity, a 3C-SiC NW supports non-hyperbolic surface phonon polaritons within its own Reststrahlen band, with characteristic wavelengths far below that of free-space light. As a result, high-wavevector evanescent fields and strong near-field resonances are introduced. By utilizing these excitations, the 3C-SiC NW </w:t>
      </w:r>
      <w:proofErr w:type="gramStart"/>
      <w:r w:rsidR="00247519" w:rsidRPr="0040109E">
        <w:t>is able to</w:t>
      </w:r>
      <w:proofErr w:type="gramEnd"/>
      <w:r w:rsidR="00247519" w:rsidRPr="0040109E">
        <w:t xml:space="preserve"> bridge the wavevector mismatch between free-space light and the higher-order, high momenta HPhPs modes within the α-MoO</w:t>
      </w:r>
      <w:r w:rsidR="00247519" w:rsidRPr="0040109E">
        <w:rPr>
          <w:vertAlign w:val="subscript"/>
        </w:rPr>
        <w:t>3</w:t>
      </w:r>
      <w:r w:rsidR="00247519" w:rsidRPr="0040109E">
        <w:t>.</w:t>
      </w:r>
      <w:r w:rsidR="00201864" w:rsidRPr="0040109E">
        <w:t xml:space="preserve"> </w:t>
      </w:r>
      <w:r w:rsidR="00D23E58">
        <w:t>The high</w:t>
      </w:r>
      <w:r w:rsidR="00C73021">
        <w:t>er</w:t>
      </w:r>
      <w:r w:rsidR="00D23E58">
        <w:t xml:space="preserve">-order </w:t>
      </w:r>
      <w:r w:rsidR="00CD25DE">
        <w:t>in-plane hyperbolic modes</w:t>
      </w:r>
      <w:r w:rsidR="00201864">
        <w:t xml:space="preserve"> </w:t>
      </w:r>
      <w:r w:rsidR="00CD25DE">
        <w:t>are</w:t>
      </w:r>
      <w:r w:rsidR="00201864">
        <w:t xml:space="preserve"> </w:t>
      </w:r>
      <w:r w:rsidR="00531245">
        <w:t>direct</w:t>
      </w:r>
      <w:r w:rsidR="002607A0">
        <w:t>ly</w:t>
      </w:r>
      <w:r w:rsidR="00B93FF0">
        <w:t xml:space="preserve"> </w:t>
      </w:r>
      <w:r w:rsidR="00531245">
        <w:t xml:space="preserve">imagined using </w:t>
      </w:r>
      <w:r w:rsidR="00B93FF0" w:rsidRPr="00B93FF0">
        <w:t>s-SNOM</w:t>
      </w:r>
      <w:r w:rsidR="00CD25DE">
        <w:t xml:space="preserve">, </w:t>
      </w:r>
      <w:r w:rsidR="003F4A39">
        <w:t xml:space="preserve">with the resulting near-field </w:t>
      </w:r>
      <w:r w:rsidR="005115A6">
        <w:t>maps</w:t>
      </w:r>
      <w:r w:rsidR="003F4A39">
        <w:t xml:space="preserve"> </w:t>
      </w:r>
      <w:r w:rsidR="003228B8">
        <w:t xml:space="preserve">being in </w:t>
      </w:r>
      <w:r w:rsidR="003F4A39">
        <w:t xml:space="preserve">excellent agreement with </w:t>
      </w:r>
      <w:r w:rsidR="00CD25DE">
        <w:t>our theoretical calculations and electromagnetic simulations.</w:t>
      </w:r>
      <w:r w:rsidR="008610E7">
        <w:t xml:space="preserve"> </w:t>
      </w:r>
      <w:r w:rsidR="00234DFA">
        <w:t xml:space="preserve">We </w:t>
      </w:r>
      <w:r w:rsidR="000302B1">
        <w:t xml:space="preserve">further </w:t>
      </w:r>
      <w:r w:rsidR="00871268">
        <w:t xml:space="preserve">study the launching mechanism and </w:t>
      </w:r>
      <w:r w:rsidR="00234DFA">
        <w:t xml:space="preserve">determine the </w:t>
      </w:r>
      <w:r w:rsidR="001A41EE">
        <w:t>requirements fo</w:t>
      </w:r>
      <w:r w:rsidR="001D7344">
        <w:t>r efficiently launching such high</w:t>
      </w:r>
      <w:r w:rsidR="00BC334A">
        <w:t>er-</w:t>
      </w:r>
      <w:r w:rsidR="001D7344">
        <w:t xml:space="preserve">order modes: </w:t>
      </w:r>
      <w:r w:rsidR="00D439C5">
        <w:t xml:space="preserve">a </w:t>
      </w:r>
      <w:r w:rsidR="00C16B73">
        <w:t xml:space="preserve">low-loss, </w:t>
      </w:r>
      <w:r w:rsidR="00D439C5">
        <w:t xml:space="preserve">highly reflective </w:t>
      </w:r>
      <w:r w:rsidR="00361CF8">
        <w:t xml:space="preserve">and resonant </w:t>
      </w:r>
      <w:r w:rsidR="00D439C5">
        <w:t>scatter</w:t>
      </w:r>
      <w:r w:rsidR="00A808C3">
        <w:t>er</w:t>
      </w:r>
      <w:r w:rsidR="00D439C5">
        <w:t xml:space="preserve"> with </w:t>
      </w:r>
      <w:r w:rsidR="00C16B73">
        <w:t>a size smaller or comparable to the polariton wavelength.</w:t>
      </w:r>
      <w:r w:rsidR="001A41EE">
        <w:t xml:space="preserve"> </w:t>
      </w:r>
      <w:r w:rsidR="00E81C8A">
        <w:t xml:space="preserve">Therefore, </w:t>
      </w:r>
      <w:r w:rsidR="00D37803">
        <w:t>our choice of one-dimensional 3C-SiC NW is ideal for such applications</w:t>
      </w:r>
      <w:r w:rsidR="008F2425">
        <w:t>,</w:t>
      </w:r>
      <w:r w:rsidR="00647A39">
        <w:t xml:space="preserve"> and by </w:t>
      </w:r>
      <w:r w:rsidR="008F2425">
        <w:t xml:space="preserve">changing the size of NW, </w:t>
      </w:r>
      <w:r w:rsidR="001543B6">
        <w:t xml:space="preserve">the </w:t>
      </w:r>
      <w:r w:rsidR="00A808C3">
        <w:t xml:space="preserve">specific higher-order </w:t>
      </w:r>
      <w:r w:rsidR="001543B6">
        <w:t>branch</w:t>
      </w:r>
      <w:r w:rsidR="00A808C3">
        <w:t>es</w:t>
      </w:r>
      <w:r w:rsidR="001543B6">
        <w:t xml:space="preserve"> of </w:t>
      </w:r>
      <w:r w:rsidR="008F2425">
        <w:t>HPhPs can be selectively stimulated</w:t>
      </w:r>
      <w:r w:rsidR="00D37803">
        <w:t xml:space="preserve">. </w:t>
      </w:r>
      <w:r w:rsidR="00D960DA">
        <w:t xml:space="preserve">Furthermore, </w:t>
      </w:r>
      <w:r w:rsidR="008852E0">
        <w:t xml:space="preserve">the </w:t>
      </w:r>
      <w:r w:rsidR="001B6874">
        <w:t>energy-moment</w:t>
      </w:r>
      <w:r w:rsidR="00A808C3">
        <w:t>a</w:t>
      </w:r>
      <w:r w:rsidR="001B6874">
        <w:t xml:space="preserve"> </w:t>
      </w:r>
      <w:r w:rsidR="00A808C3">
        <w:t xml:space="preserve">HPhP </w:t>
      </w:r>
      <w:r w:rsidR="001B6874">
        <w:t xml:space="preserve">dispersion can be </w:t>
      </w:r>
      <w:r w:rsidR="000A165E">
        <w:t xml:space="preserve">precisely controlled via </w:t>
      </w:r>
      <w:r w:rsidR="00A808C3">
        <w:t xml:space="preserve">controlling </w:t>
      </w:r>
      <w:r w:rsidR="000A165E">
        <w:t xml:space="preserve">the </w:t>
      </w:r>
      <w:r w:rsidR="001A41EE">
        <w:t>misorient</w:t>
      </w:r>
      <w:r w:rsidR="00A808C3">
        <w:t>ation</w:t>
      </w:r>
      <w:r w:rsidR="001A41EE">
        <w:t xml:space="preserve"> angle</w:t>
      </w:r>
      <w:r w:rsidR="000A165E">
        <w:t xml:space="preserve"> between the 3C-SiC NW</w:t>
      </w:r>
      <w:r w:rsidR="00A808C3">
        <w:t xml:space="preserve"> long axis</w:t>
      </w:r>
      <w:r w:rsidR="000A165E">
        <w:t xml:space="preserve"> and </w:t>
      </w:r>
      <w:r w:rsidR="00ED2F29" w:rsidRPr="0B601115">
        <w:t>α-</w:t>
      </w:r>
      <w:r w:rsidR="003F3707">
        <w:t>MoO</w:t>
      </w:r>
      <w:r w:rsidR="003F3707">
        <w:rPr>
          <w:vertAlign w:val="subscript"/>
        </w:rPr>
        <w:t>3</w:t>
      </w:r>
      <w:r w:rsidR="003F3707">
        <w:t xml:space="preserve"> </w:t>
      </w:r>
      <w:r w:rsidR="00E321ED">
        <w:t xml:space="preserve">principal </w:t>
      </w:r>
      <w:r w:rsidR="003F3707">
        <w:t>crystal</w:t>
      </w:r>
      <w:r w:rsidR="00CB70C6">
        <w:t xml:space="preserve"> ax</w:t>
      </w:r>
      <w:r w:rsidR="00E321ED">
        <w:t>e</w:t>
      </w:r>
      <w:r w:rsidR="00CB70C6">
        <w:t>s</w:t>
      </w:r>
      <w:r w:rsidR="003F3707">
        <w:t xml:space="preserve">, which is </w:t>
      </w:r>
      <w:r w:rsidR="002F4E5F">
        <w:t xml:space="preserve">unambiguously </w:t>
      </w:r>
      <w:r w:rsidR="009A21F6">
        <w:t xml:space="preserve">revealed by our </w:t>
      </w:r>
      <w:r w:rsidR="00CB70C6">
        <w:t xml:space="preserve">near-field </w:t>
      </w:r>
      <w:r w:rsidR="009A21F6">
        <w:t xml:space="preserve">experiments and </w:t>
      </w:r>
      <w:r w:rsidR="00CB70C6">
        <w:t xml:space="preserve">theoretical </w:t>
      </w:r>
      <w:r w:rsidR="009A21F6">
        <w:t xml:space="preserve">calculations. </w:t>
      </w:r>
      <w:r w:rsidR="006A760E">
        <w:t>In addition,</w:t>
      </w:r>
      <w:r w:rsidR="00242C70">
        <w:t xml:space="preserve"> </w:t>
      </w:r>
      <w:r w:rsidR="00E313A7">
        <w:t xml:space="preserve">by rotating 3C-SiC </w:t>
      </w:r>
      <w:r w:rsidR="00F77DED">
        <w:t>NW, the polariton wavelength can be further compressed</w:t>
      </w:r>
      <w:r w:rsidR="00575977">
        <w:t>,</w:t>
      </w:r>
      <w:r w:rsidR="00E313A7">
        <w:t xml:space="preserve"> </w:t>
      </w:r>
      <w:r w:rsidR="00575977">
        <w:t xml:space="preserve">with </w:t>
      </w:r>
      <w:r w:rsidR="003E2459">
        <w:t xml:space="preserve">up to </w:t>
      </w:r>
      <w:r w:rsidR="00723886">
        <w:t>127</w:t>
      </w:r>
      <w:r w:rsidR="00AC729F">
        <w:t xml:space="preserve"> </w:t>
      </w:r>
      <w:r w:rsidR="00492B24" w:rsidRPr="00492B24">
        <w:t xml:space="preserve">times </w:t>
      </w:r>
      <w:r w:rsidR="00A808C3">
        <w:t xml:space="preserve">increased </w:t>
      </w:r>
      <w:r w:rsidR="00492B24" w:rsidRPr="00492B24">
        <w:t>compression of the wavelength with respect to free-space</w:t>
      </w:r>
      <w:r w:rsidR="00503FED">
        <w:t xml:space="preserve"> IR photon</w:t>
      </w:r>
      <w:r w:rsidR="00492B24">
        <w:t xml:space="preserve"> </w:t>
      </w:r>
      <w:r w:rsidR="00267718">
        <w:t>for high</w:t>
      </w:r>
      <w:r w:rsidR="00CA5157">
        <w:t>er</w:t>
      </w:r>
      <w:r w:rsidR="00267718">
        <w:t>-order HPhP mode</w:t>
      </w:r>
      <w:r w:rsidR="006B5DC4">
        <w:t>s</w:t>
      </w:r>
      <w:r w:rsidR="003E2459">
        <w:t xml:space="preserve">. </w:t>
      </w:r>
      <w:r w:rsidR="002412BE">
        <w:t>This also provides an opportunity</w:t>
      </w:r>
      <w:r w:rsidR="00281873">
        <w:t xml:space="preserve"> to </w:t>
      </w:r>
      <w:r w:rsidR="00E321ED">
        <w:t xml:space="preserve">tune the </w:t>
      </w:r>
      <w:r w:rsidR="00281873">
        <w:t>in-plane HPhPs</w:t>
      </w:r>
      <w:r w:rsidR="000665FC">
        <w:t xml:space="preserve"> without the </w:t>
      </w:r>
      <w:r w:rsidR="00E321ED">
        <w:t>restrictions</w:t>
      </w:r>
      <w:r w:rsidR="00A808C3">
        <w:t xml:space="preserve"> and additional losses</w:t>
      </w:r>
      <w:r w:rsidR="00E321ED">
        <w:t xml:space="preserve"> induced via </w:t>
      </w:r>
      <w:r w:rsidR="000665FC">
        <w:t>nanofabrication</w:t>
      </w:r>
      <w:r w:rsidR="002412BE">
        <w:t xml:space="preserve">. </w:t>
      </w:r>
      <w:r w:rsidR="00634A05">
        <w:t>There</w:t>
      </w:r>
      <w:r w:rsidR="00C96D09">
        <w:t xml:space="preserve">fore, </w:t>
      </w:r>
      <w:r w:rsidR="007C2A32">
        <w:t xml:space="preserve">we present a </w:t>
      </w:r>
      <w:r w:rsidR="0053626D">
        <w:t xml:space="preserve">novel </w:t>
      </w:r>
      <w:r w:rsidR="0064053C">
        <w:t xml:space="preserve">low </w:t>
      </w:r>
      <w:r w:rsidR="0053626D">
        <w:t xml:space="preserve">dimensional </w:t>
      </w:r>
      <w:r w:rsidR="00137E97">
        <w:t xml:space="preserve">heterostructure platform to </w:t>
      </w:r>
      <w:r w:rsidR="00C7586E">
        <w:t>explore</w:t>
      </w:r>
      <w:r w:rsidR="00137E97">
        <w:t xml:space="preserve"> </w:t>
      </w:r>
      <w:r w:rsidR="00E3757B" w:rsidRPr="00EF6BCA">
        <w:t>extreme</w:t>
      </w:r>
      <w:r w:rsidR="00EF6BCA" w:rsidRPr="00EF6BCA">
        <w:t>ly</w:t>
      </w:r>
      <w:r w:rsidR="00E3757B">
        <w:t xml:space="preserve"> </w:t>
      </w:r>
      <w:r w:rsidR="002A7D8C">
        <w:t xml:space="preserve">anisotropic </w:t>
      </w:r>
      <w:r w:rsidR="00E3757B">
        <w:t xml:space="preserve">light-matter interactions </w:t>
      </w:r>
      <w:r w:rsidR="007F039F">
        <w:t xml:space="preserve">with ultrahigh </w:t>
      </w:r>
      <w:r w:rsidR="00897DDE">
        <w:t xml:space="preserve">photon confinement </w:t>
      </w:r>
      <w:r w:rsidR="00E3757B">
        <w:t xml:space="preserve">at the </w:t>
      </w:r>
      <w:r w:rsidR="00D27AF2">
        <w:t xml:space="preserve">nanoscale, which can also </w:t>
      </w:r>
      <w:r w:rsidR="00663EB4">
        <w:t>be extended</w:t>
      </w:r>
      <w:r w:rsidR="00D27AF2">
        <w:t xml:space="preserve"> to other emerging material systems</w:t>
      </w:r>
      <w:r w:rsidR="003B4C08">
        <w:t xml:space="preserve"> </w:t>
      </w:r>
      <w:r w:rsidR="002D6C5A">
        <w:t>hosting</w:t>
      </w:r>
      <w:r w:rsidR="003B4C08">
        <w:t xml:space="preserve"> ghost</w:t>
      </w:r>
      <w:r w:rsidR="002D6C5A">
        <w:t xml:space="preserve"> </w:t>
      </w:r>
      <w:r w:rsidR="003B4C08">
        <w:t>and shear polaritons</w:t>
      </w:r>
      <w:r w:rsidR="00441F1C">
        <w:fldChar w:fldCharType="begin">
          <w:fldData xml:space="preserve">PEVuZE5vdGU+PENpdGU+PEF1dGhvcj5NYTwvQXV0aG9yPjxZZWFyPjIwMjE8L1llYXI+PFJlY051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</w:fldData>
        </w:fldChar>
      </w:r>
      <w:r w:rsidR="00AC3259">
        <w:instrText xml:space="preserve"> ADDIN EN.CITE </w:instrText>
      </w:r>
      <w:r w:rsidR="00AC3259">
        <w:fldChar w:fldCharType="begin">
          <w:fldData xml:space="preserve">PEVuZE5vdGU+PENpdGU+PEF1dGhvcj5NYTwvQXV0aG9yPjxZZWFyPjIwMjE8L1llYXI+PFJlY051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</w:fldData>
        </w:fldChar>
      </w:r>
      <w:r w:rsidR="00AC3259">
        <w:instrText xml:space="preserve"> ADDIN EN.CITE.DATA </w:instrText>
      </w:r>
      <w:r w:rsidR="00AC3259">
        <w:fldChar w:fldCharType="end"/>
      </w:r>
      <w:r w:rsidR="00441F1C">
        <w:fldChar w:fldCharType="separate"/>
      </w:r>
      <w:r w:rsidR="00AC3259">
        <w:rPr>
          <w:noProof/>
        </w:rPr>
        <w:t>[30, 57]</w:t>
      </w:r>
      <w:r w:rsidR="00441F1C">
        <w:fldChar w:fldCharType="end"/>
      </w:r>
      <w:r w:rsidR="00270803">
        <w:t>,</w:t>
      </w:r>
      <w:r w:rsidR="00D27AF2">
        <w:t xml:space="preserve"> with </w:t>
      </w:r>
      <w:r w:rsidR="65E7A513">
        <w:t>immense</w:t>
      </w:r>
      <w:r w:rsidR="00270803">
        <w:t xml:space="preserve"> </w:t>
      </w:r>
      <w:r w:rsidR="00D27AF2">
        <w:t>po</w:t>
      </w:r>
      <w:r w:rsidR="00441F1C">
        <w:t>tential in</w:t>
      </w:r>
      <w:r w:rsidR="00E5091E">
        <w:t xml:space="preserve"> </w:t>
      </w:r>
      <w:r w:rsidR="00DC39D2">
        <w:t xml:space="preserve">IR </w:t>
      </w:r>
      <w:r w:rsidR="000F73D8">
        <w:t xml:space="preserve">sensing, </w:t>
      </w:r>
      <w:r w:rsidR="00DC39D2">
        <w:t xml:space="preserve">routing, </w:t>
      </w:r>
      <w:r w:rsidR="00B4628D">
        <w:t>nano</w:t>
      </w:r>
      <w:r w:rsidR="00E2618E">
        <w:t>-</w:t>
      </w:r>
      <w:r w:rsidR="00B4628D">
        <w:t>imaging, and on-chip photonics.</w:t>
      </w:r>
    </w:p>
    <w:p w14:paraId="30191868" w14:textId="4378C61E" w:rsidR="00E21483" w:rsidRDefault="00E21483" w:rsidP="00E21483">
      <w:pPr>
        <w:rPr>
          <w:b/>
          <w:bCs/>
        </w:rPr>
      </w:pPr>
      <w:r>
        <w:rPr>
          <w:b/>
          <w:bCs/>
        </w:rPr>
        <w:t>Res</w:t>
      </w:r>
      <w:r w:rsidR="009319BA">
        <w:rPr>
          <w:b/>
          <w:bCs/>
        </w:rPr>
        <w:t>ults</w:t>
      </w:r>
    </w:p>
    <w:p w14:paraId="0B554E4F" w14:textId="1787C8CF" w:rsidR="003D6210" w:rsidRDefault="00DC39D2" w:rsidP="00194144">
      <w:pPr>
        <w:jc w:val="both"/>
      </w:pPr>
      <w:r>
        <w:t>The b</w:t>
      </w:r>
      <w:r w:rsidR="00D3660C" w:rsidRPr="00D3660C">
        <w:t>iaxial crystal</w:t>
      </w:r>
      <w:r w:rsidR="009149AE">
        <w:t xml:space="preserve"> </w:t>
      </w:r>
      <w:r w:rsidR="00ED2F29" w:rsidRPr="6C83EAB6">
        <w:t>α-</w:t>
      </w:r>
      <w:r w:rsidR="009149AE">
        <w:t>MoO</w:t>
      </w:r>
      <w:r w:rsidR="009149AE">
        <w:rPr>
          <w:vertAlign w:val="subscript"/>
        </w:rPr>
        <w:t>3</w:t>
      </w:r>
      <w:r w:rsidR="009149AE">
        <w:t xml:space="preserve"> can support </w:t>
      </w:r>
      <w:r w:rsidR="00B471CB">
        <w:t xml:space="preserve">low-loss </w:t>
      </w:r>
      <w:r w:rsidR="009149AE">
        <w:t xml:space="preserve">HPhPs in three </w:t>
      </w:r>
      <w:r w:rsidR="0064053C">
        <w:t xml:space="preserve">partially overlapping </w:t>
      </w:r>
      <w:r w:rsidR="009149AE" w:rsidRPr="009149AE">
        <w:t>Reststrahlen bands</w:t>
      </w:r>
      <w:r w:rsidR="008A0A4F">
        <w:t xml:space="preserve">, with </w:t>
      </w:r>
      <w:r w:rsidR="0096618F">
        <w:t xml:space="preserve">the </w:t>
      </w:r>
      <w:r w:rsidR="00147BAC">
        <w:t>lower</w:t>
      </w:r>
      <w:r w:rsidR="00194144">
        <w:t xml:space="preserve"> (RB</w:t>
      </w:r>
      <w:r w:rsidR="00147BAC">
        <w:rPr>
          <w:vertAlign w:val="subscript"/>
        </w:rPr>
        <w:t>1</w:t>
      </w:r>
      <w:r w:rsidR="00194144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="00623C52">
        <w:t xml:space="preserve"> is negative in </w:t>
      </w:r>
      <w:r w:rsidR="007B4A57">
        <w:t>545</w:t>
      </w:r>
      <w:r w:rsidR="00194144">
        <w:t>-</w:t>
      </w:r>
      <w:bookmarkStart w:id="2" w:name="_Int_RVOMxP8n"/>
      <w:r w:rsidR="007B4A57">
        <w:t>851</w:t>
      </w:r>
      <w:r w:rsidR="00194144">
        <w:t xml:space="preserve"> cm</w:t>
      </w:r>
      <w:bookmarkEnd w:id="2"/>
      <w:r w:rsidR="00194144">
        <w:rPr>
          <w:vertAlign w:val="superscript"/>
        </w:rPr>
        <w:t>-1</w:t>
      </w:r>
      <w:r w:rsidR="00194144">
        <w:t xml:space="preserve">) and </w:t>
      </w:r>
      <w:r w:rsidR="007B4A57">
        <w:t>middle</w:t>
      </w:r>
      <w:r w:rsidR="00194144">
        <w:t xml:space="preserve"> </w:t>
      </w:r>
      <w:r w:rsidR="00194144" w:rsidRPr="0096618F">
        <w:t>Reststrahlen band</w:t>
      </w:r>
      <w:r w:rsidR="00AF4CE3">
        <w:t>s (RB</w:t>
      </w:r>
      <w:r w:rsidR="007B4A57">
        <w:rPr>
          <w:vertAlign w:val="subscript"/>
        </w:rPr>
        <w:t>2</w:t>
      </w:r>
      <w:r w:rsidR="00AF4CE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</m:oMath>
      <w:r w:rsidR="00B37413">
        <w:t xml:space="preserve"> is negative in </w:t>
      </w:r>
      <w:r w:rsidR="00DD1346">
        <w:t>822</w:t>
      </w:r>
      <w:r w:rsidR="00AF4CE3">
        <w:t>-</w:t>
      </w:r>
      <w:bookmarkStart w:id="3" w:name="_Int_XJNL7VHF"/>
      <w:r w:rsidR="00DD1346">
        <w:t>962</w:t>
      </w:r>
      <w:r w:rsidR="00AF4CE3">
        <w:t xml:space="preserve"> cm</w:t>
      </w:r>
      <w:bookmarkEnd w:id="3"/>
      <w:r w:rsidR="00AF4CE3">
        <w:rPr>
          <w:vertAlign w:val="superscript"/>
        </w:rPr>
        <w:t>-1</w:t>
      </w:r>
      <w:r w:rsidR="00AF4CE3">
        <w:t xml:space="preserve">) </w:t>
      </w:r>
      <w:r w:rsidR="007B4A57">
        <w:t>exhibit</w:t>
      </w:r>
      <w:r w:rsidR="00DE2960">
        <w:t>ing</w:t>
      </w:r>
      <w:r w:rsidR="00AF4CE3">
        <w:t xml:space="preserve"> </w:t>
      </w:r>
      <w:r w:rsidR="000D413F">
        <w:t>in-plane hyperbolic response</w:t>
      </w:r>
      <w:r w:rsidR="00147BAC">
        <w:t xml:space="preserve">, </w:t>
      </w:r>
      <w:r w:rsidR="0064053C">
        <w:t xml:space="preserve">while the </w:t>
      </w:r>
      <w:r w:rsidR="00147BAC">
        <w:t xml:space="preserve">upper </w:t>
      </w:r>
      <w:r w:rsidR="00147BAC" w:rsidRPr="0096618F">
        <w:t>Reststrahlen band</w:t>
      </w:r>
      <w:r w:rsidR="00147BAC">
        <w:t xml:space="preserve"> </w:t>
      </w:r>
      <w:r w:rsidR="007B4A57">
        <w:t>host</w:t>
      </w:r>
      <w:r w:rsidR="00DE2960">
        <w:t>ing</w:t>
      </w:r>
      <w:r w:rsidR="00147BAC">
        <w:t xml:space="preserve"> out-of-plane hyperbolic </w:t>
      </w:r>
      <w:r w:rsidR="0064053C">
        <w:t xml:space="preserve">behavior </w:t>
      </w:r>
      <w:r w:rsidR="00147BAC">
        <w:t>(RB</w:t>
      </w:r>
      <w:r w:rsidR="00147BAC">
        <w:rPr>
          <w:vertAlign w:val="subscript"/>
        </w:rPr>
        <w:t>3</w:t>
      </w:r>
      <w:r w:rsidR="00147BAC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z</m:t>
            </m:r>
          </m:sub>
        </m:sSub>
      </m:oMath>
      <w:r w:rsidR="00B37413">
        <w:t xml:space="preserve"> is negative in </w:t>
      </w:r>
      <w:r w:rsidR="00147BAC">
        <w:t>9</w:t>
      </w:r>
      <w:r w:rsidR="00270784">
        <w:t>5</w:t>
      </w:r>
      <w:r w:rsidR="00147BAC">
        <w:t>7-</w:t>
      </w:r>
      <w:bookmarkStart w:id="4" w:name="_Int_9RNDiyIa"/>
      <w:r w:rsidR="00147BAC">
        <w:t>1007 cm</w:t>
      </w:r>
      <w:bookmarkEnd w:id="4"/>
      <w:r w:rsidR="00147BAC">
        <w:rPr>
          <w:vertAlign w:val="superscript"/>
        </w:rPr>
        <w:t>-1</w:t>
      </w:r>
      <w:r w:rsidR="00147BAC">
        <w:t>)</w:t>
      </w:r>
      <w:r w:rsidR="0047303A">
        <w:t>.</w:t>
      </w:r>
      <w:r w:rsidR="00F16915">
        <w:fldChar w:fldCharType="begin">
          <w:fldData xml:space="preserve">PEVuZE5vdGU+PENpdGU+PEF1dGhvcj5BbHZhcmV6LVBlcmV6PC9BdXRob3I+PFllYXI+MjAyMDwv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</w:fldData>
        </w:fldChar>
      </w:r>
      <w:r w:rsidR="00AC3259">
        <w:instrText xml:space="preserve"> ADDIN EN.CITE </w:instrText>
      </w:r>
      <w:r w:rsidR="00AC3259">
        <w:fldChar w:fldCharType="begin">
          <w:fldData xml:space="preserve">PEVuZE5vdGU+PENpdGU+PEF1dGhvcj5BbHZhcmV6LVBlcmV6PC9BdXRob3I+PFllYXI+MjAyMDwv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</w:fldData>
        </w:fldChar>
      </w:r>
      <w:r w:rsidR="00AC3259">
        <w:instrText xml:space="preserve"> ADDIN EN.CITE.DATA </w:instrText>
      </w:r>
      <w:r w:rsidR="00AC3259">
        <w:fldChar w:fldCharType="end"/>
      </w:r>
      <w:r w:rsidR="00F16915">
        <w:fldChar w:fldCharType="separate"/>
      </w:r>
      <w:r w:rsidR="00AC3259">
        <w:rPr>
          <w:noProof/>
        </w:rPr>
        <w:t>[58]</w:t>
      </w:r>
      <w:r w:rsidR="00F16915">
        <w:fldChar w:fldCharType="end"/>
      </w:r>
      <w:r w:rsidR="0047303A">
        <w:t xml:space="preserve"> </w:t>
      </w:r>
      <w:r w:rsidR="00720EA2">
        <w:t xml:space="preserve">Within the </w:t>
      </w:r>
      <w:r w:rsidR="002B03E2">
        <w:t xml:space="preserve">two </w:t>
      </w:r>
      <w:r w:rsidR="008E40F3">
        <w:t xml:space="preserve">in-plane hyperbolic regions, </w:t>
      </w:r>
      <w:r w:rsidR="004E2F0F">
        <w:t xml:space="preserve">the </w:t>
      </w:r>
      <w:r w:rsidR="00F3087D">
        <w:t xml:space="preserve">propagation </w:t>
      </w:r>
      <w:r w:rsidR="00C11E4A">
        <w:t xml:space="preserve">of polaritons </w:t>
      </w:r>
      <w:r w:rsidR="00F3087D">
        <w:t>is only allowed in the direction</w:t>
      </w:r>
      <w:r w:rsidR="00CA5657">
        <w:t xml:space="preserve"> </w:t>
      </w:r>
      <w:r>
        <w:t xml:space="preserve">exhibiting a </w:t>
      </w:r>
      <w:r w:rsidR="00CA5657">
        <w:t xml:space="preserve">negative </w:t>
      </w:r>
      <w:r>
        <w:t xml:space="preserve">real part of the dielectric </w:t>
      </w:r>
      <w:r w:rsidR="00CA5657">
        <w:t>permittivity</w:t>
      </w:r>
      <w:r w:rsidR="00DE78AB">
        <w:t xml:space="preserve"> </w:t>
      </w:r>
      <w:r w:rsidR="0027516E">
        <w:t>following the IFCs</w:t>
      </w:r>
      <w:r w:rsidR="00991473">
        <w:t>, i.e.</w:t>
      </w:r>
      <w:r w:rsidR="00641F34">
        <w:t xml:space="preserve"> </w:t>
      </w:r>
      <w:r w:rsidR="00960268">
        <w:t xml:space="preserve">hyperboloid opening </w:t>
      </w:r>
      <w:r w:rsidR="008E0A93">
        <w:t xml:space="preserve">is </w:t>
      </w:r>
      <w:r w:rsidR="00960268">
        <w:t xml:space="preserve">in </w:t>
      </w:r>
      <w:r w:rsidR="00216693">
        <w:t>[100] (</w:t>
      </w:r>
      <w:r w:rsidR="00216693" w:rsidRPr="00FB680A">
        <w:rPr>
          <w:i/>
          <w:iCs/>
        </w:rPr>
        <w:t>y</w:t>
      </w:r>
      <w:r w:rsidR="00216693">
        <w:t xml:space="preserve">) direction </w:t>
      </w:r>
      <w:r w:rsidR="00216693" w:rsidRPr="006D2A25">
        <w:t>for</w:t>
      </w:r>
      <w:r w:rsidR="00216693">
        <w:t xml:space="preserve"> RB</w:t>
      </w:r>
      <w:r w:rsidR="00216693">
        <w:rPr>
          <w:vertAlign w:val="subscript"/>
        </w:rPr>
        <w:t>1</w:t>
      </w:r>
      <w:r w:rsidR="00216693">
        <w:t xml:space="preserve"> and </w:t>
      </w:r>
      <w:r w:rsidR="00782B77">
        <w:t xml:space="preserve">hyperboloid opening </w:t>
      </w:r>
      <w:r w:rsidR="008E0A93">
        <w:t xml:space="preserve">is </w:t>
      </w:r>
      <w:r w:rsidR="00782B77">
        <w:t xml:space="preserve">in </w:t>
      </w:r>
      <w:r w:rsidR="00216693">
        <w:t>[001] (</w:t>
      </w:r>
      <w:r w:rsidR="00216693" w:rsidRPr="00FB680A">
        <w:rPr>
          <w:i/>
          <w:iCs/>
        </w:rPr>
        <w:t>x</w:t>
      </w:r>
      <w:r w:rsidR="00216693">
        <w:t>) direction</w:t>
      </w:r>
      <w:r w:rsidR="00E1284F" w:rsidRPr="00E1284F">
        <w:t xml:space="preserve"> </w:t>
      </w:r>
      <w:r w:rsidR="00216693">
        <w:t>for RB</w:t>
      </w:r>
      <w:r w:rsidR="00216693">
        <w:rPr>
          <w:vertAlign w:val="subscript"/>
        </w:rPr>
        <w:t>2</w:t>
      </w:r>
      <w:r w:rsidR="003673EA">
        <w:t xml:space="preserve"> (Fig</w:t>
      </w:r>
      <w:r w:rsidR="00926F75">
        <w:t>ure</w:t>
      </w:r>
      <w:r w:rsidR="003673EA">
        <w:t>. S1)</w:t>
      </w:r>
      <w:r w:rsidR="001C18EF">
        <w:t>.</w:t>
      </w:r>
      <w:r w:rsidR="00275A9A">
        <w:t xml:space="preserve"> In </w:t>
      </w:r>
      <w:r w:rsidR="000D21C6">
        <w:t xml:space="preserve">this </w:t>
      </w:r>
      <w:r w:rsidR="00275A9A">
        <w:t>work, we focus on</w:t>
      </w:r>
      <w:r w:rsidR="00201D38">
        <w:t xml:space="preserve"> </w:t>
      </w:r>
      <w:r w:rsidR="000D21C6">
        <w:t xml:space="preserve">the </w:t>
      </w:r>
      <w:r w:rsidR="00201D38">
        <w:t xml:space="preserve">middle </w:t>
      </w:r>
      <w:r w:rsidR="000B3601" w:rsidRPr="009149AE">
        <w:t>Reststrahlen band</w:t>
      </w:r>
      <w:r w:rsidR="00D43D09">
        <w:t>,</w:t>
      </w:r>
      <w:r w:rsidR="006A4238">
        <w:t xml:space="preserve"> as this </w:t>
      </w:r>
      <w:r w:rsidR="00C967D1">
        <w:t>spectral region</w:t>
      </w:r>
      <w:r w:rsidR="00201D38">
        <w:t xml:space="preserve"> (RB</w:t>
      </w:r>
      <w:r w:rsidR="00201D38">
        <w:rPr>
          <w:vertAlign w:val="subscript"/>
        </w:rPr>
        <w:t>2</w:t>
      </w:r>
      <w:r w:rsidR="00201D38">
        <w:t>)</w:t>
      </w:r>
      <w:r w:rsidR="00C967D1">
        <w:t xml:space="preserve"> </w:t>
      </w:r>
      <w:r w:rsidR="00CE413D">
        <w:t xml:space="preserve">overlaps with the </w:t>
      </w:r>
      <w:r w:rsidR="00CE413D" w:rsidRPr="009149AE">
        <w:t>Reststrahlen band</w:t>
      </w:r>
      <w:r w:rsidR="00CE413D">
        <w:t xml:space="preserve"> of another polar ma</w:t>
      </w:r>
      <w:r w:rsidR="00C72560">
        <w:t xml:space="preserve">terial, </w:t>
      </w:r>
      <w:bookmarkStart w:id="5" w:name="_Int_IHR1iY3H"/>
      <w:r w:rsidR="00C72560">
        <w:t>SiC</w:t>
      </w:r>
      <w:bookmarkEnd w:id="5"/>
      <w:r w:rsidR="00C06BD5">
        <w:t xml:space="preserve"> (797-</w:t>
      </w:r>
      <w:bookmarkStart w:id="6" w:name="_Int_8RE4gQEo"/>
      <w:r w:rsidR="00C06BD5">
        <w:t>973 cm</w:t>
      </w:r>
      <w:bookmarkEnd w:id="6"/>
      <w:r w:rsidR="00C06BD5">
        <w:rPr>
          <w:vertAlign w:val="superscript"/>
        </w:rPr>
        <w:t>-1</w:t>
      </w:r>
      <w:r w:rsidR="00C06BD5">
        <w:t xml:space="preserve"> for </w:t>
      </w:r>
      <w:r w:rsidR="00BA13EE">
        <w:t xml:space="preserve">3C-SiC, </w:t>
      </w:r>
      <w:r w:rsidR="00FF080A">
        <w:t>cubic</w:t>
      </w:r>
      <w:r w:rsidR="00930DD7">
        <w:t xml:space="preserve"> polytype </w:t>
      </w:r>
      <w:r w:rsidR="00E92E87">
        <w:t>of SiC</w:t>
      </w:r>
      <w:r w:rsidR="00C06BD5">
        <w:t>)</w:t>
      </w:r>
      <w:r w:rsidR="00C72560">
        <w:t xml:space="preserve">. </w:t>
      </w:r>
      <w:r w:rsidR="00E92E87">
        <w:t xml:space="preserve">SiC is </w:t>
      </w:r>
      <w:r w:rsidR="00A15BCE">
        <w:t xml:space="preserve">also </w:t>
      </w:r>
      <w:r w:rsidR="00E92E87">
        <w:t xml:space="preserve">a </w:t>
      </w:r>
      <w:r w:rsidR="000D21C6">
        <w:t xml:space="preserve">well-studied </w:t>
      </w:r>
      <w:r w:rsidR="00E92E87">
        <w:t xml:space="preserve">polar material </w:t>
      </w:r>
      <w:r w:rsidR="00D639CC">
        <w:t xml:space="preserve">for low-loss </w:t>
      </w:r>
      <w:r w:rsidR="000D21C6">
        <w:t xml:space="preserve">IR </w:t>
      </w:r>
      <w:r w:rsidR="00B70A48">
        <w:t>nanophotonics</w:t>
      </w:r>
      <w:r w:rsidR="00541CB4">
        <w:t>,</w:t>
      </w:r>
      <w:r w:rsidR="00B24937">
        <w:fldChar w:fldCharType="begin"/>
      </w:r>
      <w:r w:rsidR="00AC3259">
        <w:instrText xml:space="preserve"> ADDIN EN.CITE &lt;EndNote&gt;&lt;Cite&gt;&lt;Author&gt;Caldwell&lt;/Author&gt;&lt;Year&gt;2013&lt;/Year&gt;&lt;RecNum&gt;10&lt;/RecNum&gt;&lt;DisplayText&gt;[59]&lt;/DisplayText&gt;&lt;record&gt;&lt;rec-number&gt;10&lt;/rec-number&gt;&lt;foreign-keys&gt;&lt;key app="EN" db-id="rt9rprex8az0rpewavapt0f65xr5df5sasrt" timestamp="1539034188"&gt;10&lt;/key&gt;&lt;key app="ENWeb" db-id=""&gt;0&lt;/key&gt;&lt;/foreign-keys&gt;&lt;ref-type name="Journal Article"&gt;17&lt;/ref-type&gt;&lt;contributors&gt;&lt;authors&gt;&lt;author&gt;Caldwell, J. D.&lt;/author&gt;&lt;author&gt;Glembocki, O. J.&lt;/author&gt;&lt;author&gt;Francescato, Y.&lt;/author&gt;&lt;author&gt;Sharac, N.&lt;/author&gt;&lt;author&gt;Giannini, V.&lt;/author&gt;&lt;author&gt;Bezares, F. J.&lt;/author&gt;&lt;author&gt;Long, J. P.&lt;/author&gt;&lt;author&gt;Owrutsky, J. C.&lt;/author&gt;&lt;author&gt;Vurgaftman, I.&lt;/author&gt;&lt;author&gt;Tischler, J. G.&lt;/author&gt;&lt;author&gt;Wheeler, V. D.&lt;/author&gt;&lt;author&gt;Bassim, N. D.&lt;/author&gt;&lt;author&gt;Shirey, L. M.&lt;/author&gt;&lt;author&gt;Kasica, R.&lt;/author&gt;&lt;author&gt;Maier, S. A.&lt;/author&gt;&lt;/authors&gt;&lt;/contributors&gt;&lt;auth-address&gt;US Naval Research Laboratory, Washington, DC, United States. joshua.caldwell@nrl.navy.mil&lt;/auth-address&gt;&lt;titles&gt;&lt;title&gt;Low-loss, extreme subdiffraction photon confinement via silicon carbide localized surface phonon polariton resonators&lt;/title&gt;&lt;secondary-title&gt;Nano Lett&lt;/secondary-title&gt;&lt;/titles&gt;&lt;pages&gt;3690-3697&lt;/pages&gt;&lt;volume&gt;13&lt;/volume&gt;&lt;number&gt;8&lt;/number&gt;&lt;edition&gt;2013/07/03&lt;/edition&gt;&lt;dates&gt;&lt;year&gt;2013&lt;/year&gt;&lt;pub-dates&gt;&lt;date&gt;Aug 14&lt;/date&gt;&lt;/pub-dates&gt;&lt;/dates&gt;&lt;isbn&gt;1530-6992 (Electronic)&amp;#xD;1530-6984 (Linking)&lt;/isbn&gt;&lt;accession-num&gt;23815389&lt;/accession-num&gt;&lt;urls&gt;&lt;related-urls&gt;&lt;url&gt;https://www.ncbi.nlm.nih.gov/pubmed/23815389&lt;/url&gt;&lt;/related-urls&gt;&lt;pdf-urls&gt;&lt;url&gt;file://C:\Users\lugua\OneDrive - Vanderbilt\Research\Literature\Endnote Attachments\Lab Publications\Previous\[NanoLetters] Low-Loss, Extreme Subdiﬀraction Photon Conﬁnement via Silicon Carbide Localized Surface Phonon Polariton Resonators.pdf&lt;/url&gt;&lt;/pdf-urls&gt;&lt;/urls&gt;&lt;electronic-resource-num&gt;10.1021/nl401590g&lt;/electronic-resource-num&gt;&lt;/record&gt;&lt;/Cite&gt;&lt;/EndNote&gt;</w:instrText>
      </w:r>
      <w:r w:rsidR="00B24937">
        <w:fldChar w:fldCharType="separate"/>
      </w:r>
      <w:r w:rsidR="00AC3259">
        <w:rPr>
          <w:noProof/>
        </w:rPr>
        <w:t>[59]</w:t>
      </w:r>
      <w:r w:rsidR="00B24937">
        <w:fldChar w:fldCharType="end"/>
      </w:r>
      <w:r w:rsidR="00F37FF8">
        <w:t xml:space="preserve"> </w:t>
      </w:r>
      <w:r w:rsidR="000D21C6">
        <w:t xml:space="preserve">exhibiting exemplary results in </w:t>
      </w:r>
      <w:r w:rsidR="00FC7861">
        <w:t xml:space="preserve">chemical </w:t>
      </w:r>
      <w:r w:rsidR="001856CB">
        <w:t>sensing,</w:t>
      </w:r>
      <w:r w:rsidR="007C46F3">
        <w:fldChar w:fldCharType="begin">
          <w:fldData xml:space="preserve">PEVuZE5vdGU+PENpdGU+PEF1dGhvcj5CZXJ0ZTwvQXV0aG9yPjxZZWFyPjIwMTg8L1llYXI+PFJl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</w:fldData>
        </w:fldChar>
      </w:r>
      <w:r w:rsidR="00AC3259">
        <w:instrText xml:space="preserve"> ADDIN EN.CITE </w:instrText>
      </w:r>
      <w:r w:rsidR="00AC3259">
        <w:fldChar w:fldCharType="begin">
          <w:fldData xml:space="preserve">PEVuZE5vdGU+PENpdGU+PEF1dGhvcj5CZXJ0ZTwvQXV0aG9yPjxZZWFyPjIwMTg8L1llYXI+PFJl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</w:fldData>
        </w:fldChar>
      </w:r>
      <w:r w:rsidR="00AC3259">
        <w:instrText xml:space="preserve"> ADDIN EN.CITE.DATA </w:instrText>
      </w:r>
      <w:r w:rsidR="00AC3259">
        <w:fldChar w:fldCharType="end"/>
      </w:r>
      <w:r w:rsidR="007C46F3">
        <w:fldChar w:fldCharType="separate"/>
      </w:r>
      <w:r w:rsidR="00AC3259">
        <w:rPr>
          <w:noProof/>
        </w:rPr>
        <w:t>[60, 61]</w:t>
      </w:r>
      <w:r w:rsidR="007C46F3">
        <w:fldChar w:fldCharType="end"/>
      </w:r>
      <w:r w:rsidR="001856CB">
        <w:t xml:space="preserve"> non</w:t>
      </w:r>
      <w:r w:rsidR="00D7201E">
        <w:t>linear optics,</w:t>
      </w:r>
      <w:r w:rsidR="000F08E7">
        <w:fldChar w:fldCharType="begin">
          <w:fldData xml:space="preserve">PEVuZE5vdGU+PENpdGU+PEF1dGhvcj5SYXpkb2xza2k8L0F1dGhvcj48WWVhcj4yMDE2PC9ZZWFy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</w:fldData>
        </w:fldChar>
      </w:r>
      <w:r w:rsidR="00AC3259">
        <w:instrText xml:space="preserve"> ADDIN EN.CITE </w:instrText>
      </w:r>
      <w:r w:rsidR="00AC3259">
        <w:fldChar w:fldCharType="begin">
          <w:fldData xml:space="preserve">PEVuZE5vdGU+PENpdGU+PEF1dGhvcj5SYXpkb2xza2k8L0F1dGhvcj48WWVhcj4yMDE2PC9ZZWFy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</w:fldData>
        </w:fldChar>
      </w:r>
      <w:r w:rsidR="00AC3259">
        <w:instrText xml:space="preserve"> ADDIN EN.CITE.DATA </w:instrText>
      </w:r>
      <w:r w:rsidR="00AC3259">
        <w:fldChar w:fldCharType="end"/>
      </w:r>
      <w:r w:rsidR="000F08E7">
        <w:fldChar w:fldCharType="separate"/>
      </w:r>
      <w:r w:rsidR="00AC3259">
        <w:rPr>
          <w:noProof/>
        </w:rPr>
        <w:t>[62, 63]</w:t>
      </w:r>
      <w:r w:rsidR="000F08E7">
        <w:fldChar w:fldCharType="end"/>
      </w:r>
      <w:r w:rsidR="00D7201E">
        <w:t xml:space="preserve"> and thermal emission applications.</w:t>
      </w:r>
      <w:r w:rsidR="00022C7E">
        <w:fldChar w:fldCharType="begin">
          <w:fldData xml:space="preserve">PEVuZE5vdGU+PENpdGU+PEF1dGhvcj5HcmVmZmV0PC9BdXRob3I+PFllYXI+MjAwMjwvWWVhcj48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</w:fldData>
        </w:fldChar>
      </w:r>
      <w:r w:rsidR="00AC3259">
        <w:instrText xml:space="preserve"> ADDIN EN.CITE </w:instrText>
      </w:r>
      <w:r w:rsidR="00AC3259">
        <w:fldChar w:fldCharType="begin">
          <w:fldData xml:space="preserve">PEVuZE5vdGU+PENpdGU+PEF1dGhvcj5HcmVmZmV0PC9BdXRob3I+PFllYXI+MjAwMjwvWWVhcj48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</w:fldData>
        </w:fldChar>
      </w:r>
      <w:r w:rsidR="00AC3259">
        <w:instrText xml:space="preserve"> ADDIN EN.CITE.DATA </w:instrText>
      </w:r>
      <w:r w:rsidR="00AC3259">
        <w:fldChar w:fldCharType="end"/>
      </w:r>
      <w:r w:rsidR="00022C7E">
        <w:fldChar w:fldCharType="separate"/>
      </w:r>
      <w:r w:rsidR="00AC3259">
        <w:rPr>
          <w:noProof/>
        </w:rPr>
        <w:t>[64, 65]</w:t>
      </w:r>
      <w:r w:rsidR="00022C7E">
        <w:fldChar w:fldCharType="end"/>
      </w:r>
      <w:r w:rsidR="0030546D">
        <w:t xml:space="preserve"> By placing </w:t>
      </w:r>
      <w:r w:rsidR="004B2D9A">
        <w:t>an individual</w:t>
      </w:r>
      <w:r w:rsidR="005509A0">
        <w:t xml:space="preserve"> 3C-SiC </w:t>
      </w:r>
      <w:r w:rsidR="00D84CEB">
        <w:t>NW</w:t>
      </w:r>
      <w:r w:rsidR="005509A0">
        <w:t xml:space="preserve"> </w:t>
      </w:r>
      <w:r w:rsidR="00565C19">
        <w:t xml:space="preserve">(diameter: </w:t>
      </w:r>
      <w:r w:rsidR="00E172C0">
        <w:t>100 nm</w:t>
      </w:r>
      <w:r w:rsidR="00565C19">
        <w:t xml:space="preserve">) </w:t>
      </w:r>
      <w:r w:rsidR="005509A0">
        <w:t xml:space="preserve">on </w:t>
      </w:r>
      <w:r w:rsidR="00CC1D5A">
        <w:t xml:space="preserve">top of the </w:t>
      </w:r>
      <w:r w:rsidR="008B479E" w:rsidRPr="6C83EAB6">
        <w:t>α-</w:t>
      </w:r>
      <w:r w:rsidR="00CC1D5A" w:rsidRPr="006D2A25">
        <w:t>MoO</w:t>
      </w:r>
      <w:r w:rsidR="00CC1D5A" w:rsidRPr="00FB11D0">
        <w:rPr>
          <w:vertAlign w:val="subscript"/>
        </w:rPr>
        <w:t>3</w:t>
      </w:r>
      <w:r w:rsidR="00CC1D5A">
        <w:t xml:space="preserve"> flake</w:t>
      </w:r>
      <w:r w:rsidR="008C6C34">
        <w:t xml:space="preserve"> (thickness: 120 nm)</w:t>
      </w:r>
      <w:r w:rsidR="001C4331">
        <w:t xml:space="preserve"> </w:t>
      </w:r>
      <w:r w:rsidR="00214795">
        <w:t>to form a low-loss one-dimensional/two-dimensional heterostructure</w:t>
      </w:r>
      <w:r w:rsidR="0021192C">
        <w:t xml:space="preserve"> </w:t>
      </w:r>
      <w:r w:rsidR="001C4331">
        <w:t>(methods</w:t>
      </w:r>
      <w:r w:rsidR="004F1215">
        <w:t>)</w:t>
      </w:r>
      <w:r w:rsidR="001C4331">
        <w:t xml:space="preserve">, we can directly nano-image </w:t>
      </w:r>
      <w:r w:rsidR="00AD50C7">
        <w:t xml:space="preserve">in-plane HPhPs </w:t>
      </w:r>
      <w:r w:rsidR="00FD67FF">
        <w:t xml:space="preserve">launched </w:t>
      </w:r>
      <w:r w:rsidR="001D3964">
        <w:t xml:space="preserve">in the </w:t>
      </w:r>
      <w:r w:rsidR="0062708D" w:rsidRPr="6C83EAB6">
        <w:t>α-</w:t>
      </w:r>
      <w:r w:rsidR="001D3964">
        <w:t>MoO</w:t>
      </w:r>
      <w:r w:rsidR="001D3964" w:rsidRPr="00D45507">
        <w:rPr>
          <w:vertAlign w:val="subscript"/>
        </w:rPr>
        <w:t>3</w:t>
      </w:r>
      <w:r w:rsidR="001D3964">
        <w:t xml:space="preserve"> </w:t>
      </w:r>
      <w:r w:rsidR="00D45507">
        <w:t xml:space="preserve">crystal </w:t>
      </w:r>
      <w:r w:rsidR="001D3964">
        <w:t xml:space="preserve">by </w:t>
      </w:r>
      <w:r w:rsidR="00BB1887">
        <w:t xml:space="preserve">the 3C-SiC </w:t>
      </w:r>
      <w:r w:rsidR="00FD67FF">
        <w:t xml:space="preserve">NW </w:t>
      </w:r>
      <w:r w:rsidR="00BB1887">
        <w:t xml:space="preserve">using the s-SNOM </w:t>
      </w:r>
      <w:r w:rsidR="00460B46">
        <w:t>setup</w:t>
      </w:r>
      <w:r w:rsidR="00BB1887">
        <w:t xml:space="preserve"> (Fig</w:t>
      </w:r>
      <w:r w:rsidR="00D45507">
        <w:t>ure</w:t>
      </w:r>
      <w:r w:rsidR="00BB1887">
        <w:t>. 1a, methods)</w:t>
      </w:r>
      <w:r w:rsidR="00022EA7">
        <w:t xml:space="preserve">. </w:t>
      </w:r>
      <w:r w:rsidR="005E1113">
        <w:t>S</w:t>
      </w:r>
      <w:r w:rsidR="005E1113" w:rsidRPr="005E1113">
        <w:t>imultaneously</w:t>
      </w:r>
      <w:r w:rsidR="00022EA7">
        <w:t xml:space="preserve">, we can </w:t>
      </w:r>
      <w:r w:rsidR="00BB1887">
        <w:t>compare</w:t>
      </w:r>
      <w:r w:rsidR="00F411CC">
        <w:t xml:space="preserve"> </w:t>
      </w:r>
      <w:r w:rsidR="009249E0">
        <w:t>th</w:t>
      </w:r>
      <w:r w:rsidR="0073386F">
        <w:t>os</w:t>
      </w:r>
      <w:r w:rsidR="009249E0">
        <w:t>e result</w:t>
      </w:r>
      <w:r w:rsidR="0073386F">
        <w:t>s</w:t>
      </w:r>
      <w:r w:rsidR="00BB1887">
        <w:t xml:space="preserve"> with </w:t>
      </w:r>
      <w:r w:rsidR="00B63567">
        <w:t>polariton</w:t>
      </w:r>
      <w:r w:rsidR="0073386F">
        <w:t xml:space="preserve">s </w:t>
      </w:r>
      <w:bookmarkStart w:id="7" w:name="OLE_LINK8"/>
      <w:r w:rsidR="0073386F">
        <w:t xml:space="preserve">stimulated </w:t>
      </w:r>
      <w:bookmarkEnd w:id="7"/>
      <w:r w:rsidR="0073386F">
        <w:t xml:space="preserve">in the same </w:t>
      </w:r>
      <w:r w:rsidR="00B63567" w:rsidRPr="6C83EAB6">
        <w:t>α-</w:t>
      </w:r>
      <w:r w:rsidR="00B63567" w:rsidRPr="006D2A25">
        <w:t>MoO</w:t>
      </w:r>
      <w:r w:rsidR="00B63567" w:rsidRPr="00FB11D0">
        <w:rPr>
          <w:vertAlign w:val="subscript"/>
        </w:rPr>
        <w:t>3</w:t>
      </w:r>
      <w:r w:rsidR="00B63567">
        <w:t xml:space="preserve"> </w:t>
      </w:r>
      <w:r w:rsidR="009C54FC">
        <w:t xml:space="preserve">flake </w:t>
      </w:r>
      <w:r w:rsidR="0073386F">
        <w:t>scattered off of the edge away from the NW</w:t>
      </w:r>
      <w:r w:rsidR="00B63567">
        <w:t xml:space="preserve">, which is a </w:t>
      </w:r>
      <w:r w:rsidR="00A81894">
        <w:t xml:space="preserve">widely </w:t>
      </w:r>
      <w:r w:rsidR="001717A7">
        <w:t>used</w:t>
      </w:r>
      <w:r w:rsidR="00B63567">
        <w:t xml:space="preserve"> </w:t>
      </w:r>
      <w:r w:rsidR="005A5C52">
        <w:t>method to launch in-plane HPhPs.</w:t>
      </w:r>
      <w:r w:rsidR="008D4255">
        <w:fldChar w:fldCharType="begin">
          <w:fldData xml:space="preserve">PEVuZE5vdGU+PENpdGU+PEF1dGhvcj5NYTwvQXV0aG9yPjxZZWFyPjIwMTg8L1llYXI+PFJlY051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</w:fldData>
        </w:fldChar>
      </w:r>
      <w:r w:rsidR="00D716D1">
        <w:instrText xml:space="preserve"> ADDIN EN.CITE </w:instrText>
      </w:r>
      <w:r w:rsidR="00D716D1">
        <w:fldChar w:fldCharType="begin">
          <w:fldData xml:space="preserve">PEVuZE5vdGU+PENpdGU+PEF1dGhvcj5NYTwvQXV0aG9yPjxZZWFyPjIwMTg8L1llYXI+PFJlY051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</w:fldData>
        </w:fldChar>
      </w:r>
      <w:r w:rsidR="00D716D1">
        <w:instrText xml:space="preserve"> ADDIN EN.CITE.DATA </w:instrText>
      </w:r>
      <w:r w:rsidR="00D716D1">
        <w:fldChar w:fldCharType="end"/>
      </w:r>
      <w:r w:rsidR="008D4255">
        <w:fldChar w:fldCharType="separate"/>
      </w:r>
      <w:r w:rsidR="00D716D1">
        <w:rPr>
          <w:noProof/>
        </w:rPr>
        <w:t>[27, 28]</w:t>
      </w:r>
      <w:r w:rsidR="008D4255">
        <w:fldChar w:fldCharType="end"/>
      </w:r>
      <w:r w:rsidR="004453DE">
        <w:t xml:space="preserve"> For simplicity, we first </w:t>
      </w:r>
      <w:r w:rsidR="007A5843">
        <w:t>investigate</w:t>
      </w:r>
      <w:r w:rsidR="004453DE">
        <w:t xml:space="preserve"> </w:t>
      </w:r>
      <w:r w:rsidR="00227DA7">
        <w:t xml:space="preserve">the case </w:t>
      </w:r>
      <w:r w:rsidR="003F25DD">
        <w:t>where a</w:t>
      </w:r>
      <w:r w:rsidR="00227DA7">
        <w:t xml:space="preserve"> 3C-</w:t>
      </w:r>
      <w:r w:rsidR="004453DE">
        <w:t xml:space="preserve">SiC NW is placed perpendicular to the allowed [001] </w:t>
      </w:r>
      <w:r w:rsidR="001A7FB0">
        <w:t>(</w:t>
      </w:r>
      <w:r w:rsidR="001A7FB0" w:rsidRPr="00FB680A">
        <w:rPr>
          <w:i/>
          <w:iCs/>
        </w:rPr>
        <w:t>x</w:t>
      </w:r>
      <w:r w:rsidR="001A7FB0">
        <w:t xml:space="preserve">) </w:t>
      </w:r>
      <w:r w:rsidR="004453DE">
        <w:t>direction</w:t>
      </w:r>
      <w:r w:rsidR="00EE3E19">
        <w:t xml:space="preserve"> </w:t>
      </w:r>
      <w:r w:rsidR="003F31DD">
        <w:t>so that</w:t>
      </w:r>
      <w:r w:rsidR="00EE3E19">
        <w:t xml:space="preserve"> </w:t>
      </w:r>
      <w:r w:rsidR="006575DB">
        <w:t xml:space="preserve">the </w:t>
      </w:r>
      <w:r w:rsidR="00C32CF5">
        <w:t xml:space="preserve">in-plane </w:t>
      </w:r>
      <w:r w:rsidR="0097559E">
        <w:t>wave</w:t>
      </w:r>
      <w:r w:rsidR="007A0B29">
        <w:t xml:space="preserve">vector direction is normal to the </w:t>
      </w:r>
      <w:r w:rsidR="00A130BB">
        <w:t xml:space="preserve">3C-SiC </w:t>
      </w:r>
      <w:r w:rsidR="00144A18">
        <w:t>NW</w:t>
      </w:r>
      <w:r w:rsidR="007E3623">
        <w:t xml:space="preserve"> (Figure. 1a)</w:t>
      </w:r>
      <w:r w:rsidR="00144A18">
        <w:t>.</w:t>
      </w:r>
    </w:p>
    <w:p w14:paraId="438C292C" w14:textId="2A8A30D6" w:rsidR="00D001B7" w:rsidRDefault="00D001B7" w:rsidP="00194144">
      <w:pPr>
        <w:jc w:val="both"/>
      </w:pPr>
      <w:r>
        <w:lastRenderedPageBreak/>
        <w:t>Near-field real-space mapping of HPhPs reveals the different behaviors between</w:t>
      </w:r>
      <w:r w:rsidR="0061503A">
        <w:t xml:space="preserve"> polaritons </w:t>
      </w:r>
      <w:r w:rsidR="00B669B7">
        <w:t xml:space="preserve">stimulated </w:t>
      </w:r>
      <w:r w:rsidR="0061503A">
        <w:t>from</w:t>
      </w:r>
      <w:r>
        <w:t xml:space="preserve"> </w:t>
      </w:r>
      <w:r w:rsidR="00971484">
        <w:t xml:space="preserve">3C-SiC </w:t>
      </w:r>
      <w:r>
        <w:t xml:space="preserve">NW and </w:t>
      </w:r>
      <w:r w:rsidR="00971484" w:rsidRPr="6C83EAB6">
        <w:t>α-</w:t>
      </w:r>
      <w:r w:rsidR="00971484" w:rsidRPr="006D2A25">
        <w:t>MoO</w:t>
      </w:r>
      <w:r w:rsidR="00971484" w:rsidRPr="00FB11D0">
        <w:rPr>
          <w:vertAlign w:val="subscript"/>
        </w:rPr>
        <w:t>3</w:t>
      </w:r>
      <w:r w:rsidR="00971484">
        <w:t xml:space="preserve"> </w:t>
      </w:r>
      <w:r>
        <w:t xml:space="preserve">flake edge. From the s-SNOM mapping recorded at </w:t>
      </w:r>
      <w:bookmarkStart w:id="8" w:name="_Int_2uqUqtBa"/>
      <w:r>
        <w:t>900 cm</w:t>
      </w:r>
      <w:bookmarkEnd w:id="8"/>
      <w:r>
        <w:rPr>
          <w:vertAlign w:val="superscript"/>
        </w:rPr>
        <w:t>-1</w:t>
      </w:r>
      <w:r>
        <w:t xml:space="preserve">, parallel polariton fringes are observed near both the </w:t>
      </w:r>
      <w:r w:rsidR="005670B6">
        <w:t xml:space="preserve">long edge of </w:t>
      </w:r>
      <w:r>
        <w:t xml:space="preserve">3C-SiC NW and </w:t>
      </w:r>
      <w:r w:rsidR="009F31AA" w:rsidRPr="6C83EAB6">
        <w:t>α-</w:t>
      </w:r>
      <w:r w:rsidR="009F31AA" w:rsidRPr="009F31AA">
        <w:t>MoO</w:t>
      </w:r>
      <w:r w:rsidR="009F31AA" w:rsidRPr="009F31AA">
        <w:rPr>
          <w:vertAlign w:val="subscript"/>
        </w:rPr>
        <w:t>3</w:t>
      </w:r>
      <w:r w:rsidR="009F31AA">
        <w:t xml:space="preserve"> </w:t>
      </w:r>
      <w:r w:rsidRPr="009F31AA">
        <w:t>flake</w:t>
      </w:r>
      <w:r>
        <w:t xml:space="preserve"> edge in the allowed </w:t>
      </w:r>
      <w:r w:rsidR="00144303">
        <w:t xml:space="preserve">[001] </w:t>
      </w:r>
      <w:r w:rsidR="00D81716">
        <w:t>(</w:t>
      </w:r>
      <w:r w:rsidR="00D81716" w:rsidRPr="00FB680A">
        <w:rPr>
          <w:i/>
          <w:iCs/>
        </w:rPr>
        <w:t>x</w:t>
      </w:r>
      <w:r w:rsidR="00D81716">
        <w:t xml:space="preserve">) </w:t>
      </w:r>
      <w:r w:rsidR="00F55272">
        <w:t>direction</w:t>
      </w:r>
      <w:r>
        <w:t xml:space="preserve">, </w:t>
      </w:r>
      <w:r w:rsidR="00ED40E3">
        <w:t>with</w:t>
      </w:r>
      <w:r>
        <w:t xml:space="preserve"> hyperbolic wavefronts </w:t>
      </w:r>
      <w:r w:rsidR="006072FE">
        <w:t xml:space="preserve">exhibited </w:t>
      </w:r>
      <w:r>
        <w:t>near the 3C-SiC NW ends (Fig</w:t>
      </w:r>
      <w:r w:rsidR="007261D9">
        <w:t>ure</w:t>
      </w:r>
      <w:r>
        <w:t xml:space="preserve">. 1b). </w:t>
      </w:r>
      <w:r w:rsidR="0068627D">
        <w:t xml:space="preserve">The hyperbolic wavefronts with the </w:t>
      </w:r>
      <w:r w:rsidR="00F55272" w:rsidRPr="00F55272">
        <w:t xml:space="preserve">opening direction of the hyperboloid along the </w:t>
      </w:r>
      <w:r w:rsidR="00F55272">
        <w:t xml:space="preserve">[001] </w:t>
      </w:r>
      <w:r w:rsidR="005F03DD">
        <w:t>(</w:t>
      </w:r>
      <w:r w:rsidR="005F03DD" w:rsidRPr="00FB680A">
        <w:rPr>
          <w:i/>
          <w:iCs/>
        </w:rPr>
        <w:t>x</w:t>
      </w:r>
      <w:r w:rsidR="005F03DD">
        <w:t xml:space="preserve">) </w:t>
      </w:r>
      <w:r w:rsidR="00F55272">
        <w:t xml:space="preserve">direction </w:t>
      </w:r>
      <w:r w:rsidR="003F10DC">
        <w:t xml:space="preserve">are </w:t>
      </w:r>
      <w:r w:rsidR="00981FB8">
        <w:t>the signature</w:t>
      </w:r>
      <w:r w:rsidR="0033417D">
        <w:t>s</w:t>
      </w:r>
      <w:r w:rsidR="00981FB8">
        <w:t xml:space="preserve"> of in-plane HPhPs. </w:t>
      </w:r>
      <w:r>
        <w:t>However, in the regions near 3C-SiC NW</w:t>
      </w:r>
      <w:r w:rsidR="00744D7D" w:rsidRPr="00744D7D">
        <w:t xml:space="preserve"> </w:t>
      </w:r>
      <w:r w:rsidR="0087304A">
        <w:t>long edge</w:t>
      </w:r>
      <w:r>
        <w:t>, the observed polaritons have much shorter periodicit</w:t>
      </w:r>
      <w:r w:rsidR="003F10DC">
        <w:t>ies</w:t>
      </w:r>
      <w:r>
        <w:t xml:space="preserve"> compared to that near the</w:t>
      </w:r>
      <w:r w:rsidR="00760AD2" w:rsidRPr="00760AD2">
        <w:t xml:space="preserve"> α-MoO</w:t>
      </w:r>
      <w:r w:rsidR="00760AD2" w:rsidRPr="00B96A0B">
        <w:rPr>
          <w:vertAlign w:val="subscript"/>
        </w:rPr>
        <w:t>3</w:t>
      </w:r>
      <w:r>
        <w:t xml:space="preserve"> flake edge. This is more apparent in the extracted line profiles </w:t>
      </w:r>
      <w:r w:rsidR="003F10DC">
        <w:t xml:space="preserve">provided </w:t>
      </w:r>
      <w:r>
        <w:t>in Fig</w:t>
      </w:r>
      <w:r w:rsidR="00B7326B">
        <w:t>ure</w:t>
      </w:r>
      <w:r>
        <w:t>. 1d, with extracted polariton wavelength</w:t>
      </w:r>
      <w:r w:rsidR="006072FE">
        <w:t>s</w:t>
      </w:r>
      <w:r>
        <w:t xml:space="preserve"> of </w:t>
      </w:r>
      <w:r w:rsidRPr="006F2686">
        <w:t>874</w:t>
      </w:r>
      <w:r>
        <w:t xml:space="preserve"> nm for</w:t>
      </w:r>
      <w:r w:rsidR="005C0ADC">
        <w:t xml:space="preserve"> </w:t>
      </w:r>
      <w:r w:rsidR="003F10DC">
        <w:t xml:space="preserve">modes launched by the s-SNOM tip and reflected by the </w:t>
      </w:r>
      <w:r w:rsidR="00B96A0B" w:rsidRPr="00B96A0B">
        <w:t>α-MoO</w:t>
      </w:r>
      <w:r w:rsidR="00B96A0B" w:rsidRPr="002D7D4E">
        <w:rPr>
          <w:vertAlign w:val="subscript"/>
        </w:rPr>
        <w:t>3</w:t>
      </w:r>
      <w:r w:rsidR="00B96A0B" w:rsidRPr="00B96A0B">
        <w:t xml:space="preserve"> </w:t>
      </w:r>
      <w:r w:rsidR="005C0ADC">
        <w:t>flake</w:t>
      </w:r>
      <w:r>
        <w:t xml:space="preserve"> edge (half polariton wavelength</w:t>
      </w:r>
      <w:r w:rsidR="002E50EC">
        <w:t>,</w:t>
      </w:r>
      <w:r>
        <w:t xml:space="preserve"> </w:t>
      </w:r>
      <m:oMath>
        <m:r>
          <w:rPr>
            <w:rFonts w:ascii="Cambria Math" w:hAnsi="Cambria Math"/>
          </w:rPr>
          <m:t>0.5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E50EC">
        <w:t xml:space="preserve">, </w:t>
      </w:r>
      <w:r>
        <w:t>exhibit</w:t>
      </w:r>
      <w:r w:rsidR="003F10DC">
        <w:t>ed</w:t>
      </w:r>
      <w:r>
        <w:t xml:space="preserve"> in the </w:t>
      </w:r>
      <w:r w:rsidR="00D80238">
        <w:t xml:space="preserve">observed </w:t>
      </w:r>
      <w:r>
        <w:t xml:space="preserve">polariton fringes) and a </w:t>
      </w:r>
      <w:r w:rsidR="00F36FDE">
        <w:t xml:space="preserve">much </w:t>
      </w:r>
      <w:r>
        <w:t>shorter polariton wavelength of 168 nm for</w:t>
      </w:r>
      <w:r w:rsidR="003F10DC">
        <w:t xml:space="preserve"> the modes launched by the</w:t>
      </w:r>
      <w:r>
        <w:t xml:space="preserve"> NW (full polariton wavelength</w:t>
      </w:r>
      <w:r w:rsidR="00C7053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C70539">
        <w:t xml:space="preserve">, </w:t>
      </w:r>
      <w:r w:rsidR="00DA1E13">
        <w:t xml:space="preserve">exhibited </w:t>
      </w:r>
      <w:r>
        <w:t xml:space="preserve">in the </w:t>
      </w:r>
      <w:r w:rsidR="00D80238">
        <w:t xml:space="preserve">observed </w:t>
      </w:r>
      <w:r>
        <w:t xml:space="preserve">polariton fringes). </w:t>
      </w:r>
      <w:r w:rsidR="00DF5895">
        <w:t xml:space="preserve">We note that the </w:t>
      </w:r>
      <w:r w:rsidR="00222C10">
        <w:t xml:space="preserve">designation of </w:t>
      </w:r>
      <w:r w:rsidR="00340654">
        <w:t xml:space="preserve">the </w:t>
      </w:r>
      <w:r w:rsidR="00DF5895">
        <w:t>half and full polariton wavelength</w:t>
      </w:r>
      <w:r w:rsidR="00A170E0">
        <w:t>s</w:t>
      </w:r>
      <w:r w:rsidR="00222C10">
        <w:t xml:space="preserve"> agree with previous stud</w:t>
      </w:r>
      <w:r w:rsidR="000520E7">
        <w:t>ies</w:t>
      </w:r>
      <w:r w:rsidR="001A3448">
        <w:fldChar w:fldCharType="begin">
          <w:fldData xml:space="preserve">PEVuZE5vdGU+PENpdGU+PEF1dGhvcj5aaGVuZzwvQXV0aG9yPjxZZWFyPjIwMTg8L1llYXI+PFJl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</w:fldData>
        </w:fldChar>
      </w:r>
      <w:r w:rsidR="00AC3259">
        <w:instrText xml:space="preserve"> ADDIN EN.CITE </w:instrText>
      </w:r>
      <w:r w:rsidR="00AC3259">
        <w:fldChar w:fldCharType="begin">
          <w:fldData xml:space="preserve">PEVuZE5vdGU+PENpdGU+PEF1dGhvcj5aaGVuZzwvQXV0aG9yPjxZZWFyPjIwMTg8L1llYXI+PFJl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</w:fldData>
        </w:fldChar>
      </w:r>
      <w:r w:rsidR="00AC3259">
        <w:instrText xml:space="preserve"> ADDIN EN.CITE.DATA </w:instrText>
      </w:r>
      <w:r w:rsidR="00AC3259">
        <w:fldChar w:fldCharType="end"/>
      </w:r>
      <w:r w:rsidR="001A3448">
        <w:fldChar w:fldCharType="separate"/>
      </w:r>
      <w:r w:rsidR="00AC3259">
        <w:rPr>
          <w:noProof/>
        </w:rPr>
        <w:t>[28, 66]</w:t>
      </w:r>
      <w:r w:rsidR="001A3448">
        <w:fldChar w:fldCharType="end"/>
      </w:r>
      <w:r w:rsidR="00500AC4">
        <w:t>:</w:t>
      </w:r>
      <w:r w:rsidR="00DF5895">
        <w:t xml:space="preserve"> </w:t>
      </w:r>
      <w:r w:rsidR="0053692B">
        <w:t xml:space="preserve">one running trip for </w:t>
      </w:r>
      <w:r w:rsidR="00EF76B8">
        <w:t xml:space="preserve">polaritons near the 3C-SiC NW </w:t>
      </w:r>
      <w:r w:rsidR="0053692B">
        <w:t xml:space="preserve">that </w:t>
      </w:r>
      <w:r w:rsidR="00EF76B8">
        <w:t xml:space="preserve">are directly launched </w:t>
      </w:r>
      <w:r w:rsidR="005639FC">
        <w:t xml:space="preserve">by NW </w:t>
      </w:r>
      <w:r w:rsidR="00EF76B8">
        <w:t xml:space="preserve">and probed by the oscillating metallic </w:t>
      </w:r>
      <w:bookmarkStart w:id="9" w:name="_Int_bRuxhoi5"/>
      <w:r w:rsidR="00EF76B8">
        <w:t>AFM</w:t>
      </w:r>
      <w:bookmarkEnd w:id="9"/>
      <w:r w:rsidR="00EF76B8">
        <w:t xml:space="preserve"> tip</w:t>
      </w:r>
      <w:r w:rsidR="003035E8">
        <w:t xml:space="preserve"> (</w:t>
      </w:r>
      <w:r w:rsidR="00A170E0">
        <w:t>See SI</w:t>
      </w:r>
      <w:r w:rsidR="003035E8">
        <w:t xml:space="preserve"> Fig</w:t>
      </w:r>
      <w:r w:rsidR="004F4121">
        <w:t>ure</w:t>
      </w:r>
      <w:r w:rsidR="003035E8">
        <w:t>. S</w:t>
      </w:r>
      <w:r w:rsidR="00515A0E">
        <w:t>2</w:t>
      </w:r>
      <w:r w:rsidR="003035E8">
        <w:t>a)</w:t>
      </w:r>
      <w:r w:rsidR="0093159C">
        <w:t xml:space="preserve">, </w:t>
      </w:r>
      <w:r w:rsidR="005639FC">
        <w:t>and two running trips for</w:t>
      </w:r>
      <w:r w:rsidR="00500AC4">
        <w:t xml:space="preserve"> polaritons near the </w:t>
      </w:r>
      <w:r w:rsidR="00500AC4" w:rsidRPr="00760AD2">
        <w:t>α-MoO</w:t>
      </w:r>
      <w:r w:rsidR="00500AC4" w:rsidRPr="00B96A0B">
        <w:rPr>
          <w:vertAlign w:val="subscript"/>
        </w:rPr>
        <w:t>3</w:t>
      </w:r>
      <w:r w:rsidR="00500AC4">
        <w:t xml:space="preserve"> flake edge </w:t>
      </w:r>
      <w:r w:rsidR="00FB596E">
        <w:t xml:space="preserve">that </w:t>
      </w:r>
      <w:r w:rsidR="00500AC4">
        <w:t xml:space="preserve">are launched by the tip and </w:t>
      </w:r>
      <w:bookmarkStart w:id="10" w:name="_Int_SjPWCwDn"/>
      <w:proofErr w:type="gramStart"/>
      <w:r w:rsidR="00500AC4">
        <w:t>reflected back</w:t>
      </w:r>
      <w:bookmarkEnd w:id="10"/>
      <w:proofErr w:type="gramEnd"/>
      <w:r w:rsidR="00500AC4">
        <w:t xml:space="preserve"> by the </w:t>
      </w:r>
      <w:r w:rsidR="00500AC4" w:rsidRPr="00760AD2">
        <w:t>α-MoO</w:t>
      </w:r>
      <w:r w:rsidR="00500AC4" w:rsidRPr="00B96A0B">
        <w:rPr>
          <w:vertAlign w:val="subscript"/>
        </w:rPr>
        <w:t>3</w:t>
      </w:r>
      <w:r w:rsidR="00500AC4">
        <w:t xml:space="preserve"> flake edge (</w:t>
      </w:r>
      <w:r w:rsidR="00A170E0">
        <w:t>See SI</w:t>
      </w:r>
      <w:r w:rsidR="003035E8">
        <w:t xml:space="preserve"> Fig</w:t>
      </w:r>
      <w:r w:rsidR="005460B7">
        <w:t>ure</w:t>
      </w:r>
      <w:r w:rsidR="003035E8">
        <w:t>. S</w:t>
      </w:r>
      <w:r w:rsidR="00515A0E">
        <w:t>2</w:t>
      </w:r>
      <w:r w:rsidR="003035E8">
        <w:t>b</w:t>
      </w:r>
      <w:r w:rsidR="00500AC4">
        <w:t>).</w:t>
      </w:r>
      <w:r w:rsidR="0093159C">
        <w:t xml:space="preserve"> </w:t>
      </w:r>
      <w:r>
        <w:t>We attribute the mode</w:t>
      </w:r>
      <w:r w:rsidR="005A690D">
        <w:t xml:space="preserve"> at 900 cm</w:t>
      </w:r>
      <w:r w:rsidR="005A690D">
        <w:rPr>
          <w:vertAlign w:val="superscript"/>
        </w:rPr>
        <w:t>-1</w:t>
      </w:r>
      <w:r>
        <w:t xml:space="preserve"> </w:t>
      </w:r>
      <w:r w:rsidR="00A170E0">
        <w:t xml:space="preserve">reflected by the </w:t>
      </w:r>
      <w:r w:rsidR="00035DF7" w:rsidRPr="00B96A0B">
        <w:t>α-MoO</w:t>
      </w:r>
      <w:r w:rsidR="00035DF7" w:rsidRPr="002D7D4E">
        <w:rPr>
          <w:vertAlign w:val="subscript"/>
        </w:rPr>
        <w:t>3</w:t>
      </w:r>
      <w:r>
        <w:t xml:space="preserve"> flake edge as the fundamental in-plane HPhPs mode (</w:t>
      </w:r>
      <m:oMath>
        <m:r>
          <w:rPr>
            <w:rFonts w:ascii="Cambria Math" w:hAnsi="Cambria Math"/>
          </w:rPr>
          <m:t>l=0</m:t>
        </m:r>
      </m:oMath>
      <w:r>
        <w:t xml:space="preserve">), and the mode with </w:t>
      </w:r>
      <w:r w:rsidR="00DC607D">
        <w:t xml:space="preserve">a </w:t>
      </w:r>
      <w:r>
        <w:t xml:space="preserve">much shorter polariton wavelength </w:t>
      </w:r>
      <w:r w:rsidR="00866218">
        <w:t xml:space="preserve">launched </w:t>
      </w:r>
      <w:r>
        <w:t>from the 3C-SiC NW as the high</w:t>
      </w:r>
      <w:r w:rsidR="00BB63AC">
        <w:t>er</w:t>
      </w:r>
      <w:r>
        <w:t>-order in-plane HPhP mode (</w:t>
      </w:r>
      <m:oMath>
        <m:r>
          <w:rPr>
            <w:rFonts w:ascii="Cambria Math" w:hAnsi="Cambria Math"/>
          </w:rPr>
          <m:t>l=1</m:t>
        </m:r>
      </m:oMath>
      <w:r>
        <w:t xml:space="preserve">). </w:t>
      </w:r>
      <w:r w:rsidR="009955C0">
        <w:t xml:space="preserve">We should note that </w:t>
      </w:r>
      <w:r w:rsidR="007A473A">
        <w:t xml:space="preserve">we also observe </w:t>
      </w:r>
      <w:r w:rsidR="00C81D72">
        <w:t>the fundamental</w:t>
      </w:r>
      <w:r w:rsidR="00CD0638">
        <w:t xml:space="preserve"> HPhPs</w:t>
      </w:r>
      <w:r w:rsidR="000533B1">
        <w:t xml:space="preserve"> (</w:t>
      </w:r>
      <m:oMath>
        <m:r>
          <w:rPr>
            <w:rFonts w:ascii="Cambria Math" w:hAnsi="Cambria Math"/>
          </w:rPr>
          <m:t>l=0</m:t>
        </m:r>
      </m:oMath>
      <w:r w:rsidR="000533B1">
        <w:t>)</w:t>
      </w:r>
      <w:r w:rsidR="00C81D72">
        <w:t xml:space="preserve"> </w:t>
      </w:r>
      <w:r w:rsidR="00CD0638">
        <w:t>launched from 3C-SiC NW (Fig</w:t>
      </w:r>
      <w:r w:rsidR="00675BB6">
        <w:t>ure</w:t>
      </w:r>
      <w:r w:rsidR="00CD0638">
        <w:t>. S</w:t>
      </w:r>
      <w:r w:rsidR="00515A0E">
        <w:t>3</w:t>
      </w:r>
      <w:r w:rsidR="00CD0638">
        <w:t>).</w:t>
      </w:r>
      <w:r w:rsidR="00D37440">
        <w:t xml:space="preserve"> </w:t>
      </w:r>
      <w:r w:rsidR="004C3C0C">
        <w:t xml:space="preserve">Therefore, we report the experimental </w:t>
      </w:r>
      <w:r w:rsidR="00C354B1">
        <w:t xml:space="preserve">observation of </w:t>
      </w:r>
      <w:r w:rsidR="00A31CFA">
        <w:t xml:space="preserve">the propagation of </w:t>
      </w:r>
      <w:r w:rsidR="00C354B1">
        <w:t>high</w:t>
      </w:r>
      <w:r w:rsidR="00BB63AC">
        <w:t>er</w:t>
      </w:r>
      <w:r w:rsidR="00C354B1">
        <w:t xml:space="preserve">-order in-plane </w:t>
      </w:r>
      <w:r w:rsidR="00EA5851">
        <w:t xml:space="preserve">hyperbolic </w:t>
      </w:r>
      <w:r w:rsidR="00A31CFA">
        <w:t>mode</w:t>
      </w:r>
      <w:r w:rsidR="00EA5851">
        <w:t>s</w:t>
      </w:r>
      <w:r w:rsidR="00C354B1">
        <w:t xml:space="preserve"> with </w:t>
      </w:r>
      <w:r w:rsidR="00E538AD">
        <w:t xml:space="preserve">much </w:t>
      </w:r>
      <w:r w:rsidR="00A31CFA">
        <w:t>stronger</w:t>
      </w:r>
      <w:r w:rsidR="006172C9">
        <w:t xml:space="preserve"> </w:t>
      </w:r>
      <w:r w:rsidR="00EA5851">
        <w:t>light</w:t>
      </w:r>
      <w:r w:rsidR="00E538AD">
        <w:t xml:space="preserve"> confinement</w:t>
      </w:r>
      <w:r w:rsidR="00A31CFA">
        <w:t>,</w:t>
      </w:r>
      <w:r w:rsidR="00E538AD">
        <w:t xml:space="preserve"> </w:t>
      </w:r>
      <w:r w:rsidR="00482F55">
        <w:t xml:space="preserve">which </w:t>
      </w:r>
      <w:r w:rsidR="00A31CFA">
        <w:t>have</w:t>
      </w:r>
      <w:r w:rsidR="00482F55">
        <w:t xml:space="preserve"> not </w:t>
      </w:r>
      <w:r w:rsidR="00A31CFA">
        <w:t xml:space="preserve">been </w:t>
      </w:r>
      <w:r w:rsidR="00482F55">
        <w:t xml:space="preserve">previously reported in investigations of this </w:t>
      </w:r>
      <w:r w:rsidR="009E2AA6">
        <w:t xml:space="preserve">low-loss </w:t>
      </w:r>
      <w:r w:rsidR="00482F55">
        <w:t>material</w:t>
      </w:r>
      <w:r w:rsidR="00E538AD">
        <w:t xml:space="preserve">. </w:t>
      </w:r>
      <w:r>
        <w:t xml:space="preserve">Interestingly, only </w:t>
      </w:r>
      <w:r w:rsidR="00482F55">
        <w:t xml:space="preserve">the </w:t>
      </w:r>
      <w:r>
        <w:t>fundamental mode is observed for HPhPs launched from the 3C-SiC NW at</w:t>
      </w:r>
      <w:r w:rsidR="00482F55">
        <w:t xml:space="preserve"> </w:t>
      </w:r>
      <w:r>
        <w:t>higher frequenc</w:t>
      </w:r>
      <w:r w:rsidR="00482F55">
        <w:t>ies</w:t>
      </w:r>
      <w:r>
        <w:t>,</w:t>
      </w:r>
      <w:r w:rsidRPr="00984103">
        <w:t xml:space="preserve"> </w:t>
      </w:r>
      <w:r w:rsidR="00482F55">
        <w:t xml:space="preserve">such as </w:t>
      </w:r>
      <w:bookmarkStart w:id="11" w:name="_Int_nBI1STCs"/>
      <w:r>
        <w:t>930 cm</w:t>
      </w:r>
      <w:bookmarkEnd w:id="11"/>
      <w:r>
        <w:rPr>
          <w:vertAlign w:val="superscript"/>
        </w:rPr>
        <w:t>-1</w:t>
      </w:r>
      <w:r>
        <w:t xml:space="preserve"> (Fig</w:t>
      </w:r>
      <w:r w:rsidR="00DD06CB">
        <w:t>ure</w:t>
      </w:r>
      <w:r>
        <w:t xml:space="preserve">. 1c). This is </w:t>
      </w:r>
      <w:r w:rsidR="00EA5851">
        <w:t xml:space="preserve">presumed to be </w:t>
      </w:r>
      <w:r w:rsidR="00482F55">
        <w:t xml:space="preserve">the result of </w:t>
      </w:r>
      <w:r>
        <w:t>the</w:t>
      </w:r>
      <w:r w:rsidR="002F38D1" w:rsidRPr="002F38D1">
        <w:t xml:space="preserve"> </w:t>
      </w:r>
      <w:r w:rsidR="00E734CA">
        <w:t xml:space="preserve">maximum </w:t>
      </w:r>
      <w:r w:rsidR="002F38D1" w:rsidRPr="002F38D1">
        <w:t xml:space="preserve">momenta imparted by the metallic tip used in our current study </w:t>
      </w:r>
      <w:r w:rsidR="00EA5851">
        <w:t>being</w:t>
      </w:r>
      <w:r w:rsidR="00EA5851" w:rsidRPr="002F38D1">
        <w:t xml:space="preserve"> </w:t>
      </w:r>
      <w:bookmarkStart w:id="12" w:name="OLE_LINK3"/>
      <w:r w:rsidR="00EA5851">
        <w:t xml:space="preserve">on the order of </w:t>
      </w:r>
      <m:oMath>
        <m:r>
          <w:rPr>
            <w:rFonts w:ascii="Cambria Math" w:hAnsi="Cambria Math" w:cs="Cambria Math"/>
          </w:rPr>
          <m:t>5×</m:t>
        </m:r>
        <m:sSup>
          <m:sSupPr>
            <m:ctrlPr>
              <w:rPr>
                <w:rFonts w:ascii="Cambria Math" w:hAnsi="Cambria Math" w:cs="Cambria Math"/>
                <w:i/>
              </w:rPr>
            </m:ctrlPr>
          </m:sSupPr>
          <m:e>
            <m:r>
              <w:rPr>
                <w:rFonts w:ascii="Cambria Math" w:hAnsi="Cambria Math" w:cs="Cambria Math"/>
              </w:rPr>
              <m:t>10</m:t>
            </m:r>
          </m:e>
          <m:sup>
            <m:r>
              <w:rPr>
                <w:rFonts w:ascii="Cambria Math" w:hAnsi="Cambria Math" w:cs="Cambria Math"/>
              </w:rPr>
              <m:t>5</m:t>
            </m:r>
          </m:sup>
        </m:sSup>
        <m:r>
          <m:rPr>
            <m:sty m:val="p"/>
          </m:rPr>
          <w:rPr>
            <w:rFonts w:ascii="Cambria Math" w:hAnsi="Cambria Math" w:cs="Cambria Math"/>
          </w:rPr>
          <m:t xml:space="preserve"> c</m:t>
        </m:r>
        <m:sSup>
          <m:sSupPr>
            <m:ctrlPr>
              <w:rPr>
                <w:rFonts w:ascii="Cambria Math" w:hAnsi="Cambria Math" w:cs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Cambria Math"/>
              </w:rPr>
              <m:t>-1</m:t>
            </m:r>
          </m:sup>
        </m:sSup>
      </m:oMath>
      <w:bookmarkEnd w:id="12"/>
      <w:r w:rsidR="00A72504" w:rsidRPr="6C83EAB6">
        <w:rPr>
          <w:rFonts w:ascii="Cambria Math" w:hAnsi="Cambria Math" w:cs="Cambria Math"/>
        </w:rPr>
        <w:t xml:space="preserve"> </w:t>
      </w:r>
      <w:r w:rsidR="00A72504" w:rsidRPr="00F54D2A">
        <w:t>(</w:t>
      </w:r>
      <w:r w:rsidR="00BF0132">
        <w:t xml:space="preserve">about </w:t>
      </w:r>
      <m:oMath>
        <m:r>
          <w:rPr>
            <w:rFonts w:ascii="Cambria Math" w:hAnsi="Cambria Math"/>
          </w:rPr>
          <m:t>1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tip</m:t>
            </m:r>
          </m:sub>
        </m:sSub>
      </m:oMath>
      <w:r w:rsidR="007276D0">
        <w:t xml:space="preserve">,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tip</m:t>
            </m:r>
          </m:sub>
        </m:sSub>
      </m:oMath>
      <w:r w:rsidR="007276D0">
        <w:t xml:space="preserve"> is </w:t>
      </w:r>
      <w:r w:rsidR="00A72504" w:rsidRPr="00F54D2A">
        <w:t xml:space="preserve">the </w:t>
      </w:r>
      <w:r w:rsidR="007276D0" w:rsidRPr="00F54D2A">
        <w:t>rad</w:t>
      </w:r>
      <w:r w:rsidR="007276D0">
        <w:t>ius</w:t>
      </w:r>
      <w:r w:rsidR="007276D0" w:rsidRPr="00F54D2A">
        <w:t xml:space="preserve"> </w:t>
      </w:r>
      <w:r w:rsidR="007276D0">
        <w:t xml:space="preserve">of </w:t>
      </w:r>
      <w:r w:rsidR="00A72504" w:rsidRPr="00F54D2A">
        <w:t>metallic tip used in our experiments</w:t>
      </w:r>
      <w:r w:rsidR="007276D0">
        <w:t>, which</w:t>
      </w:r>
      <w:r w:rsidR="00A72504" w:rsidRPr="00F54D2A">
        <w:t xml:space="preserve"> </w:t>
      </w:r>
      <w:r w:rsidR="007276D0">
        <w:t>is</w:t>
      </w:r>
      <w:r w:rsidR="00F54D2A">
        <w:t xml:space="preserve"> about 20 nm</w:t>
      </w:r>
      <w:r w:rsidR="00A72504" w:rsidRPr="00F54D2A">
        <w:t>)</w:t>
      </w:r>
      <w:r w:rsidR="007135DA">
        <w:t xml:space="preserve">, which </w:t>
      </w:r>
      <w:r w:rsidR="002F38D1" w:rsidRPr="002F38D1">
        <w:t xml:space="preserve">makes </w:t>
      </w:r>
      <w:r w:rsidR="00EA5851">
        <w:t xml:space="preserve">the </w:t>
      </w:r>
      <w:r w:rsidR="002F38D1" w:rsidRPr="002F38D1">
        <w:t xml:space="preserve">observation of polariton modes with </w:t>
      </w:r>
      <w:r w:rsidR="006D3587">
        <w:t>larger</w:t>
      </w:r>
      <w:r w:rsidR="00EA5851" w:rsidRPr="00EA5851">
        <w:t xml:space="preserve"> </w:t>
      </w:r>
      <w:r w:rsidR="00EA5851" w:rsidRPr="002F38D1">
        <w:t>momenta</w:t>
      </w:r>
      <w:r w:rsidR="006D3587">
        <w:t xml:space="preserve"> </w:t>
      </w:r>
      <w:r w:rsidR="002F38D1" w:rsidRPr="002F38D1">
        <w:t>difficult</w:t>
      </w:r>
      <w:r>
        <w:t>.</w:t>
      </w:r>
      <w:r w:rsidR="007135DA">
        <w:fldChar w:fldCharType="begin">
          <w:fldData xml:space="preserve">PEVuZE5vdGU+PENpdGU+PEF1dGhvcj5EYWk8L0F1dGhvcj48WWVhcj4yMDE0PC9ZZWFyPjxSZWNO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==
</w:fldData>
        </w:fldChar>
      </w:r>
      <w:r w:rsidR="00DE4F32">
        <w:instrText xml:space="preserve"> ADDIN EN.CITE </w:instrText>
      </w:r>
      <w:r w:rsidR="00DE4F32">
        <w:fldChar w:fldCharType="begin">
          <w:fldData xml:space="preserve">PEVuZE5vdGU+PENpdGU+PEF1dGhvcj5EYWk8L0F1dGhvcj48WWVhcj4yMDE0PC9ZZWFyPjxSZWNO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==
</w:fldData>
        </w:fldChar>
      </w:r>
      <w:r w:rsidR="00DE4F32">
        <w:instrText xml:space="preserve"> ADDIN EN.CITE.DATA </w:instrText>
      </w:r>
      <w:r w:rsidR="00DE4F32">
        <w:fldChar w:fldCharType="end"/>
      </w:r>
      <w:r w:rsidR="007135DA">
        <w:fldChar w:fldCharType="separate"/>
      </w:r>
      <w:r w:rsidR="00DE4F32">
        <w:rPr>
          <w:noProof/>
        </w:rPr>
        <w:t>[22]</w:t>
      </w:r>
      <w:r w:rsidR="007135DA">
        <w:fldChar w:fldCharType="end"/>
      </w:r>
    </w:p>
    <w:p w14:paraId="783094B5" w14:textId="622DDEB3" w:rsidR="00714FD2" w:rsidRPr="00CC1D5A" w:rsidRDefault="00714FD2" w:rsidP="00194144">
      <w:pPr>
        <w:jc w:val="both"/>
      </w:pPr>
      <w:r>
        <w:t xml:space="preserve">To further justify the assignment of the </w:t>
      </w:r>
      <w:r w:rsidR="00254877">
        <w:t xml:space="preserve">much </w:t>
      </w:r>
      <w:r>
        <w:t>short</w:t>
      </w:r>
      <w:r w:rsidR="006F3B2A">
        <w:t>er</w:t>
      </w:r>
      <w:r>
        <w:t xml:space="preserve"> wavelength mode as</w:t>
      </w:r>
      <w:r w:rsidR="00EA5851">
        <w:t xml:space="preserve"> a</w:t>
      </w:r>
      <w:r>
        <w:t xml:space="preserve"> higher-order in-plane HPhP launched </w:t>
      </w:r>
      <w:r w:rsidR="00EA5851">
        <w:t xml:space="preserve">directly by scattering </w:t>
      </w:r>
      <w:proofErr w:type="gramStart"/>
      <w:r w:rsidR="00EA5851">
        <w:t>off of</w:t>
      </w:r>
      <w:proofErr w:type="gramEnd"/>
      <w:r w:rsidR="00EA5851">
        <w:t xml:space="preserve"> </w:t>
      </w:r>
      <w:r>
        <w:t xml:space="preserve">the 3C-SiC NW, we extracted the in-plane wavevectors from the measured polariton fringes as a function of incident </w:t>
      </w:r>
      <w:r w:rsidRPr="007C02FE">
        <w:t>frequenc</w:t>
      </w:r>
      <w:r>
        <w:t>y</w:t>
      </w:r>
      <w:r w:rsidRPr="007C02FE">
        <w:t xml:space="preserve"> </w:t>
      </w:r>
      <w:r>
        <w:t xml:space="preserve">following standard procedures for extracting the </w:t>
      </w:r>
      <w:r w:rsidR="009574AE">
        <w:t xml:space="preserve">polariton </w:t>
      </w:r>
      <w:r>
        <w:t>dispersion (Fig</w:t>
      </w:r>
      <w:r w:rsidR="006F3B2A">
        <w:t>ure</w:t>
      </w:r>
      <w:r>
        <w:t xml:space="preserve">. S3 in SI). The extracted in-plane HPhPs </w:t>
      </w:r>
      <w:r w:rsidR="006477DF">
        <w:t>reflected</w:t>
      </w:r>
      <w:r>
        <w:t xml:space="preserve"> from the</w:t>
      </w:r>
      <w:r w:rsidRPr="00AB17E6">
        <w:rPr>
          <w:rFonts w:cstheme="minorHAnsi"/>
        </w:rPr>
        <w:t xml:space="preserve"> </w:t>
      </w:r>
      <w:r w:rsidRPr="00C40E1F">
        <w:rPr>
          <w:rFonts w:cstheme="minorHAnsi"/>
        </w:rPr>
        <w:t>α-</w:t>
      </w:r>
      <w:r w:rsidRPr="0089485A">
        <w:t>MoO</w:t>
      </w:r>
      <w:r w:rsidRPr="00A861C2">
        <w:rPr>
          <w:vertAlign w:val="subscript"/>
        </w:rPr>
        <w:t>3</w:t>
      </w:r>
      <w:r>
        <w:t xml:space="preserve"> flake edge and </w:t>
      </w:r>
      <w:r w:rsidR="006477DF">
        <w:t xml:space="preserve">launched from the </w:t>
      </w:r>
      <w:r>
        <w:t>3C-SiC NW are also compared with the calculated phonon polariton dispersion along [001]</w:t>
      </w:r>
      <w:r w:rsidR="006477DF">
        <w:t xml:space="preserve"> (</w:t>
      </w:r>
      <w:r w:rsidR="006477DF" w:rsidRPr="006477DF">
        <w:rPr>
          <w:i/>
          <w:iCs/>
        </w:rPr>
        <w:t>x</w:t>
      </w:r>
      <w:r w:rsidR="006477DF">
        <w:t>)</w:t>
      </w:r>
      <w:r>
        <w:t xml:space="preserve"> direction of </w:t>
      </w:r>
      <w:r w:rsidRPr="00C40E1F">
        <w:rPr>
          <w:rFonts w:cstheme="minorHAnsi"/>
        </w:rPr>
        <w:t>α-</w:t>
      </w:r>
      <w:r w:rsidRPr="0089485A">
        <w:t>MoO</w:t>
      </w:r>
      <w:r w:rsidRPr="00A861C2">
        <w:rPr>
          <w:vertAlign w:val="subscript"/>
        </w:rPr>
        <w:t>3</w:t>
      </w:r>
      <w:r>
        <w:t xml:space="preserve"> crystal (Fig</w:t>
      </w:r>
      <w:r w:rsidR="006477DF">
        <w:t>ure</w:t>
      </w:r>
      <w:r>
        <w:t>. 1e and Fig</w:t>
      </w:r>
      <w:r w:rsidR="006477DF">
        <w:t>ure</w:t>
      </w:r>
      <w:r>
        <w:t xml:space="preserve">. 1f). The </w:t>
      </w:r>
      <w:r w:rsidR="00EF3CDF">
        <w:t>theoretical</w:t>
      </w:r>
      <w:r>
        <w:t xml:space="preserve"> dispersion is reported as the calculated reflection coefficient for 120 nm thick </w:t>
      </w:r>
      <w:r w:rsidRPr="00C40E1F">
        <w:rPr>
          <w:rFonts w:cstheme="minorHAnsi"/>
        </w:rPr>
        <w:t>α-</w:t>
      </w:r>
      <w:r w:rsidRPr="0089485A">
        <w:t>MoO</w:t>
      </w:r>
      <w:r w:rsidRPr="00A861C2">
        <w:rPr>
          <w:vertAlign w:val="subscript"/>
        </w:rPr>
        <w:t>3</w:t>
      </w:r>
      <w:r>
        <w:t xml:space="preserve"> </w:t>
      </w:r>
      <w:r w:rsidR="00924F01">
        <w:t xml:space="preserve">slab </w:t>
      </w:r>
      <w:r>
        <w:t>on 300 nm thick SiO</w:t>
      </w:r>
      <w:r w:rsidRPr="00F51F7D">
        <w:rPr>
          <w:vertAlign w:val="subscript"/>
        </w:rPr>
        <w:t>2</w:t>
      </w:r>
      <w:r>
        <w:t xml:space="preserve"> </w:t>
      </w:r>
      <w:r w:rsidR="00924F01">
        <w:t xml:space="preserve">layer </w:t>
      </w:r>
      <w:r>
        <w:t xml:space="preserve">on Si substrate (same geometry as the actual device used in our experiments) </w:t>
      </w:r>
      <w:r w:rsidRPr="0089485A">
        <w:t>using</w:t>
      </w:r>
      <w:r>
        <w:t xml:space="preserve"> t</w:t>
      </w:r>
      <w:r w:rsidRPr="000D7E48">
        <w:t>ransfer</w:t>
      </w:r>
      <w:r>
        <w:t xml:space="preserve"> </w:t>
      </w:r>
      <w:r w:rsidRPr="000D7E48">
        <w:t xml:space="preserve">matrix method </w:t>
      </w:r>
      <w:r>
        <w:t xml:space="preserve">(TMM). The experimental dispersion of in-plane HPhPs </w:t>
      </w:r>
      <w:r w:rsidR="00417C95">
        <w:t>reflected</w:t>
      </w:r>
      <w:r>
        <w:t xml:space="preserve"> from the</w:t>
      </w:r>
      <w:r w:rsidRPr="00E21E55">
        <w:rPr>
          <w:rFonts w:cstheme="minorHAnsi"/>
        </w:rPr>
        <w:t xml:space="preserve"> </w:t>
      </w:r>
      <w:r w:rsidRPr="00C40E1F">
        <w:rPr>
          <w:rFonts w:cstheme="minorHAnsi"/>
        </w:rPr>
        <w:t>α-</w:t>
      </w:r>
      <w:r w:rsidRPr="0089485A">
        <w:t>MoO</w:t>
      </w:r>
      <w:r w:rsidRPr="00A861C2">
        <w:rPr>
          <w:vertAlign w:val="subscript"/>
        </w:rPr>
        <w:t>3</w:t>
      </w:r>
      <w:r>
        <w:t xml:space="preserve"> flake edge agree well with our calculated fundamental mode (the first branch</w:t>
      </w:r>
      <w:r w:rsidR="00C43012">
        <w:t xml:space="preserve"> in the hyperbolic dispersions</w:t>
      </w:r>
      <w:r>
        <w:t xml:space="preserve">, </w:t>
      </w:r>
      <m:oMath>
        <m:r>
          <w:rPr>
            <w:rFonts w:ascii="Cambria Math" w:hAnsi="Cambria Math"/>
          </w:rPr>
          <m:t>l=0</m:t>
        </m:r>
      </m:oMath>
      <w:r>
        <w:t xml:space="preserve">), which also </w:t>
      </w:r>
      <w:r w:rsidRPr="00DC2E43">
        <w:t>coincide</w:t>
      </w:r>
      <w:r>
        <w:t>s</w:t>
      </w:r>
      <w:r w:rsidRPr="00DC2E43">
        <w:t xml:space="preserve"> </w:t>
      </w:r>
      <w:r>
        <w:t>with the previous studies where only the fundamental mode was experimentally observed.</w:t>
      </w:r>
      <w:r>
        <w:fldChar w:fldCharType="begin">
          <w:fldData xml:space="preserve">PEVuZE5vdGU+PENpdGU+PEF1dGhvcj5NYTwvQXV0aG9yPjxZZWFyPjIwMTg8L1llYXI+PFJlY051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</w:fldData>
        </w:fldChar>
      </w:r>
      <w:r w:rsidR="00D716D1">
        <w:instrText xml:space="preserve"> ADDIN EN.CITE </w:instrText>
      </w:r>
      <w:r w:rsidR="00D716D1">
        <w:fldChar w:fldCharType="begin">
          <w:fldData xml:space="preserve">PEVuZE5vdGU+PENpdGU+PEF1dGhvcj5NYTwvQXV0aG9yPjxZZWFyPjIwMTg8L1llYXI+PFJlY051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</w:fldData>
        </w:fldChar>
      </w:r>
      <w:r w:rsidR="00D716D1">
        <w:instrText xml:space="preserve"> ADDIN EN.CITE.DATA </w:instrText>
      </w:r>
      <w:r w:rsidR="00D716D1">
        <w:fldChar w:fldCharType="end"/>
      </w:r>
      <w:r>
        <w:fldChar w:fldCharType="separate"/>
      </w:r>
      <w:r w:rsidR="00D716D1">
        <w:rPr>
          <w:noProof/>
        </w:rPr>
        <w:t>[27, 28]</w:t>
      </w:r>
      <w:r>
        <w:fldChar w:fldCharType="end"/>
      </w:r>
      <w:r>
        <w:t xml:space="preserve"> Furthermore, the extracted dispersions for HPhPs launched from the 3C-SiC NW agree with our calculated dispersions of both fundamental (</w:t>
      </w:r>
      <m:oMath>
        <m:r>
          <w:rPr>
            <w:rFonts w:ascii="Cambria Math" w:hAnsi="Cambria Math"/>
          </w:rPr>
          <m:t>l=0</m:t>
        </m:r>
      </m:oMath>
      <w:r>
        <w:t>) and higher-order modes (</w:t>
      </w:r>
      <m:oMath>
        <m:r>
          <w:rPr>
            <w:rFonts w:ascii="Cambria Math" w:hAnsi="Cambria Math"/>
          </w:rPr>
          <m:t>l=1</m:t>
        </m:r>
      </m:oMath>
      <w:r>
        <w:t xml:space="preserve">), confirming our assignment. Compared to the fundamental </w:t>
      </w:r>
      <w:r w:rsidR="00A47394">
        <w:t>HPhPs</w:t>
      </w:r>
      <w:r>
        <w:t xml:space="preserve"> </w:t>
      </w:r>
      <w:r w:rsidR="00A47394">
        <w:t>at 900 cm</w:t>
      </w:r>
      <w:r w:rsidR="00A47394">
        <w:rPr>
          <w:vertAlign w:val="superscript"/>
        </w:rPr>
        <w:t>-</w:t>
      </w:r>
      <w:r w:rsidR="00A47394" w:rsidRPr="00A47394">
        <w:rPr>
          <w:vertAlign w:val="superscript"/>
        </w:rPr>
        <w:t>1</w:t>
      </w:r>
      <w:r w:rsidR="00A47394">
        <w:t xml:space="preserve">, </w:t>
      </w:r>
      <w:r>
        <w:t xml:space="preserve">the higher-order mode exhibits </w:t>
      </w:r>
      <w:r w:rsidR="00153527">
        <w:t>about five times</w:t>
      </w:r>
      <w:r>
        <w:t xml:space="preserve"> higher free-space photon confinement (</w:t>
      </w:r>
      <w:r w:rsidR="00153527">
        <w:t xml:space="preserve">about five times </w:t>
      </w:r>
      <w:r>
        <w:t>shorter polariton wavelength), coinciding with one of the primary goals of nanophotonics, i.e., concentrating light on the scale much shorter than the free-space wavelength. In addition, the SiC NW/</w:t>
      </w:r>
      <w:r w:rsidRPr="00C40E1F">
        <w:rPr>
          <w:rFonts w:cstheme="minorHAnsi"/>
        </w:rPr>
        <w:t>α-</w:t>
      </w:r>
      <w:r w:rsidRPr="0089485A">
        <w:t>MoO</w:t>
      </w:r>
      <w:r w:rsidRPr="00A861C2">
        <w:rPr>
          <w:vertAlign w:val="subscript"/>
        </w:rPr>
        <w:t>3</w:t>
      </w:r>
      <w:r>
        <w:rPr>
          <w:vertAlign w:val="subscript"/>
        </w:rPr>
        <w:softHyphen/>
      </w:r>
      <w:r>
        <w:t xml:space="preserve"> heterostructure </w:t>
      </w:r>
      <w:r>
        <w:lastRenderedPageBreak/>
        <w:t xml:space="preserve">provides an opportunity for </w:t>
      </w:r>
      <w:r w:rsidRPr="0061188E">
        <w:t>tuning</w:t>
      </w:r>
      <w:r>
        <w:t xml:space="preserve"> of such deeply</w:t>
      </w:r>
      <w:r w:rsidR="001A1548">
        <w:t xml:space="preserve"> </w:t>
      </w:r>
      <w:r>
        <w:t>subwavelength polariton modes via the misorient</w:t>
      </w:r>
      <w:r w:rsidR="001A1548">
        <w:t>ation</w:t>
      </w:r>
      <w:r>
        <w:t xml:space="preserve"> angle between the one-dimensional </w:t>
      </w:r>
      <w:r w:rsidR="001A1548">
        <w:t xml:space="preserve">NW </w:t>
      </w:r>
      <w:r>
        <w:t xml:space="preserve">and two-dimensional material, which will be </w:t>
      </w:r>
      <w:r w:rsidR="00706CA1">
        <w:t xml:space="preserve">further </w:t>
      </w:r>
      <w:r w:rsidR="001A1548">
        <w:t>below</w:t>
      </w:r>
      <w:r>
        <w:t>.</w:t>
      </w:r>
    </w:p>
    <w:p w14:paraId="17FE553F" w14:textId="77777777" w:rsidR="00ED53A5" w:rsidRDefault="00615A60" w:rsidP="00ED53A5">
      <w:pPr>
        <w:keepNext/>
      </w:pPr>
      <w:r>
        <w:rPr>
          <w:noProof/>
        </w:rPr>
        <w:drawing>
          <wp:inline distT="0" distB="0" distL="0" distR="0" wp14:anchorId="57CC858A" wp14:editId="43B3994A">
            <wp:extent cx="5943597" cy="4545757"/>
            <wp:effectExtent l="0" t="0" r="635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597" cy="4545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DF9A6A" w14:textId="53D3E167" w:rsidR="005D667C" w:rsidRPr="00E92278" w:rsidRDefault="00ED53A5" w:rsidP="6C83EAB6">
      <w:pPr>
        <w:pStyle w:val="Caption"/>
        <w:jc w:val="both"/>
        <w:rPr>
          <w:i w:val="0"/>
          <w:iCs w:val="0"/>
          <w:color w:val="auto"/>
        </w:rPr>
      </w:pPr>
      <w:r w:rsidRPr="6C83EAB6">
        <w:rPr>
          <w:b/>
          <w:bCs/>
          <w:i w:val="0"/>
          <w:iCs w:val="0"/>
          <w:color w:val="auto"/>
        </w:rPr>
        <w:t xml:space="preserve">Figure </w:t>
      </w:r>
      <w:r w:rsidRPr="6C83EAB6">
        <w:rPr>
          <w:b/>
          <w:bCs/>
          <w:i w:val="0"/>
          <w:iCs w:val="0"/>
          <w:color w:val="auto"/>
        </w:rPr>
        <w:fldChar w:fldCharType="begin"/>
      </w:r>
      <w:r w:rsidRPr="6C83EAB6">
        <w:rPr>
          <w:b/>
          <w:bCs/>
          <w:i w:val="0"/>
          <w:iCs w:val="0"/>
          <w:color w:val="auto"/>
        </w:rPr>
        <w:instrText xml:space="preserve"> SEQ Figure \* ARABIC </w:instrText>
      </w:r>
      <w:r w:rsidRPr="6C83EAB6">
        <w:rPr>
          <w:b/>
          <w:bCs/>
          <w:i w:val="0"/>
          <w:iCs w:val="0"/>
          <w:color w:val="auto"/>
        </w:rPr>
        <w:fldChar w:fldCharType="separate"/>
      </w:r>
      <w:r w:rsidR="00DC5487">
        <w:rPr>
          <w:b/>
          <w:bCs/>
          <w:i w:val="0"/>
          <w:iCs w:val="0"/>
          <w:noProof/>
          <w:color w:val="auto"/>
        </w:rPr>
        <w:t>1</w:t>
      </w:r>
      <w:r w:rsidRPr="6C83EAB6">
        <w:rPr>
          <w:b/>
          <w:bCs/>
          <w:i w:val="0"/>
          <w:iCs w:val="0"/>
          <w:color w:val="auto"/>
        </w:rPr>
        <w:fldChar w:fldCharType="end"/>
      </w:r>
      <w:r w:rsidR="000B305A" w:rsidRPr="6C83EAB6">
        <w:rPr>
          <w:b/>
          <w:bCs/>
          <w:i w:val="0"/>
          <w:iCs w:val="0"/>
          <w:color w:val="auto"/>
        </w:rPr>
        <w:t>. In-plane hy</w:t>
      </w:r>
      <w:r w:rsidR="008644DF" w:rsidRPr="6C83EAB6">
        <w:rPr>
          <w:b/>
          <w:bCs/>
          <w:i w:val="0"/>
          <w:iCs w:val="0"/>
          <w:color w:val="auto"/>
        </w:rPr>
        <w:t>perbolic phonon polaritons</w:t>
      </w:r>
      <w:r w:rsidR="00B03396" w:rsidRPr="6C83EAB6">
        <w:rPr>
          <w:b/>
          <w:bCs/>
          <w:i w:val="0"/>
          <w:iCs w:val="0"/>
          <w:color w:val="auto"/>
        </w:rPr>
        <w:t xml:space="preserve"> (HPhPs)</w:t>
      </w:r>
      <w:r w:rsidR="008644DF" w:rsidRPr="6C83EAB6">
        <w:rPr>
          <w:b/>
          <w:bCs/>
          <w:i w:val="0"/>
          <w:iCs w:val="0"/>
          <w:color w:val="auto"/>
        </w:rPr>
        <w:t xml:space="preserve"> launched from the </w:t>
      </w:r>
      <w:r w:rsidR="00370DF0" w:rsidRPr="6C83EAB6">
        <w:rPr>
          <w:b/>
          <w:bCs/>
          <w:i w:val="0"/>
          <w:iCs w:val="0"/>
          <w:color w:val="auto"/>
        </w:rPr>
        <w:t xml:space="preserve">flake </w:t>
      </w:r>
      <w:r w:rsidR="008644DF" w:rsidRPr="6C83EAB6">
        <w:rPr>
          <w:b/>
          <w:bCs/>
          <w:i w:val="0"/>
          <w:iCs w:val="0"/>
          <w:color w:val="auto"/>
        </w:rPr>
        <w:t xml:space="preserve">edge and </w:t>
      </w:r>
      <w:r w:rsidR="002158EC" w:rsidRPr="6C83EAB6">
        <w:rPr>
          <w:b/>
          <w:bCs/>
          <w:i w:val="0"/>
          <w:iCs w:val="0"/>
          <w:color w:val="auto"/>
        </w:rPr>
        <w:t>nanowire.</w:t>
      </w:r>
      <w:r w:rsidR="002158EC" w:rsidRPr="6C83EAB6">
        <w:rPr>
          <w:i w:val="0"/>
          <w:iCs w:val="0"/>
          <w:color w:val="auto"/>
        </w:rPr>
        <w:t xml:space="preserve"> (a) </w:t>
      </w:r>
      <w:r w:rsidR="009478F9" w:rsidRPr="6C83EAB6">
        <w:rPr>
          <w:i w:val="0"/>
          <w:iCs w:val="0"/>
          <w:color w:val="auto"/>
        </w:rPr>
        <w:t>3C-</w:t>
      </w:r>
      <w:r w:rsidR="00DC3F2E" w:rsidRPr="6C83EAB6">
        <w:rPr>
          <w:i w:val="0"/>
          <w:iCs w:val="0"/>
          <w:color w:val="auto"/>
        </w:rPr>
        <w:t>SiC nanowire (NW)</w:t>
      </w:r>
      <w:r w:rsidR="00997078" w:rsidRPr="6C83EAB6">
        <w:rPr>
          <w:i w:val="0"/>
          <w:iCs w:val="0"/>
          <w:color w:val="auto"/>
        </w:rPr>
        <w:t>/</w:t>
      </w:r>
      <w:r w:rsidR="00B27F63" w:rsidRPr="00B27F63">
        <w:t xml:space="preserve"> </w:t>
      </w:r>
      <w:r w:rsidR="00B27F63" w:rsidRPr="6C83EAB6">
        <w:rPr>
          <w:i w:val="0"/>
          <w:iCs w:val="0"/>
          <w:color w:val="auto"/>
        </w:rPr>
        <w:t>α-</w:t>
      </w:r>
      <w:r w:rsidR="00997078" w:rsidRPr="6C83EAB6">
        <w:rPr>
          <w:i w:val="0"/>
          <w:iCs w:val="0"/>
          <w:color w:val="auto"/>
        </w:rPr>
        <w:t>MoO</w:t>
      </w:r>
      <w:r w:rsidR="00997078" w:rsidRPr="6C83EAB6">
        <w:rPr>
          <w:i w:val="0"/>
          <w:iCs w:val="0"/>
          <w:color w:val="auto"/>
          <w:vertAlign w:val="subscript"/>
        </w:rPr>
        <w:t>3</w:t>
      </w:r>
      <w:r w:rsidR="00997078" w:rsidRPr="6C83EAB6">
        <w:rPr>
          <w:i w:val="0"/>
          <w:iCs w:val="0"/>
          <w:color w:val="auto"/>
        </w:rPr>
        <w:t xml:space="preserve"> device schematic in a scattering-type scanning near-field optical microscope (s-SNOM). </w:t>
      </w:r>
      <w:r w:rsidR="00A37558">
        <w:rPr>
          <w:i w:val="0"/>
          <w:iCs w:val="0"/>
          <w:color w:val="auto"/>
        </w:rPr>
        <w:t xml:space="preserve">Note the </w:t>
      </w:r>
      <w:r w:rsidR="004976E2">
        <w:rPr>
          <w:i w:val="0"/>
          <w:iCs w:val="0"/>
          <w:color w:val="auto"/>
        </w:rPr>
        <w:t xml:space="preserve">free-space </w:t>
      </w:r>
      <w:r w:rsidR="00725A2B">
        <w:rPr>
          <w:i w:val="0"/>
          <w:iCs w:val="0"/>
          <w:color w:val="auto"/>
        </w:rPr>
        <w:t xml:space="preserve">IR beam and </w:t>
      </w:r>
      <w:r w:rsidR="004976E2">
        <w:rPr>
          <w:i w:val="0"/>
          <w:iCs w:val="0"/>
          <w:color w:val="auto"/>
        </w:rPr>
        <w:t xml:space="preserve">the oscillating </w:t>
      </w:r>
      <w:r w:rsidR="00725A2B">
        <w:rPr>
          <w:i w:val="0"/>
          <w:iCs w:val="0"/>
          <w:color w:val="auto"/>
        </w:rPr>
        <w:t xml:space="preserve">metallic AFM tip are </w:t>
      </w:r>
      <w:r w:rsidR="00FD01FE">
        <w:rPr>
          <w:i w:val="0"/>
          <w:iCs w:val="0"/>
          <w:color w:val="auto"/>
        </w:rPr>
        <w:t>artistically showing in the schematic.</w:t>
      </w:r>
      <w:r w:rsidR="00A37558">
        <w:rPr>
          <w:i w:val="0"/>
          <w:iCs w:val="0"/>
          <w:color w:val="auto"/>
        </w:rPr>
        <w:t xml:space="preserve"> In </w:t>
      </w:r>
      <w:r w:rsidR="002D1CA0">
        <w:rPr>
          <w:i w:val="0"/>
          <w:iCs w:val="0"/>
          <w:color w:val="auto"/>
        </w:rPr>
        <w:t xml:space="preserve">practice, the IR beam has a </w:t>
      </w:r>
      <w:r w:rsidR="00BA220D">
        <w:rPr>
          <w:i w:val="0"/>
          <w:iCs w:val="0"/>
          <w:color w:val="auto"/>
        </w:rPr>
        <w:t>beam spot</w:t>
      </w:r>
      <w:r w:rsidR="002D1CA0">
        <w:rPr>
          <w:i w:val="0"/>
          <w:iCs w:val="0"/>
          <w:color w:val="auto"/>
        </w:rPr>
        <w:t xml:space="preserve"> </w:t>
      </w:r>
      <w:r w:rsidR="00091639">
        <w:rPr>
          <w:i w:val="0"/>
          <w:iCs w:val="0"/>
          <w:color w:val="auto"/>
        </w:rPr>
        <w:t>on the order</w:t>
      </w:r>
      <w:r w:rsidR="002D1CA0">
        <w:rPr>
          <w:i w:val="0"/>
          <w:iCs w:val="0"/>
          <w:color w:val="auto"/>
        </w:rPr>
        <w:t xml:space="preserve"> of the </w:t>
      </w:r>
      <w:r w:rsidR="001C07E5">
        <w:rPr>
          <w:i w:val="0"/>
          <w:iCs w:val="0"/>
          <w:color w:val="auto"/>
        </w:rPr>
        <w:t xml:space="preserve">measured </w:t>
      </w:r>
      <w:r w:rsidR="001C07E5" w:rsidRPr="6C83EAB6">
        <w:rPr>
          <w:i w:val="0"/>
          <w:iCs w:val="0"/>
          <w:color w:val="auto"/>
        </w:rPr>
        <w:t>α-MoO</w:t>
      </w:r>
      <w:r w:rsidR="001C07E5" w:rsidRPr="6C83EAB6">
        <w:rPr>
          <w:i w:val="0"/>
          <w:iCs w:val="0"/>
          <w:color w:val="auto"/>
          <w:vertAlign w:val="subscript"/>
        </w:rPr>
        <w:t>3</w:t>
      </w:r>
      <w:r w:rsidR="001C07E5">
        <w:rPr>
          <w:i w:val="0"/>
          <w:iCs w:val="0"/>
          <w:color w:val="auto"/>
        </w:rPr>
        <w:t xml:space="preserve"> flake</w:t>
      </w:r>
      <w:r w:rsidR="002D1CA0">
        <w:rPr>
          <w:i w:val="0"/>
          <w:iCs w:val="0"/>
          <w:color w:val="auto"/>
        </w:rPr>
        <w:t xml:space="preserve"> at the </w:t>
      </w:r>
      <w:r w:rsidR="00091639">
        <w:rPr>
          <w:i w:val="0"/>
          <w:iCs w:val="0"/>
          <w:color w:val="auto"/>
        </w:rPr>
        <w:t xml:space="preserve">laser </w:t>
      </w:r>
      <w:r w:rsidR="002D1CA0">
        <w:rPr>
          <w:i w:val="0"/>
          <w:iCs w:val="0"/>
          <w:color w:val="auto"/>
        </w:rPr>
        <w:t>working frequency.</w:t>
      </w:r>
      <w:r w:rsidR="00FD01FE">
        <w:rPr>
          <w:i w:val="0"/>
          <w:iCs w:val="0"/>
          <w:color w:val="auto"/>
        </w:rPr>
        <w:t xml:space="preserve"> </w:t>
      </w:r>
      <w:r w:rsidR="00D55A75" w:rsidRPr="6C83EAB6">
        <w:rPr>
          <w:i w:val="0"/>
          <w:iCs w:val="0"/>
          <w:color w:val="auto"/>
        </w:rPr>
        <w:t xml:space="preserve">3C-SiC NW is placed </w:t>
      </w:r>
      <w:r w:rsidR="00D96D25" w:rsidRPr="6C83EAB6">
        <w:rPr>
          <w:i w:val="0"/>
          <w:iCs w:val="0"/>
          <w:color w:val="auto"/>
        </w:rPr>
        <w:t>in the direction along [100]</w:t>
      </w:r>
      <w:r w:rsidR="00290328">
        <w:rPr>
          <w:i w:val="0"/>
          <w:iCs w:val="0"/>
          <w:color w:val="auto"/>
        </w:rPr>
        <w:t xml:space="preserve"> (</w:t>
      </w:r>
      <w:r w:rsidR="00290328" w:rsidRPr="00290328">
        <w:rPr>
          <w:color w:val="auto"/>
        </w:rPr>
        <w:t>x</w:t>
      </w:r>
      <w:r w:rsidR="00290328">
        <w:rPr>
          <w:i w:val="0"/>
          <w:iCs w:val="0"/>
          <w:color w:val="auto"/>
        </w:rPr>
        <w:t>)</w:t>
      </w:r>
      <w:r w:rsidR="00D96D25" w:rsidRPr="6C83EAB6">
        <w:rPr>
          <w:i w:val="0"/>
          <w:iCs w:val="0"/>
          <w:color w:val="auto"/>
        </w:rPr>
        <w:t xml:space="preserve"> </w:t>
      </w:r>
      <w:r w:rsidR="00A37286" w:rsidRPr="6C83EAB6">
        <w:rPr>
          <w:i w:val="0"/>
          <w:iCs w:val="0"/>
          <w:color w:val="auto"/>
        </w:rPr>
        <w:t>direction</w:t>
      </w:r>
      <w:r w:rsidR="00D96D25" w:rsidRPr="6C83EAB6">
        <w:rPr>
          <w:i w:val="0"/>
          <w:iCs w:val="0"/>
          <w:color w:val="auto"/>
        </w:rPr>
        <w:t xml:space="preserve"> of </w:t>
      </w:r>
      <w:r w:rsidR="00B27F63" w:rsidRPr="6C83EAB6">
        <w:rPr>
          <w:i w:val="0"/>
          <w:iCs w:val="0"/>
          <w:color w:val="auto"/>
        </w:rPr>
        <w:t>α-</w:t>
      </w:r>
      <w:r w:rsidR="00D96D25" w:rsidRPr="6C83EAB6">
        <w:rPr>
          <w:i w:val="0"/>
          <w:iCs w:val="0"/>
          <w:color w:val="auto"/>
        </w:rPr>
        <w:t>MoO</w:t>
      </w:r>
      <w:r w:rsidR="00D96D25" w:rsidRPr="6C83EAB6">
        <w:rPr>
          <w:i w:val="0"/>
          <w:iCs w:val="0"/>
          <w:color w:val="auto"/>
          <w:vertAlign w:val="subscript"/>
        </w:rPr>
        <w:t>3</w:t>
      </w:r>
      <w:r w:rsidR="00D96D25" w:rsidRPr="6C83EAB6">
        <w:rPr>
          <w:i w:val="0"/>
          <w:iCs w:val="0"/>
          <w:color w:val="auto"/>
        </w:rPr>
        <w:t xml:space="preserve">. </w:t>
      </w:r>
      <w:r w:rsidR="00422F1C" w:rsidRPr="6C83EAB6">
        <w:rPr>
          <w:i w:val="0"/>
          <w:iCs w:val="0"/>
          <w:color w:val="auto"/>
        </w:rPr>
        <w:t xml:space="preserve">Red </w:t>
      </w:r>
      <w:r w:rsidR="00284ED2" w:rsidRPr="6C83EAB6">
        <w:rPr>
          <w:i w:val="0"/>
          <w:iCs w:val="0"/>
          <w:color w:val="auto"/>
        </w:rPr>
        <w:t xml:space="preserve">arrow represents the </w:t>
      </w:r>
      <w:r w:rsidR="009F6117" w:rsidRPr="6C83EAB6">
        <w:rPr>
          <w:i w:val="0"/>
          <w:iCs w:val="0"/>
          <w:color w:val="auto"/>
        </w:rPr>
        <w:t>fundamental</w:t>
      </w:r>
      <w:r w:rsidR="00EB56B7" w:rsidRPr="6C83EAB6">
        <w:rPr>
          <w:i w:val="0"/>
          <w:iCs w:val="0"/>
          <w:color w:val="auto"/>
        </w:rPr>
        <w:t xml:space="preserve"> </w:t>
      </w:r>
      <w:r w:rsidR="00B03396" w:rsidRPr="6C83EAB6">
        <w:rPr>
          <w:i w:val="0"/>
          <w:iCs w:val="0"/>
          <w:color w:val="auto"/>
        </w:rPr>
        <w:t xml:space="preserve">HPhPs </w:t>
      </w:r>
      <w:r w:rsidR="00EB56B7" w:rsidRPr="6C83EAB6">
        <w:rPr>
          <w:i w:val="0"/>
          <w:iCs w:val="0"/>
          <w:color w:val="auto"/>
        </w:rPr>
        <w:t>mode</w:t>
      </w:r>
      <w:r w:rsidR="00507AC3" w:rsidRPr="6C83EAB6">
        <w:rPr>
          <w:i w:val="0"/>
          <w:iCs w:val="0"/>
          <w:color w:val="auto"/>
        </w:rPr>
        <w:t xml:space="preserve"> (</w:t>
      </w:r>
      <m:oMath>
        <m:r>
          <w:rPr>
            <w:rFonts w:ascii="Cambria Math" w:hAnsi="Cambria Math"/>
            <w:color w:val="auto"/>
          </w:rPr>
          <m:t>l=0</m:t>
        </m:r>
      </m:oMath>
      <w:r w:rsidR="00507AC3" w:rsidRPr="6C83EAB6">
        <w:rPr>
          <w:i w:val="0"/>
          <w:iCs w:val="0"/>
          <w:color w:val="auto"/>
        </w:rPr>
        <w:t>)</w:t>
      </w:r>
      <w:r w:rsidR="0011062B" w:rsidRPr="6C83EAB6">
        <w:rPr>
          <w:i w:val="0"/>
          <w:iCs w:val="0"/>
          <w:color w:val="auto"/>
        </w:rPr>
        <w:t>,</w:t>
      </w:r>
      <w:r w:rsidR="00EB56B7" w:rsidRPr="6C83EAB6">
        <w:rPr>
          <w:i w:val="0"/>
          <w:iCs w:val="0"/>
          <w:color w:val="auto"/>
        </w:rPr>
        <w:t xml:space="preserve"> </w:t>
      </w:r>
      <w:r w:rsidR="00DB4418" w:rsidRPr="6C83EAB6">
        <w:rPr>
          <w:i w:val="0"/>
          <w:iCs w:val="0"/>
          <w:color w:val="auto"/>
        </w:rPr>
        <w:t xml:space="preserve">which is </w:t>
      </w:r>
      <w:r w:rsidR="00A54F04">
        <w:rPr>
          <w:i w:val="0"/>
          <w:iCs w:val="0"/>
          <w:color w:val="auto"/>
        </w:rPr>
        <w:t>reflected</w:t>
      </w:r>
      <w:r w:rsidR="00EB56B7" w:rsidRPr="6C83EAB6">
        <w:rPr>
          <w:i w:val="0"/>
          <w:iCs w:val="0"/>
          <w:color w:val="auto"/>
        </w:rPr>
        <w:t xml:space="preserve"> from the</w:t>
      </w:r>
      <w:r w:rsidR="004200D4" w:rsidRPr="6C83EAB6">
        <w:rPr>
          <w:i w:val="0"/>
          <w:iCs w:val="0"/>
          <w:color w:val="auto"/>
        </w:rPr>
        <w:t xml:space="preserve"> </w:t>
      </w:r>
      <w:r w:rsidR="00B27F63" w:rsidRPr="6C83EAB6">
        <w:rPr>
          <w:i w:val="0"/>
          <w:iCs w:val="0"/>
          <w:color w:val="auto"/>
        </w:rPr>
        <w:t>α-</w:t>
      </w:r>
      <w:r w:rsidR="004200D4" w:rsidRPr="6C83EAB6">
        <w:rPr>
          <w:i w:val="0"/>
          <w:iCs w:val="0"/>
          <w:color w:val="auto"/>
        </w:rPr>
        <w:t>MoO</w:t>
      </w:r>
      <w:r w:rsidR="004200D4" w:rsidRPr="6C83EAB6">
        <w:rPr>
          <w:i w:val="0"/>
          <w:iCs w:val="0"/>
          <w:color w:val="auto"/>
          <w:vertAlign w:val="subscript"/>
        </w:rPr>
        <w:t>3</w:t>
      </w:r>
      <w:r w:rsidR="00EB56B7" w:rsidRPr="6C83EAB6">
        <w:rPr>
          <w:i w:val="0"/>
          <w:iCs w:val="0"/>
          <w:color w:val="auto"/>
        </w:rPr>
        <w:t xml:space="preserve"> flake edge</w:t>
      </w:r>
      <w:r w:rsidR="004200D4" w:rsidRPr="6C83EAB6">
        <w:rPr>
          <w:i w:val="0"/>
          <w:iCs w:val="0"/>
          <w:color w:val="auto"/>
        </w:rPr>
        <w:t xml:space="preserve"> </w:t>
      </w:r>
      <w:r w:rsidR="00F71955" w:rsidRPr="6C83EAB6">
        <w:rPr>
          <w:i w:val="0"/>
          <w:iCs w:val="0"/>
          <w:color w:val="auto"/>
        </w:rPr>
        <w:t xml:space="preserve">and is only allowed along [001] direction in the spectral region of interest. Green arrow represents the fundamental </w:t>
      </w:r>
      <w:r w:rsidR="00B03396" w:rsidRPr="6C83EAB6">
        <w:rPr>
          <w:i w:val="0"/>
          <w:iCs w:val="0"/>
          <w:color w:val="auto"/>
        </w:rPr>
        <w:t xml:space="preserve">HPhPs </w:t>
      </w:r>
      <w:r w:rsidR="00F71955" w:rsidRPr="6C83EAB6">
        <w:rPr>
          <w:i w:val="0"/>
          <w:iCs w:val="0"/>
          <w:color w:val="auto"/>
        </w:rPr>
        <w:t>mode launched from the 3C-SiC NW</w:t>
      </w:r>
      <w:r w:rsidR="00507AC3" w:rsidRPr="6C83EAB6">
        <w:rPr>
          <w:i w:val="0"/>
          <w:iCs w:val="0"/>
          <w:color w:val="auto"/>
        </w:rPr>
        <w:t xml:space="preserve"> in the allowed </w:t>
      </w:r>
      <w:r w:rsidR="005F27AC" w:rsidRPr="6C83EAB6">
        <w:rPr>
          <w:i w:val="0"/>
          <w:iCs w:val="0"/>
          <w:color w:val="auto"/>
        </w:rPr>
        <w:t xml:space="preserve">[001] </w:t>
      </w:r>
      <w:r w:rsidR="006E371E" w:rsidRPr="6C83EAB6">
        <w:rPr>
          <w:i w:val="0"/>
          <w:iCs w:val="0"/>
          <w:color w:val="auto"/>
        </w:rPr>
        <w:t>direction. Ma</w:t>
      </w:r>
      <w:r w:rsidR="0093172E" w:rsidRPr="6C83EAB6">
        <w:rPr>
          <w:i w:val="0"/>
          <w:iCs w:val="0"/>
          <w:color w:val="auto"/>
        </w:rPr>
        <w:t xml:space="preserve">genta </w:t>
      </w:r>
      <w:r w:rsidR="00562FC9" w:rsidRPr="6C83EAB6">
        <w:rPr>
          <w:i w:val="0"/>
          <w:iCs w:val="0"/>
          <w:color w:val="auto"/>
        </w:rPr>
        <w:t xml:space="preserve">arrow represents the higher-order </w:t>
      </w:r>
      <w:r w:rsidR="00B03396" w:rsidRPr="6C83EAB6">
        <w:rPr>
          <w:i w:val="0"/>
          <w:iCs w:val="0"/>
          <w:color w:val="auto"/>
        </w:rPr>
        <w:t xml:space="preserve">HPhPs </w:t>
      </w:r>
      <w:r w:rsidR="00562FC9" w:rsidRPr="6C83EAB6">
        <w:rPr>
          <w:i w:val="0"/>
          <w:iCs w:val="0"/>
          <w:color w:val="auto"/>
        </w:rPr>
        <w:t>mode (</w:t>
      </w:r>
      <m:oMath>
        <m:r>
          <w:rPr>
            <w:rFonts w:ascii="Cambria Math" w:hAnsi="Cambria Math"/>
            <w:color w:val="auto"/>
          </w:rPr>
          <m:t>l=1</m:t>
        </m:r>
      </m:oMath>
      <w:r w:rsidR="00562FC9" w:rsidRPr="6C83EAB6">
        <w:rPr>
          <w:i w:val="0"/>
          <w:iCs w:val="0"/>
          <w:color w:val="auto"/>
        </w:rPr>
        <w:t>) launched from the</w:t>
      </w:r>
      <w:r w:rsidR="00E67A9F" w:rsidRPr="6C83EAB6">
        <w:rPr>
          <w:i w:val="0"/>
          <w:iCs w:val="0"/>
          <w:color w:val="auto"/>
        </w:rPr>
        <w:t xml:space="preserve"> NW with</w:t>
      </w:r>
      <w:r w:rsidR="004418EE" w:rsidRPr="6C83EAB6">
        <w:rPr>
          <w:i w:val="0"/>
          <w:iCs w:val="0"/>
          <w:color w:val="auto"/>
        </w:rPr>
        <w:t xml:space="preserve"> much</w:t>
      </w:r>
      <w:r w:rsidR="00E67A9F" w:rsidRPr="6C83EAB6">
        <w:rPr>
          <w:i w:val="0"/>
          <w:iCs w:val="0"/>
          <w:color w:val="auto"/>
        </w:rPr>
        <w:t xml:space="preserve"> shorter </w:t>
      </w:r>
      <w:r w:rsidR="00102312">
        <w:rPr>
          <w:i w:val="0"/>
          <w:iCs w:val="0"/>
          <w:color w:val="auto"/>
        </w:rPr>
        <w:t xml:space="preserve">in-plane </w:t>
      </w:r>
      <w:r w:rsidR="00E67A9F" w:rsidRPr="6C83EAB6">
        <w:rPr>
          <w:i w:val="0"/>
          <w:iCs w:val="0"/>
          <w:color w:val="auto"/>
        </w:rPr>
        <w:t>polariton wavelength</w:t>
      </w:r>
      <w:r w:rsidR="005658F9" w:rsidRPr="6C83EAB6">
        <w:rPr>
          <w:i w:val="0"/>
          <w:iCs w:val="0"/>
          <w:color w:val="auto"/>
        </w:rPr>
        <w:t xml:space="preserve"> compared with the </w:t>
      </w:r>
      <w:r w:rsidR="00B261DD" w:rsidRPr="6C83EAB6">
        <w:rPr>
          <w:i w:val="0"/>
          <w:iCs w:val="0"/>
          <w:color w:val="auto"/>
        </w:rPr>
        <w:t>fundamental mode</w:t>
      </w:r>
      <w:r w:rsidR="00E67A9F" w:rsidRPr="6C83EAB6">
        <w:rPr>
          <w:i w:val="0"/>
          <w:iCs w:val="0"/>
          <w:color w:val="auto"/>
        </w:rPr>
        <w:t>.</w:t>
      </w:r>
      <w:r w:rsidR="00D96D25" w:rsidRPr="6C83EAB6">
        <w:rPr>
          <w:i w:val="0"/>
          <w:iCs w:val="0"/>
          <w:color w:val="auto"/>
        </w:rPr>
        <w:t xml:space="preserve"> (</w:t>
      </w:r>
      <w:r w:rsidR="00342ADC" w:rsidRPr="6C83EAB6">
        <w:rPr>
          <w:i w:val="0"/>
          <w:iCs w:val="0"/>
          <w:color w:val="auto"/>
        </w:rPr>
        <w:t>b</w:t>
      </w:r>
      <w:r w:rsidR="00D96D25" w:rsidRPr="6C83EAB6">
        <w:rPr>
          <w:i w:val="0"/>
          <w:iCs w:val="0"/>
          <w:color w:val="auto"/>
        </w:rPr>
        <w:t>)</w:t>
      </w:r>
      <w:r w:rsidR="00342ADC" w:rsidRPr="6C83EAB6">
        <w:rPr>
          <w:i w:val="0"/>
          <w:iCs w:val="0"/>
          <w:color w:val="auto"/>
        </w:rPr>
        <w:t xml:space="preserve"> s-SNOM mapping</w:t>
      </w:r>
      <w:r w:rsidR="0059147B" w:rsidRPr="6C83EAB6">
        <w:rPr>
          <w:i w:val="0"/>
          <w:iCs w:val="0"/>
          <w:color w:val="auto"/>
        </w:rPr>
        <w:t xml:space="preserve"> </w:t>
      </w:r>
      <w:r w:rsidR="00342ADC" w:rsidRPr="6C83EAB6">
        <w:rPr>
          <w:i w:val="0"/>
          <w:iCs w:val="0"/>
          <w:color w:val="auto"/>
        </w:rPr>
        <w:t xml:space="preserve">of </w:t>
      </w:r>
      <w:r w:rsidR="005F5605" w:rsidRPr="6C83EAB6">
        <w:rPr>
          <w:i w:val="0"/>
          <w:iCs w:val="0"/>
          <w:color w:val="auto"/>
        </w:rPr>
        <w:t>3C-</w:t>
      </w:r>
      <w:r w:rsidR="00342ADC" w:rsidRPr="6C83EAB6">
        <w:rPr>
          <w:i w:val="0"/>
          <w:iCs w:val="0"/>
          <w:color w:val="auto"/>
        </w:rPr>
        <w:t>SiC NW</w:t>
      </w:r>
      <w:r w:rsidR="005F5605" w:rsidRPr="6C83EAB6">
        <w:rPr>
          <w:i w:val="0"/>
          <w:iCs w:val="0"/>
          <w:color w:val="auto"/>
        </w:rPr>
        <w:t xml:space="preserve"> (</w:t>
      </w:r>
      <w:r w:rsidR="005A0C6E">
        <w:rPr>
          <w:i w:val="0"/>
          <w:iCs w:val="0"/>
          <w:color w:val="auto"/>
        </w:rPr>
        <w:t>diameter</w:t>
      </w:r>
      <w:r w:rsidR="005F5605" w:rsidRPr="6C83EAB6">
        <w:rPr>
          <w:i w:val="0"/>
          <w:iCs w:val="0"/>
          <w:color w:val="auto"/>
        </w:rPr>
        <w:t>: 100 nm)</w:t>
      </w:r>
      <w:r w:rsidR="00342ADC" w:rsidRPr="6C83EAB6">
        <w:rPr>
          <w:i w:val="0"/>
          <w:iCs w:val="0"/>
          <w:color w:val="auto"/>
        </w:rPr>
        <w:t>/</w:t>
      </w:r>
      <w:r w:rsidR="00B27F63" w:rsidRPr="00B27F63">
        <w:t xml:space="preserve"> </w:t>
      </w:r>
      <w:r w:rsidR="00B27F63" w:rsidRPr="6C83EAB6">
        <w:rPr>
          <w:i w:val="0"/>
          <w:iCs w:val="0"/>
          <w:color w:val="auto"/>
        </w:rPr>
        <w:t>α-</w:t>
      </w:r>
      <w:r w:rsidR="00342ADC" w:rsidRPr="6C83EAB6">
        <w:rPr>
          <w:i w:val="0"/>
          <w:iCs w:val="0"/>
          <w:color w:val="auto"/>
        </w:rPr>
        <w:t>MoO</w:t>
      </w:r>
      <w:r w:rsidR="00342ADC" w:rsidRPr="6C83EAB6">
        <w:rPr>
          <w:i w:val="0"/>
          <w:iCs w:val="0"/>
          <w:color w:val="auto"/>
          <w:vertAlign w:val="subscript"/>
        </w:rPr>
        <w:t>3</w:t>
      </w:r>
      <w:r w:rsidR="00342ADC" w:rsidRPr="6C83EAB6">
        <w:rPr>
          <w:i w:val="0"/>
          <w:iCs w:val="0"/>
          <w:color w:val="auto"/>
        </w:rPr>
        <w:t xml:space="preserve"> </w:t>
      </w:r>
      <w:r w:rsidR="005F5605" w:rsidRPr="6C83EAB6">
        <w:rPr>
          <w:i w:val="0"/>
          <w:iCs w:val="0"/>
          <w:color w:val="auto"/>
        </w:rPr>
        <w:t xml:space="preserve">(thickness: 120 nm) </w:t>
      </w:r>
      <w:r w:rsidR="00B261DD" w:rsidRPr="6C83EAB6">
        <w:rPr>
          <w:i w:val="0"/>
          <w:iCs w:val="0"/>
          <w:color w:val="auto"/>
        </w:rPr>
        <w:t xml:space="preserve">sample </w:t>
      </w:r>
      <w:r w:rsidR="00342ADC" w:rsidRPr="6C83EAB6">
        <w:rPr>
          <w:i w:val="0"/>
          <w:iCs w:val="0"/>
          <w:color w:val="auto"/>
        </w:rPr>
        <w:t xml:space="preserve">at </w:t>
      </w:r>
      <w:bookmarkStart w:id="13" w:name="_Int_KBhyqkKf"/>
      <w:r w:rsidR="00342ADC" w:rsidRPr="6C83EAB6">
        <w:rPr>
          <w:i w:val="0"/>
          <w:iCs w:val="0"/>
          <w:color w:val="auto"/>
        </w:rPr>
        <w:t>900 cm</w:t>
      </w:r>
      <w:bookmarkEnd w:id="13"/>
      <w:r w:rsidR="00342ADC" w:rsidRPr="6C83EAB6">
        <w:rPr>
          <w:i w:val="0"/>
          <w:iCs w:val="0"/>
          <w:color w:val="auto"/>
          <w:vertAlign w:val="superscript"/>
        </w:rPr>
        <w:t>-1</w:t>
      </w:r>
      <w:r w:rsidR="00342ADC" w:rsidRPr="6C83EAB6">
        <w:rPr>
          <w:i w:val="0"/>
          <w:iCs w:val="0"/>
          <w:color w:val="auto"/>
        </w:rPr>
        <w:t xml:space="preserve">. (c) s-SNOM mapping of </w:t>
      </w:r>
      <w:r w:rsidR="005F5605" w:rsidRPr="6C83EAB6">
        <w:rPr>
          <w:i w:val="0"/>
          <w:iCs w:val="0"/>
          <w:color w:val="auto"/>
        </w:rPr>
        <w:t>the same 3C-</w:t>
      </w:r>
      <w:r w:rsidR="00342ADC" w:rsidRPr="6C83EAB6">
        <w:rPr>
          <w:i w:val="0"/>
          <w:iCs w:val="0"/>
          <w:color w:val="auto"/>
        </w:rPr>
        <w:t>SiC NW/</w:t>
      </w:r>
      <w:r w:rsidR="00B27F63" w:rsidRPr="00B27F63">
        <w:t xml:space="preserve"> </w:t>
      </w:r>
      <w:r w:rsidR="00B27F63" w:rsidRPr="6C83EAB6">
        <w:rPr>
          <w:i w:val="0"/>
          <w:iCs w:val="0"/>
          <w:color w:val="auto"/>
        </w:rPr>
        <w:t>α-</w:t>
      </w:r>
      <w:r w:rsidR="00342ADC" w:rsidRPr="6C83EAB6">
        <w:rPr>
          <w:i w:val="0"/>
          <w:iCs w:val="0"/>
          <w:color w:val="auto"/>
        </w:rPr>
        <w:t>MoO</w:t>
      </w:r>
      <w:r w:rsidR="00342ADC" w:rsidRPr="6C83EAB6">
        <w:rPr>
          <w:i w:val="0"/>
          <w:iCs w:val="0"/>
          <w:color w:val="auto"/>
          <w:vertAlign w:val="subscript"/>
        </w:rPr>
        <w:t>3</w:t>
      </w:r>
      <w:r w:rsidR="00342ADC" w:rsidRPr="6C83EAB6">
        <w:rPr>
          <w:i w:val="0"/>
          <w:iCs w:val="0"/>
          <w:color w:val="auto"/>
        </w:rPr>
        <w:t xml:space="preserve"> </w:t>
      </w:r>
      <w:r w:rsidR="00B261DD" w:rsidRPr="6C83EAB6">
        <w:rPr>
          <w:i w:val="0"/>
          <w:iCs w:val="0"/>
          <w:color w:val="auto"/>
        </w:rPr>
        <w:t xml:space="preserve">sample </w:t>
      </w:r>
      <w:r w:rsidR="00342ADC" w:rsidRPr="6C83EAB6">
        <w:rPr>
          <w:i w:val="0"/>
          <w:iCs w:val="0"/>
          <w:color w:val="auto"/>
        </w:rPr>
        <w:t xml:space="preserve">at </w:t>
      </w:r>
      <w:bookmarkStart w:id="14" w:name="_Int_atwCpLpB"/>
      <w:r w:rsidR="00342ADC" w:rsidRPr="6C83EAB6">
        <w:rPr>
          <w:i w:val="0"/>
          <w:iCs w:val="0"/>
          <w:color w:val="auto"/>
        </w:rPr>
        <w:t>930 cm</w:t>
      </w:r>
      <w:bookmarkEnd w:id="14"/>
      <w:r w:rsidR="00342ADC" w:rsidRPr="6C83EAB6">
        <w:rPr>
          <w:i w:val="0"/>
          <w:iCs w:val="0"/>
          <w:color w:val="auto"/>
          <w:vertAlign w:val="superscript"/>
        </w:rPr>
        <w:t>-1</w:t>
      </w:r>
      <w:r w:rsidR="00342ADC" w:rsidRPr="6C83EAB6">
        <w:rPr>
          <w:i w:val="0"/>
          <w:iCs w:val="0"/>
          <w:color w:val="auto"/>
        </w:rPr>
        <w:t>.</w:t>
      </w:r>
      <w:r w:rsidR="003C4B2C" w:rsidRPr="6C83EAB6">
        <w:rPr>
          <w:i w:val="0"/>
          <w:iCs w:val="0"/>
          <w:color w:val="auto"/>
        </w:rPr>
        <w:t xml:space="preserve"> </w:t>
      </w:r>
      <w:r w:rsidR="00CC30DD">
        <w:rPr>
          <w:i w:val="0"/>
          <w:iCs w:val="0"/>
          <w:color w:val="auto"/>
        </w:rPr>
        <w:t>Third-harmonic a</w:t>
      </w:r>
      <w:r w:rsidR="00EE6B32" w:rsidRPr="6C83EAB6">
        <w:rPr>
          <w:i w:val="0"/>
          <w:iCs w:val="0"/>
          <w:color w:val="auto"/>
        </w:rPr>
        <w:t xml:space="preserve">mplitude channel </w:t>
      </w:r>
      <w:r w:rsidR="00595004" w:rsidRPr="6C83EAB6">
        <w:rPr>
          <w:i w:val="0"/>
          <w:iCs w:val="0"/>
          <w:color w:val="auto"/>
        </w:rPr>
        <w:t>(S</w:t>
      </w:r>
      <w:r w:rsidR="00595004" w:rsidRPr="6C83EAB6">
        <w:rPr>
          <w:i w:val="0"/>
          <w:iCs w:val="0"/>
          <w:color w:val="auto"/>
          <w:vertAlign w:val="subscript"/>
        </w:rPr>
        <w:t>3</w:t>
      </w:r>
      <w:r w:rsidR="00595004" w:rsidRPr="6C83EAB6">
        <w:rPr>
          <w:i w:val="0"/>
          <w:iCs w:val="0"/>
          <w:color w:val="auto"/>
        </w:rPr>
        <w:t xml:space="preserve">) </w:t>
      </w:r>
      <w:r w:rsidR="00EE6B32" w:rsidRPr="6C83EAB6">
        <w:rPr>
          <w:i w:val="0"/>
          <w:iCs w:val="0"/>
          <w:color w:val="auto"/>
        </w:rPr>
        <w:t xml:space="preserve">from s-SNOM mappings </w:t>
      </w:r>
      <w:r w:rsidR="00B60278" w:rsidRPr="6C83EAB6">
        <w:rPr>
          <w:i w:val="0"/>
          <w:iCs w:val="0"/>
          <w:color w:val="auto"/>
        </w:rPr>
        <w:t>is</w:t>
      </w:r>
      <w:r w:rsidR="00EE6B32" w:rsidRPr="6C83EAB6">
        <w:rPr>
          <w:i w:val="0"/>
          <w:iCs w:val="0"/>
          <w:color w:val="auto"/>
        </w:rPr>
        <w:t xml:space="preserve"> </w:t>
      </w:r>
      <w:r w:rsidR="00595004" w:rsidRPr="6C83EAB6">
        <w:rPr>
          <w:i w:val="0"/>
          <w:iCs w:val="0"/>
          <w:color w:val="auto"/>
        </w:rPr>
        <w:t>show</w:t>
      </w:r>
      <w:r w:rsidR="003115E5">
        <w:rPr>
          <w:i w:val="0"/>
          <w:iCs w:val="0"/>
          <w:color w:val="auto"/>
        </w:rPr>
        <w:t>n</w:t>
      </w:r>
      <w:r w:rsidR="00595004" w:rsidRPr="6C83EAB6">
        <w:rPr>
          <w:i w:val="0"/>
          <w:iCs w:val="0"/>
          <w:color w:val="auto"/>
        </w:rPr>
        <w:t xml:space="preserve"> in (b) and (c), and s</w:t>
      </w:r>
      <w:r w:rsidR="003C4B2C" w:rsidRPr="6C83EAB6">
        <w:rPr>
          <w:i w:val="0"/>
          <w:iCs w:val="0"/>
          <w:color w:val="auto"/>
        </w:rPr>
        <w:t>cale bar in (b) and (c) is 1</w:t>
      </w:r>
      <w:r w:rsidR="003115E5">
        <w:rPr>
          <w:i w:val="0"/>
          <w:iCs w:val="0"/>
          <w:color w:val="auto"/>
        </w:rPr>
        <w:t xml:space="preserve"> </w:t>
      </w:r>
      <w:r w:rsidR="003C4B2C" w:rsidRPr="6C83EAB6">
        <w:rPr>
          <w:i w:val="0"/>
          <w:iCs w:val="0"/>
          <w:color w:val="auto"/>
        </w:rPr>
        <w:t xml:space="preserve">μm. (d) </w:t>
      </w:r>
      <w:r w:rsidR="0059147B" w:rsidRPr="6C83EAB6">
        <w:rPr>
          <w:i w:val="0"/>
          <w:iCs w:val="0"/>
          <w:color w:val="auto"/>
        </w:rPr>
        <w:t xml:space="preserve">Near-field line profiles </w:t>
      </w:r>
      <w:r w:rsidR="00923AA1" w:rsidRPr="6C83EAB6">
        <w:rPr>
          <w:i w:val="0"/>
          <w:iCs w:val="0"/>
          <w:color w:val="auto"/>
        </w:rPr>
        <w:t xml:space="preserve">extracted from (b) and (c) </w:t>
      </w:r>
      <w:r w:rsidR="002C71E8" w:rsidRPr="6C83EAB6">
        <w:rPr>
          <w:i w:val="0"/>
          <w:iCs w:val="0"/>
          <w:color w:val="auto"/>
        </w:rPr>
        <w:t>show polariton</w:t>
      </w:r>
      <w:r w:rsidR="00F95DC5" w:rsidRPr="6C83EAB6">
        <w:rPr>
          <w:i w:val="0"/>
          <w:iCs w:val="0"/>
          <w:color w:val="auto"/>
        </w:rPr>
        <w:t xml:space="preserve">s </w:t>
      </w:r>
      <w:r w:rsidR="0023613C" w:rsidRPr="6C83EAB6">
        <w:rPr>
          <w:i w:val="0"/>
          <w:iCs w:val="0"/>
          <w:color w:val="auto"/>
        </w:rPr>
        <w:t>launched from the NW</w:t>
      </w:r>
      <w:r w:rsidR="003D5787">
        <w:rPr>
          <w:i w:val="0"/>
          <w:iCs w:val="0"/>
          <w:color w:val="auto"/>
        </w:rPr>
        <w:t xml:space="preserve"> and reflected from </w:t>
      </w:r>
      <w:r w:rsidR="00001AC9">
        <w:rPr>
          <w:i w:val="0"/>
          <w:iCs w:val="0"/>
          <w:color w:val="auto"/>
        </w:rPr>
        <w:t>flake edge</w:t>
      </w:r>
      <w:r w:rsidR="0023613C" w:rsidRPr="6C83EAB6">
        <w:rPr>
          <w:i w:val="0"/>
          <w:iCs w:val="0"/>
          <w:color w:val="auto"/>
        </w:rPr>
        <w:t>.</w:t>
      </w:r>
      <w:r w:rsidR="00001AC9">
        <w:rPr>
          <w:i w:val="0"/>
          <w:iCs w:val="0"/>
          <w:color w:val="auto"/>
        </w:rPr>
        <w:t xml:space="preserve"> </w:t>
      </w:r>
      <m:oMath>
        <m:sSub>
          <m:sSubPr>
            <m:ctrlPr>
              <w:rPr>
                <w:rFonts w:ascii="Cambria Math" w:hAnsi="Cambria Math"/>
                <w:iCs w:val="0"/>
                <w:color w:val="auto"/>
              </w:rPr>
            </m:ctrlPr>
          </m:sSubPr>
          <m:e>
            <m:r>
              <w:rPr>
                <w:rFonts w:ascii="Cambria Math" w:hAnsi="Cambria Math"/>
                <w:color w:val="auto"/>
              </w:rPr>
              <m:t>λ</m:t>
            </m:r>
          </m:e>
          <m:sub>
            <m:r>
              <w:rPr>
                <w:rFonts w:ascii="Cambria Math" w:hAnsi="Cambria Math"/>
                <w:color w:val="auto"/>
              </w:rPr>
              <m:t>p</m:t>
            </m:r>
          </m:sub>
        </m:sSub>
      </m:oMath>
      <w:r w:rsidR="00001AC9">
        <w:rPr>
          <w:i w:val="0"/>
          <w:iCs w:val="0"/>
          <w:color w:val="auto"/>
        </w:rPr>
        <w:t xml:space="preserve"> is the polariton wavelength.</w:t>
      </w:r>
      <w:r w:rsidR="0023613C" w:rsidRPr="6C83EAB6">
        <w:rPr>
          <w:i w:val="0"/>
          <w:iCs w:val="0"/>
          <w:color w:val="auto"/>
        </w:rPr>
        <w:t xml:space="preserve"> </w:t>
      </w:r>
      <w:r w:rsidR="00EC51C1">
        <w:rPr>
          <w:i w:val="0"/>
          <w:iCs w:val="0"/>
          <w:color w:val="auto"/>
        </w:rPr>
        <w:t>F</w:t>
      </w:r>
      <w:r w:rsidR="00EC51C1" w:rsidRPr="00EC51C1">
        <w:rPr>
          <w:i w:val="0"/>
          <w:iCs w:val="0"/>
          <w:color w:val="auto"/>
        </w:rPr>
        <w:t xml:space="preserve">ull polariton wavelength </w:t>
      </w:r>
      <w:r w:rsidR="00BD1C8C">
        <w:rPr>
          <w:i w:val="0"/>
          <w:iCs w:val="0"/>
          <w:color w:val="auto"/>
        </w:rPr>
        <w:t xml:space="preserve">is </w:t>
      </w:r>
      <w:r w:rsidR="00EC51C1" w:rsidRPr="00EC51C1">
        <w:rPr>
          <w:i w:val="0"/>
          <w:iCs w:val="0"/>
          <w:color w:val="auto"/>
        </w:rPr>
        <w:t>exhibiting in the observed polariton fringes</w:t>
      </w:r>
      <w:r w:rsidR="00BD1C8C">
        <w:rPr>
          <w:i w:val="0"/>
          <w:iCs w:val="0"/>
          <w:color w:val="auto"/>
        </w:rPr>
        <w:t xml:space="preserve"> for NW launched HPhPs, while </w:t>
      </w:r>
      <w:r w:rsidR="00BD1C8C" w:rsidRPr="00BD1C8C">
        <w:rPr>
          <w:i w:val="0"/>
          <w:iCs w:val="0"/>
          <w:color w:val="auto"/>
        </w:rPr>
        <w:t xml:space="preserve">half polariton wavelength </w:t>
      </w:r>
      <w:r w:rsidR="00BD1C8C">
        <w:rPr>
          <w:i w:val="0"/>
          <w:iCs w:val="0"/>
          <w:color w:val="auto"/>
        </w:rPr>
        <w:t xml:space="preserve">is </w:t>
      </w:r>
      <w:r w:rsidR="00BD1C8C" w:rsidRPr="00BD1C8C">
        <w:rPr>
          <w:i w:val="0"/>
          <w:iCs w:val="0"/>
          <w:color w:val="auto"/>
        </w:rPr>
        <w:t>exhibiting in the observed polariton fringes</w:t>
      </w:r>
      <w:r w:rsidR="009046EE">
        <w:rPr>
          <w:i w:val="0"/>
          <w:iCs w:val="0"/>
          <w:color w:val="auto"/>
        </w:rPr>
        <w:t xml:space="preserve"> for flake edge reflected HPhPs.</w:t>
      </w:r>
      <w:r w:rsidR="00EC51C1" w:rsidRPr="00EC51C1">
        <w:rPr>
          <w:i w:val="0"/>
          <w:iCs w:val="0"/>
          <w:color w:val="auto"/>
        </w:rPr>
        <w:t xml:space="preserve"> </w:t>
      </w:r>
      <w:r w:rsidR="00815CE0" w:rsidRPr="6C83EAB6">
        <w:rPr>
          <w:i w:val="0"/>
          <w:iCs w:val="0"/>
          <w:color w:val="auto"/>
        </w:rPr>
        <w:t xml:space="preserve">Line profiles in (d) are </w:t>
      </w:r>
      <w:r w:rsidR="00367B1F" w:rsidRPr="6C83EAB6">
        <w:rPr>
          <w:i w:val="0"/>
          <w:iCs w:val="0"/>
          <w:color w:val="auto"/>
        </w:rPr>
        <w:t xml:space="preserve">normalized and shifted for clarity. </w:t>
      </w:r>
      <w:r w:rsidR="00EA5D75" w:rsidRPr="6C83EAB6">
        <w:rPr>
          <w:i w:val="0"/>
          <w:iCs w:val="0"/>
          <w:color w:val="auto"/>
        </w:rPr>
        <w:t xml:space="preserve">(e) </w:t>
      </w:r>
      <w:r w:rsidR="00852D1C" w:rsidRPr="6C83EAB6">
        <w:rPr>
          <w:i w:val="0"/>
          <w:iCs w:val="0"/>
          <w:color w:val="auto"/>
        </w:rPr>
        <w:t xml:space="preserve">Phonon polariton </w:t>
      </w:r>
      <w:r w:rsidR="00EF1D35" w:rsidRPr="6C83EAB6">
        <w:rPr>
          <w:i w:val="0"/>
          <w:iCs w:val="0"/>
          <w:color w:val="auto"/>
        </w:rPr>
        <w:t>dispersion</w:t>
      </w:r>
      <w:r w:rsidR="003B701A" w:rsidRPr="6C83EAB6">
        <w:rPr>
          <w:i w:val="0"/>
          <w:iCs w:val="0"/>
          <w:color w:val="auto"/>
        </w:rPr>
        <w:t xml:space="preserve"> </w:t>
      </w:r>
      <w:r w:rsidR="00056946" w:rsidRPr="6C83EAB6">
        <w:rPr>
          <w:i w:val="0"/>
          <w:iCs w:val="0"/>
          <w:color w:val="auto"/>
        </w:rPr>
        <w:t xml:space="preserve">along </w:t>
      </w:r>
      <w:r w:rsidR="003B701A" w:rsidRPr="6C83EAB6">
        <w:rPr>
          <w:i w:val="0"/>
          <w:iCs w:val="0"/>
          <w:color w:val="auto"/>
        </w:rPr>
        <w:t>[001] direction</w:t>
      </w:r>
      <w:r w:rsidR="00EF1D35" w:rsidRPr="6C83EAB6">
        <w:rPr>
          <w:i w:val="0"/>
          <w:iCs w:val="0"/>
          <w:color w:val="auto"/>
        </w:rPr>
        <w:t xml:space="preserve"> calculated from the imaginary part of the </w:t>
      </w:r>
      <w:r w:rsidR="00EF1D35">
        <w:rPr>
          <w:color w:val="auto"/>
        </w:rPr>
        <w:t>p</w:t>
      </w:r>
      <w:r w:rsidR="00EF1D35" w:rsidRPr="6C83EAB6">
        <w:rPr>
          <w:i w:val="0"/>
          <w:iCs w:val="0"/>
          <w:color w:val="auto"/>
        </w:rPr>
        <w:t xml:space="preserve">-polarized reflection coefficient with </w:t>
      </w:r>
      <w:r w:rsidR="00CF5705" w:rsidRPr="6C83EAB6">
        <w:rPr>
          <w:i w:val="0"/>
          <w:iCs w:val="0"/>
          <w:color w:val="auto"/>
        </w:rPr>
        <w:t>the</w:t>
      </w:r>
      <w:r w:rsidR="003C0BCB" w:rsidRPr="6C83EAB6">
        <w:rPr>
          <w:i w:val="0"/>
          <w:iCs w:val="0"/>
          <w:color w:val="auto"/>
        </w:rPr>
        <w:t xml:space="preserve"> experimental data for </w:t>
      </w:r>
      <w:r w:rsidR="0090047B">
        <w:rPr>
          <w:i w:val="0"/>
          <w:iCs w:val="0"/>
          <w:color w:val="auto"/>
        </w:rPr>
        <w:t>HPhPs from flake edge</w:t>
      </w:r>
      <w:r w:rsidR="005C248E" w:rsidRPr="6C83EAB6">
        <w:rPr>
          <w:i w:val="0"/>
          <w:iCs w:val="0"/>
          <w:color w:val="auto"/>
        </w:rPr>
        <w:t xml:space="preserve"> (</w:t>
      </w:r>
      <w:r w:rsidR="00A07784" w:rsidRPr="6C83EAB6">
        <w:rPr>
          <w:i w:val="0"/>
          <w:iCs w:val="0"/>
          <w:color w:val="auto"/>
        </w:rPr>
        <w:t xml:space="preserve">only </w:t>
      </w:r>
      <w:r w:rsidR="005C248E" w:rsidRPr="6C83EAB6">
        <w:rPr>
          <w:i w:val="0"/>
          <w:iCs w:val="0"/>
          <w:color w:val="auto"/>
        </w:rPr>
        <w:t>fundamental mode</w:t>
      </w:r>
      <w:r w:rsidR="00737224" w:rsidRPr="6C83EAB6">
        <w:rPr>
          <w:i w:val="0"/>
          <w:iCs w:val="0"/>
          <w:color w:val="auto"/>
        </w:rPr>
        <w:t xml:space="preserve"> observed</w:t>
      </w:r>
      <w:r w:rsidR="005C248E" w:rsidRPr="6C83EAB6">
        <w:rPr>
          <w:i w:val="0"/>
          <w:iCs w:val="0"/>
          <w:color w:val="auto"/>
        </w:rPr>
        <w:t xml:space="preserve">, </w:t>
      </w:r>
      <m:oMath>
        <m:r>
          <w:rPr>
            <w:rFonts w:ascii="Cambria Math" w:hAnsi="Cambria Math"/>
            <w:color w:val="auto"/>
          </w:rPr>
          <m:t>l=0</m:t>
        </m:r>
      </m:oMath>
      <w:r w:rsidR="005C248E" w:rsidRPr="6C83EAB6">
        <w:rPr>
          <w:i w:val="0"/>
          <w:iCs w:val="0"/>
          <w:color w:val="auto"/>
        </w:rPr>
        <w:t>)</w:t>
      </w:r>
      <w:r w:rsidR="003C0BCB" w:rsidRPr="6C83EAB6">
        <w:rPr>
          <w:i w:val="0"/>
          <w:iCs w:val="0"/>
          <w:color w:val="auto"/>
        </w:rPr>
        <w:t xml:space="preserve">. </w:t>
      </w:r>
      <w:r w:rsidR="005C248E" w:rsidRPr="6C83EAB6">
        <w:rPr>
          <w:i w:val="0"/>
          <w:iCs w:val="0"/>
          <w:color w:val="auto"/>
        </w:rPr>
        <w:t xml:space="preserve">(f) Calculated phonon </w:t>
      </w:r>
      <w:r w:rsidR="009A2D23" w:rsidRPr="6C83EAB6">
        <w:rPr>
          <w:i w:val="0"/>
          <w:iCs w:val="0"/>
          <w:color w:val="auto"/>
        </w:rPr>
        <w:t xml:space="preserve">polariton dispersion with the experimental data for NW launched </w:t>
      </w:r>
      <w:r w:rsidR="0090047B">
        <w:rPr>
          <w:i w:val="0"/>
          <w:iCs w:val="0"/>
          <w:color w:val="auto"/>
        </w:rPr>
        <w:t>HPhPs</w:t>
      </w:r>
      <w:r w:rsidR="009A2D23" w:rsidRPr="6C83EAB6">
        <w:rPr>
          <w:i w:val="0"/>
          <w:iCs w:val="0"/>
          <w:color w:val="auto"/>
        </w:rPr>
        <w:t xml:space="preserve"> (</w:t>
      </w:r>
      <w:r w:rsidR="00737224" w:rsidRPr="6C83EAB6">
        <w:rPr>
          <w:i w:val="0"/>
          <w:iCs w:val="0"/>
          <w:color w:val="auto"/>
        </w:rPr>
        <w:t xml:space="preserve">both </w:t>
      </w:r>
      <w:r w:rsidR="009A2D23" w:rsidRPr="6C83EAB6">
        <w:rPr>
          <w:i w:val="0"/>
          <w:iCs w:val="0"/>
          <w:color w:val="auto"/>
        </w:rPr>
        <w:t>fundamental and higher-order modes</w:t>
      </w:r>
      <w:r w:rsidR="00737224" w:rsidRPr="6C83EAB6">
        <w:rPr>
          <w:i w:val="0"/>
          <w:iCs w:val="0"/>
          <w:color w:val="auto"/>
        </w:rPr>
        <w:t xml:space="preserve"> observed</w:t>
      </w:r>
      <w:r w:rsidR="009A2D23" w:rsidRPr="6C83EAB6">
        <w:rPr>
          <w:i w:val="0"/>
          <w:iCs w:val="0"/>
          <w:color w:val="auto"/>
        </w:rPr>
        <w:t xml:space="preserve">, </w:t>
      </w:r>
      <m:oMath>
        <m:r>
          <w:rPr>
            <w:rFonts w:ascii="Cambria Math" w:hAnsi="Cambria Math"/>
            <w:color w:val="auto"/>
          </w:rPr>
          <m:t>l=0</m:t>
        </m:r>
      </m:oMath>
      <w:r w:rsidR="00E92278" w:rsidRPr="6C83EAB6">
        <w:rPr>
          <w:i w:val="0"/>
          <w:iCs w:val="0"/>
          <w:color w:val="auto"/>
        </w:rPr>
        <w:t xml:space="preserve"> </w:t>
      </w:r>
      <w:r w:rsidR="009A2D23" w:rsidRPr="6C83EAB6">
        <w:rPr>
          <w:i w:val="0"/>
          <w:iCs w:val="0"/>
          <w:color w:val="auto"/>
        </w:rPr>
        <w:t xml:space="preserve">and </w:t>
      </w:r>
      <m:oMath>
        <m:r>
          <w:rPr>
            <w:rFonts w:ascii="Cambria Math" w:hAnsi="Cambria Math"/>
            <w:color w:val="auto"/>
          </w:rPr>
          <m:t>l=1</m:t>
        </m:r>
      </m:oMath>
      <w:r w:rsidR="009A2D23" w:rsidRPr="6C83EAB6">
        <w:rPr>
          <w:i w:val="0"/>
          <w:iCs w:val="0"/>
          <w:color w:val="auto"/>
        </w:rPr>
        <w:t>).</w:t>
      </w:r>
    </w:p>
    <w:p w14:paraId="5A0F35A8" w14:textId="0F6E77EB" w:rsidR="003C0F73" w:rsidRPr="00631481" w:rsidRDefault="00DA1364" w:rsidP="005C75B4">
      <w:pPr>
        <w:jc w:val="both"/>
        <w:rPr>
          <w:color w:val="FF0000"/>
        </w:rPr>
      </w:pPr>
      <w:r>
        <w:t>To</w:t>
      </w:r>
      <w:r w:rsidR="62EAEF6C">
        <w:t xml:space="preserve"> further </w:t>
      </w:r>
      <w:r w:rsidR="73A3769E">
        <w:t>study the</w:t>
      </w:r>
      <w:r w:rsidR="00462CE9" w:rsidRPr="00462CE9">
        <w:t xml:space="preserve"> mechanism by which the </w:t>
      </w:r>
      <w:r w:rsidR="00462CE9">
        <w:t>high</w:t>
      </w:r>
      <w:r w:rsidR="008A2F16">
        <w:t>er</w:t>
      </w:r>
      <w:r w:rsidR="00462CE9">
        <w:t xml:space="preserve">-order </w:t>
      </w:r>
      <w:r w:rsidR="00462CE9" w:rsidRPr="00462CE9">
        <w:t>mode can be stimulated and probed efficiently using a 3C-SiC NW launcher</w:t>
      </w:r>
      <w:r w:rsidR="73A3769E">
        <w:t xml:space="preserve">, we performed </w:t>
      </w:r>
      <w:bookmarkStart w:id="15" w:name="OLE_LINK9"/>
      <w:r w:rsidR="73A3769E">
        <w:t>f</w:t>
      </w:r>
      <w:r w:rsidR="73A3769E" w:rsidRPr="000473E4">
        <w:t>inite element method (FEM) simulations</w:t>
      </w:r>
      <w:r w:rsidR="73A3769E">
        <w:t xml:space="preserve"> </w:t>
      </w:r>
      <w:bookmarkEnd w:id="15"/>
      <w:r w:rsidR="73A3769E">
        <w:t>using the same geometry as our experiments (methods).</w:t>
      </w:r>
      <w:r w:rsidR="66001382">
        <w:t xml:space="preserve"> The calculated </w:t>
      </w:r>
      <w:r w:rsidR="00737D69">
        <w:t xml:space="preserve">out-of-plane </w:t>
      </w:r>
      <w:r w:rsidR="51418048">
        <w:t>electric field (</w:t>
      </w:r>
      <w:r w:rsidR="51418048" w:rsidRPr="6C83EAB6">
        <w:rPr>
          <w:i/>
          <w:iCs/>
        </w:rPr>
        <w:t>E</w:t>
      </w:r>
      <w:r w:rsidR="51418048" w:rsidRPr="00150AE5">
        <w:rPr>
          <w:vertAlign w:val="subscript"/>
        </w:rPr>
        <w:t>z</w:t>
      </w:r>
      <w:r w:rsidR="51418048">
        <w:t>)</w:t>
      </w:r>
      <w:r w:rsidR="25E2E118">
        <w:t xml:space="preserve"> at </w:t>
      </w:r>
      <w:bookmarkStart w:id="16" w:name="_Int_suFJ63f3"/>
      <w:r w:rsidR="25E2E118">
        <w:t>900 cm</w:t>
      </w:r>
      <w:bookmarkEnd w:id="16"/>
      <w:r w:rsidR="25E2E118">
        <w:rPr>
          <w:vertAlign w:val="superscript"/>
        </w:rPr>
        <w:t>-1</w:t>
      </w:r>
      <w:r w:rsidR="25E2E118">
        <w:t xml:space="preserve"> reveals </w:t>
      </w:r>
      <w:r w:rsidR="7B7F02B0">
        <w:lastRenderedPageBreak/>
        <w:t xml:space="preserve">the existence of </w:t>
      </w:r>
      <w:r w:rsidR="15A2DB93">
        <w:t xml:space="preserve">both </w:t>
      </w:r>
      <w:r w:rsidR="7B7F02B0">
        <w:t>the fundamental</w:t>
      </w:r>
      <w:r w:rsidR="7769CF3C">
        <w:t xml:space="preserve"> (</w:t>
      </w:r>
      <m:oMath>
        <m:r>
          <w:rPr>
            <w:rFonts w:ascii="Cambria Math" w:hAnsi="Cambria Math"/>
          </w:rPr>
          <m:t>l=0</m:t>
        </m:r>
      </m:oMath>
      <w:r w:rsidR="7769CF3C">
        <w:t>)</w:t>
      </w:r>
      <w:r w:rsidR="7B7F02B0">
        <w:t xml:space="preserve"> and high-order</w:t>
      </w:r>
      <w:r w:rsidR="7769CF3C">
        <w:t xml:space="preserve"> (</w:t>
      </w:r>
      <m:oMath>
        <m:r>
          <w:rPr>
            <w:rFonts w:ascii="Cambria Math" w:hAnsi="Cambria Math"/>
          </w:rPr>
          <m:t>l=1</m:t>
        </m:r>
      </m:oMath>
      <w:r w:rsidR="7769CF3C">
        <w:t>)</w:t>
      </w:r>
      <w:r w:rsidR="7B7F02B0">
        <w:t xml:space="preserve"> HPhPs modes</w:t>
      </w:r>
      <w:r w:rsidR="7769CF3C">
        <w:t xml:space="preserve"> </w:t>
      </w:r>
      <w:r w:rsidR="161EEE3F">
        <w:t xml:space="preserve">launched from the 3C-SiC NW, with </w:t>
      </w:r>
      <w:r w:rsidR="75EB9CD4">
        <w:t xml:space="preserve">ray-like light propagation within the </w:t>
      </w:r>
      <w:r w:rsidR="75EB9CD4" w:rsidRPr="520B8EB1">
        <w:t>α-</w:t>
      </w:r>
      <w:r w:rsidR="75EB9CD4" w:rsidRPr="0089485A">
        <w:t>MoO</w:t>
      </w:r>
      <w:r w:rsidR="75EB9CD4" w:rsidRPr="00A861C2">
        <w:rPr>
          <w:vertAlign w:val="subscript"/>
        </w:rPr>
        <w:t>3</w:t>
      </w:r>
      <w:r w:rsidR="75EB9CD4">
        <w:t xml:space="preserve"> slab (Fig</w:t>
      </w:r>
      <w:r w:rsidR="00383B95">
        <w:t>ure</w:t>
      </w:r>
      <w:r w:rsidR="75EB9CD4">
        <w:t xml:space="preserve">. 2a). </w:t>
      </w:r>
      <w:r w:rsidR="15A2DB93">
        <w:t xml:space="preserve">By extracting </w:t>
      </w:r>
      <w:r w:rsidR="47955CC1">
        <w:t>the line profiles</w:t>
      </w:r>
      <w:r w:rsidR="7D480414">
        <w:t xml:space="preserve"> 60 nm above </w:t>
      </w:r>
      <w:r w:rsidR="7D480414" w:rsidRPr="520B8EB1">
        <w:t>α-</w:t>
      </w:r>
      <w:r w:rsidR="7D480414" w:rsidRPr="0089485A">
        <w:t>MoO</w:t>
      </w:r>
      <w:r w:rsidR="7D480414" w:rsidRPr="00A861C2">
        <w:rPr>
          <w:vertAlign w:val="subscript"/>
        </w:rPr>
        <w:t>3</w:t>
      </w:r>
      <w:r w:rsidR="7D480414">
        <w:t xml:space="preserve"> slab</w:t>
      </w:r>
      <w:r w:rsidR="6225160D">
        <w:t xml:space="preserve"> </w:t>
      </w:r>
      <w:r w:rsidR="594C75A4">
        <w:t>at 900</w:t>
      </w:r>
      <w:r w:rsidR="594C75A4" w:rsidRPr="008E47CE">
        <w:t xml:space="preserve"> </w:t>
      </w:r>
      <w:r w:rsidR="594C75A4">
        <w:t>cm</w:t>
      </w:r>
      <w:r w:rsidR="594C75A4">
        <w:rPr>
          <w:vertAlign w:val="superscript"/>
        </w:rPr>
        <w:t>-1</w:t>
      </w:r>
      <w:r w:rsidR="594C75A4">
        <w:t xml:space="preserve"> </w:t>
      </w:r>
      <w:r w:rsidR="776FB9E2">
        <w:t>(blue line in Fig</w:t>
      </w:r>
      <w:r w:rsidR="00383B95">
        <w:t>ure</w:t>
      </w:r>
      <w:r w:rsidR="776FB9E2">
        <w:t xml:space="preserve">. 2c) </w:t>
      </w:r>
      <w:r w:rsidR="4225DE66">
        <w:t xml:space="preserve">and performing </w:t>
      </w:r>
      <w:r w:rsidR="00813683">
        <w:t xml:space="preserve">a </w:t>
      </w:r>
      <w:r w:rsidR="4225DE66">
        <w:t>FFT (Fast Fourier Transform) filter on the extracted</w:t>
      </w:r>
      <w:r w:rsidR="594C75A4">
        <w:t xml:space="preserve"> line profile</w:t>
      </w:r>
      <w:r w:rsidR="17FA1E1D">
        <w:t xml:space="preserve"> (similar procedure as in </w:t>
      </w:r>
      <w:r w:rsidR="00CB1F02">
        <w:t xml:space="preserve">the </w:t>
      </w:r>
      <w:r w:rsidR="17FA1E1D">
        <w:t>previous stud</w:t>
      </w:r>
      <w:r w:rsidR="00813683">
        <w:t>ies</w:t>
      </w:r>
      <w:r w:rsidR="006C539A">
        <w:fldChar w:fldCharType="begin">
          <w:fldData xml:space="preserve">PEVuZE5vdGU+PENpdGU+PEF1dGhvcj5EYWk8L0F1dGhvcj48WWVhcj4yMDE1PC9ZZWFyPjxSZWNO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==
</w:fldData>
        </w:fldChar>
      </w:r>
      <w:r w:rsidR="00AC3259">
        <w:instrText xml:space="preserve"> ADDIN EN.CITE </w:instrText>
      </w:r>
      <w:r w:rsidR="00AC3259">
        <w:fldChar w:fldCharType="begin">
          <w:fldData xml:space="preserve">PEVuZE5vdGU+PENpdGU+PEF1dGhvcj5EYWk8L0F1dGhvcj48WWVhcj4yMDE1PC9ZZWFyPjxSZWNO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==
</w:fldData>
        </w:fldChar>
      </w:r>
      <w:r w:rsidR="00AC3259">
        <w:instrText xml:space="preserve"> ADDIN EN.CITE.DATA </w:instrText>
      </w:r>
      <w:r w:rsidR="00AC3259">
        <w:fldChar w:fldCharType="end"/>
      </w:r>
      <w:r w:rsidR="006C539A">
        <w:fldChar w:fldCharType="separate"/>
      </w:r>
      <w:r w:rsidR="00AC3259">
        <w:rPr>
          <w:noProof/>
        </w:rPr>
        <w:t>[24, 67]</w:t>
      </w:r>
      <w:r w:rsidR="006C539A">
        <w:fldChar w:fldCharType="end"/>
      </w:r>
      <w:r w:rsidR="17FA1E1D">
        <w:t>)</w:t>
      </w:r>
      <w:r w:rsidR="594C75A4">
        <w:t xml:space="preserve">, </w:t>
      </w:r>
      <w:r w:rsidR="6522A6AA">
        <w:t xml:space="preserve">the </w:t>
      </w:r>
      <w:r w:rsidR="2D692298">
        <w:t>polariton components from the fundament</w:t>
      </w:r>
      <w:r w:rsidR="00BB3E0B">
        <w:t>al</w:t>
      </w:r>
      <w:r w:rsidR="54641720">
        <w:t xml:space="preserve"> (green line in Fig</w:t>
      </w:r>
      <w:r w:rsidR="00383B95">
        <w:t>ure</w:t>
      </w:r>
      <w:r w:rsidR="54641720">
        <w:t>. 2c)</w:t>
      </w:r>
      <w:r w:rsidR="2D692298">
        <w:t xml:space="preserve"> and high</w:t>
      </w:r>
      <w:r w:rsidR="008A2F16">
        <w:t>er</w:t>
      </w:r>
      <w:r w:rsidR="2D692298">
        <w:t>-order modes</w:t>
      </w:r>
      <w:r w:rsidR="54641720">
        <w:t xml:space="preserve"> (</w:t>
      </w:r>
      <w:r w:rsidR="1F00E09C">
        <w:t>m</w:t>
      </w:r>
      <w:r w:rsidR="1F00E09C" w:rsidRPr="00B34458">
        <w:t>agenta</w:t>
      </w:r>
      <w:r w:rsidR="1F00E09C">
        <w:t xml:space="preserve"> in Fig</w:t>
      </w:r>
      <w:r w:rsidR="00383B95">
        <w:t>ure</w:t>
      </w:r>
      <w:r w:rsidR="1F00E09C">
        <w:t>. 2c</w:t>
      </w:r>
      <w:r w:rsidR="54641720">
        <w:t>)</w:t>
      </w:r>
      <w:r w:rsidR="17FA1E1D">
        <w:t xml:space="preserve"> </w:t>
      </w:r>
      <w:r w:rsidR="78F3C4C2">
        <w:t xml:space="preserve">are </w:t>
      </w:r>
      <w:r w:rsidR="438EFC4D">
        <w:t>separated, further confirming our experimental observation of</w:t>
      </w:r>
      <w:r w:rsidR="003C451E">
        <w:t xml:space="preserve"> the</w:t>
      </w:r>
      <w:r w:rsidR="438EFC4D">
        <w:t xml:space="preserve"> high</w:t>
      </w:r>
      <w:r w:rsidR="00813683">
        <w:t xml:space="preserve">er </w:t>
      </w:r>
      <w:r w:rsidR="438EFC4D">
        <w:t>order in-plane HPhPs.</w:t>
      </w:r>
      <w:r w:rsidR="78F3C4C2">
        <w:t xml:space="preserve"> </w:t>
      </w:r>
      <w:bookmarkStart w:id="17" w:name="_Int_1YoOQ6JH"/>
      <w:proofErr w:type="gramStart"/>
      <w:r w:rsidR="1F00E09C">
        <w:t>Similar to</w:t>
      </w:r>
      <w:bookmarkEnd w:id="17"/>
      <w:proofErr w:type="gramEnd"/>
      <w:r w:rsidR="1F00E09C">
        <w:t xml:space="preserve"> our experimental </w:t>
      </w:r>
      <w:r w:rsidR="00087943">
        <w:t>observations</w:t>
      </w:r>
      <w:r w:rsidR="1F00E09C">
        <w:t xml:space="preserve">, </w:t>
      </w:r>
      <w:r w:rsidR="153DB7B9">
        <w:t xml:space="preserve">at a </w:t>
      </w:r>
      <w:r w:rsidR="00467FBB">
        <w:t>higher frequency (930 cm</w:t>
      </w:r>
      <w:r w:rsidR="00467FBB" w:rsidRPr="00B462B1">
        <w:rPr>
          <w:vertAlign w:val="superscript"/>
        </w:rPr>
        <w:t>-1</w:t>
      </w:r>
      <w:r w:rsidR="00467FBB">
        <w:t>)</w:t>
      </w:r>
      <w:r w:rsidR="3A908473">
        <w:t>, the simulated electric field</w:t>
      </w:r>
      <w:r w:rsidR="0B4121F2">
        <w:t xml:space="preserve"> primarily</w:t>
      </w:r>
      <w:r w:rsidR="4771D8F8">
        <w:t xml:space="preserve"> </w:t>
      </w:r>
      <w:r w:rsidR="5120AD60">
        <w:t xml:space="preserve">exhibits </w:t>
      </w:r>
      <w:r w:rsidR="0B4121F2">
        <w:t>the fundamental mode</w:t>
      </w:r>
      <w:r w:rsidR="3D85FAAA">
        <w:t xml:space="preserve"> (Fig</w:t>
      </w:r>
      <w:r w:rsidR="007F153E">
        <w:t>ure</w:t>
      </w:r>
      <w:r w:rsidR="3D85FAAA">
        <w:t>. 2b)</w:t>
      </w:r>
      <w:r w:rsidR="7C8F2B93">
        <w:t xml:space="preserve">. </w:t>
      </w:r>
      <w:r w:rsidR="00734234" w:rsidRPr="00B462B1">
        <w:t>The one-dimensional NW we studied is a deeply subwavelength launcher; therefore, as discussed in the supplementary information, the cross-sectional shape does not play a significant role in the in-plane HPhPs launched.</w:t>
      </w:r>
    </w:p>
    <w:p w14:paraId="48AED6D5" w14:textId="77777777" w:rsidR="00466B18" w:rsidRDefault="004046F6" w:rsidP="00466B18">
      <w:pPr>
        <w:keepNext/>
      </w:pPr>
      <w:r>
        <w:rPr>
          <w:noProof/>
        </w:rPr>
        <w:drawing>
          <wp:inline distT="0" distB="0" distL="0" distR="0" wp14:anchorId="75BD8A73" wp14:editId="4D866058">
            <wp:extent cx="5941282" cy="3246753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1282" cy="32467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8AE80F" w14:textId="70600BB2" w:rsidR="004046F6" w:rsidRDefault="00466B18" w:rsidP="6C83EAB6">
      <w:pPr>
        <w:pStyle w:val="Caption"/>
        <w:jc w:val="both"/>
        <w:rPr>
          <w:i w:val="0"/>
          <w:iCs w:val="0"/>
          <w:color w:val="auto"/>
        </w:rPr>
      </w:pPr>
      <w:r w:rsidRPr="6C83EAB6">
        <w:rPr>
          <w:b/>
          <w:bCs/>
          <w:i w:val="0"/>
          <w:iCs w:val="0"/>
          <w:color w:val="auto"/>
        </w:rPr>
        <w:t xml:space="preserve">Figure </w:t>
      </w:r>
      <w:r w:rsidRPr="6C83EAB6">
        <w:rPr>
          <w:b/>
          <w:bCs/>
          <w:i w:val="0"/>
          <w:iCs w:val="0"/>
          <w:color w:val="auto"/>
        </w:rPr>
        <w:fldChar w:fldCharType="begin"/>
      </w:r>
      <w:r w:rsidRPr="6C83EAB6">
        <w:rPr>
          <w:b/>
          <w:bCs/>
          <w:i w:val="0"/>
          <w:iCs w:val="0"/>
          <w:color w:val="auto"/>
        </w:rPr>
        <w:instrText xml:space="preserve"> SEQ Figure \* ARABIC </w:instrText>
      </w:r>
      <w:r w:rsidRPr="6C83EAB6">
        <w:rPr>
          <w:b/>
          <w:bCs/>
          <w:i w:val="0"/>
          <w:iCs w:val="0"/>
          <w:color w:val="auto"/>
        </w:rPr>
        <w:fldChar w:fldCharType="separate"/>
      </w:r>
      <w:r w:rsidR="00DC5487">
        <w:rPr>
          <w:b/>
          <w:bCs/>
          <w:i w:val="0"/>
          <w:iCs w:val="0"/>
          <w:noProof/>
          <w:color w:val="auto"/>
        </w:rPr>
        <w:t>2</w:t>
      </w:r>
      <w:r w:rsidRPr="6C83EAB6">
        <w:rPr>
          <w:b/>
          <w:bCs/>
          <w:i w:val="0"/>
          <w:iCs w:val="0"/>
          <w:color w:val="auto"/>
        </w:rPr>
        <w:fldChar w:fldCharType="end"/>
      </w:r>
      <w:r w:rsidRPr="6C83EAB6">
        <w:rPr>
          <w:b/>
          <w:bCs/>
          <w:i w:val="0"/>
          <w:iCs w:val="0"/>
          <w:color w:val="auto"/>
        </w:rPr>
        <w:t xml:space="preserve">. </w:t>
      </w:r>
      <w:r w:rsidR="002B4F22" w:rsidRPr="6C83EAB6">
        <w:rPr>
          <w:b/>
          <w:bCs/>
          <w:i w:val="0"/>
          <w:iCs w:val="0"/>
          <w:color w:val="auto"/>
        </w:rPr>
        <w:t xml:space="preserve">Higher-order in-plane </w:t>
      </w:r>
      <w:r w:rsidR="00D51B76" w:rsidRPr="6C83EAB6">
        <w:rPr>
          <w:b/>
          <w:bCs/>
          <w:i w:val="0"/>
          <w:iCs w:val="0"/>
          <w:color w:val="auto"/>
        </w:rPr>
        <w:t>HPhPs</w:t>
      </w:r>
      <w:r w:rsidR="002B4F22" w:rsidRPr="6C83EAB6">
        <w:rPr>
          <w:b/>
          <w:bCs/>
          <w:i w:val="0"/>
          <w:iCs w:val="0"/>
          <w:color w:val="auto"/>
        </w:rPr>
        <w:t xml:space="preserve"> </w:t>
      </w:r>
      <w:r w:rsidR="00E21C11" w:rsidRPr="6C83EAB6">
        <w:rPr>
          <w:b/>
          <w:bCs/>
          <w:i w:val="0"/>
          <w:iCs w:val="0"/>
          <w:color w:val="auto"/>
        </w:rPr>
        <w:t xml:space="preserve">launched from </w:t>
      </w:r>
      <w:r w:rsidR="007B1B47" w:rsidRPr="6C83EAB6">
        <w:rPr>
          <w:b/>
          <w:bCs/>
          <w:i w:val="0"/>
          <w:iCs w:val="0"/>
          <w:color w:val="auto"/>
        </w:rPr>
        <w:t>3C-</w:t>
      </w:r>
      <w:r w:rsidR="00B005AA" w:rsidRPr="6C83EAB6">
        <w:rPr>
          <w:b/>
          <w:bCs/>
          <w:i w:val="0"/>
          <w:iCs w:val="0"/>
          <w:color w:val="auto"/>
        </w:rPr>
        <w:t xml:space="preserve">SiC </w:t>
      </w:r>
      <w:r w:rsidR="00D51B76" w:rsidRPr="6C83EAB6">
        <w:rPr>
          <w:b/>
          <w:bCs/>
          <w:i w:val="0"/>
          <w:iCs w:val="0"/>
          <w:color w:val="auto"/>
        </w:rPr>
        <w:t>NW</w:t>
      </w:r>
      <w:r w:rsidR="00E21C11" w:rsidRPr="6C83EAB6">
        <w:rPr>
          <w:b/>
          <w:bCs/>
          <w:i w:val="0"/>
          <w:iCs w:val="0"/>
          <w:color w:val="auto"/>
        </w:rPr>
        <w:t>.</w:t>
      </w:r>
      <w:r w:rsidR="00E21C11" w:rsidRPr="6C83EAB6">
        <w:rPr>
          <w:i w:val="0"/>
          <w:iCs w:val="0"/>
          <w:color w:val="auto"/>
        </w:rPr>
        <w:t xml:space="preserve"> </w:t>
      </w:r>
      <w:bookmarkStart w:id="18" w:name="OLE_LINK12"/>
      <w:r w:rsidR="001B55B9" w:rsidRPr="6C83EAB6">
        <w:rPr>
          <w:i w:val="0"/>
          <w:iCs w:val="0"/>
          <w:color w:val="auto"/>
        </w:rPr>
        <w:t xml:space="preserve">Simulated field profile </w:t>
      </w:r>
      <w:r w:rsidR="00252CAE" w:rsidRPr="6C83EAB6">
        <w:rPr>
          <w:i w:val="0"/>
          <w:iCs w:val="0"/>
          <w:color w:val="auto"/>
        </w:rPr>
        <w:t>(</w:t>
      </w:r>
      <w:r w:rsidR="00252CAE" w:rsidRPr="00252CAE">
        <w:rPr>
          <w:color w:val="auto"/>
        </w:rPr>
        <w:t>E</w:t>
      </w:r>
      <w:r w:rsidR="00252CAE" w:rsidRPr="6C83EAB6">
        <w:rPr>
          <w:i w:val="0"/>
          <w:iCs w:val="0"/>
          <w:color w:val="auto"/>
          <w:vertAlign w:val="subscript"/>
        </w:rPr>
        <w:t>z</w:t>
      </w:r>
      <w:r w:rsidR="00252CAE" w:rsidRPr="6C83EAB6">
        <w:rPr>
          <w:i w:val="0"/>
          <w:iCs w:val="0"/>
          <w:color w:val="auto"/>
        </w:rPr>
        <w:t xml:space="preserve">) </w:t>
      </w:r>
      <w:r w:rsidR="00A9099C" w:rsidRPr="6C83EAB6">
        <w:rPr>
          <w:i w:val="0"/>
          <w:iCs w:val="0"/>
          <w:color w:val="auto"/>
        </w:rPr>
        <w:t>of the same SiC NW/</w:t>
      </w:r>
      <w:r w:rsidR="00094CE8" w:rsidRPr="00094CE8">
        <w:t xml:space="preserve"> </w:t>
      </w:r>
      <w:r w:rsidR="00094CE8" w:rsidRPr="6C83EAB6">
        <w:rPr>
          <w:i w:val="0"/>
          <w:iCs w:val="0"/>
          <w:color w:val="auto"/>
        </w:rPr>
        <w:t>α-</w:t>
      </w:r>
      <w:r w:rsidR="00A9099C" w:rsidRPr="6C83EAB6">
        <w:rPr>
          <w:i w:val="0"/>
          <w:iCs w:val="0"/>
          <w:color w:val="auto"/>
        </w:rPr>
        <w:t>MoO</w:t>
      </w:r>
      <w:r w:rsidR="00A9099C" w:rsidRPr="6C83EAB6">
        <w:rPr>
          <w:i w:val="0"/>
          <w:iCs w:val="0"/>
          <w:color w:val="auto"/>
          <w:vertAlign w:val="subscript"/>
        </w:rPr>
        <w:t>3</w:t>
      </w:r>
      <w:r w:rsidR="00A9099C" w:rsidRPr="6C83EAB6">
        <w:rPr>
          <w:i w:val="0"/>
          <w:iCs w:val="0"/>
          <w:color w:val="auto"/>
        </w:rPr>
        <w:t xml:space="preserve"> device as </w:t>
      </w:r>
      <w:r w:rsidR="00EB6552" w:rsidRPr="6C83EAB6">
        <w:rPr>
          <w:i w:val="0"/>
          <w:iCs w:val="0"/>
          <w:color w:val="auto"/>
        </w:rPr>
        <w:t xml:space="preserve">used in the experiments </w:t>
      </w:r>
      <w:r w:rsidR="00252CAE" w:rsidRPr="6C83EAB6">
        <w:rPr>
          <w:i w:val="0"/>
          <w:iCs w:val="0"/>
          <w:color w:val="auto"/>
        </w:rPr>
        <w:t xml:space="preserve">at </w:t>
      </w:r>
      <w:bookmarkStart w:id="19" w:name="_Int_PFbBLjba"/>
      <w:r w:rsidR="00252CAE" w:rsidRPr="6C83EAB6">
        <w:rPr>
          <w:i w:val="0"/>
          <w:iCs w:val="0"/>
          <w:color w:val="auto"/>
        </w:rPr>
        <w:t>900 cm</w:t>
      </w:r>
      <w:bookmarkEnd w:id="19"/>
      <w:r w:rsidR="00252CAE" w:rsidRPr="6C83EAB6">
        <w:rPr>
          <w:i w:val="0"/>
          <w:iCs w:val="0"/>
          <w:color w:val="auto"/>
          <w:vertAlign w:val="superscript"/>
        </w:rPr>
        <w:t>-1</w:t>
      </w:r>
      <w:r w:rsidR="00252CAE" w:rsidRPr="6C83EAB6">
        <w:rPr>
          <w:i w:val="0"/>
          <w:iCs w:val="0"/>
          <w:color w:val="auto"/>
        </w:rPr>
        <w:t xml:space="preserve"> (a) and </w:t>
      </w:r>
      <w:bookmarkStart w:id="20" w:name="_Int_gTLlM2oP"/>
      <w:r w:rsidR="00252CAE" w:rsidRPr="6C83EAB6">
        <w:rPr>
          <w:i w:val="0"/>
          <w:iCs w:val="0"/>
          <w:color w:val="auto"/>
        </w:rPr>
        <w:t>930 cm</w:t>
      </w:r>
      <w:bookmarkEnd w:id="20"/>
      <w:r w:rsidR="00252CAE" w:rsidRPr="6C83EAB6">
        <w:rPr>
          <w:i w:val="0"/>
          <w:iCs w:val="0"/>
          <w:color w:val="auto"/>
          <w:vertAlign w:val="superscript"/>
        </w:rPr>
        <w:t>-1</w:t>
      </w:r>
      <w:r w:rsidR="00252CAE" w:rsidRPr="6C83EAB6">
        <w:rPr>
          <w:i w:val="0"/>
          <w:iCs w:val="0"/>
          <w:color w:val="auto"/>
        </w:rPr>
        <w:t xml:space="preserve"> (b). Scale bar in (a) and (b) is </w:t>
      </w:r>
      <w:r w:rsidR="00B5542D" w:rsidRPr="6C83EAB6">
        <w:rPr>
          <w:i w:val="0"/>
          <w:iCs w:val="0"/>
          <w:color w:val="auto"/>
        </w:rPr>
        <w:t xml:space="preserve">500 nm. </w:t>
      </w:r>
      <w:r w:rsidR="00746B10" w:rsidRPr="6C83EAB6">
        <w:rPr>
          <w:i w:val="0"/>
          <w:iCs w:val="0"/>
          <w:color w:val="auto"/>
        </w:rPr>
        <w:t>Coordinates in (a) and (b) are the same as in Fi</w:t>
      </w:r>
      <w:r w:rsidR="009D3569" w:rsidRPr="6C83EAB6">
        <w:rPr>
          <w:i w:val="0"/>
          <w:iCs w:val="0"/>
          <w:color w:val="auto"/>
        </w:rPr>
        <w:t xml:space="preserve">gure 1. </w:t>
      </w:r>
      <w:r w:rsidR="00B5542D" w:rsidRPr="6C83EAB6">
        <w:rPr>
          <w:i w:val="0"/>
          <w:iCs w:val="0"/>
          <w:color w:val="auto"/>
        </w:rPr>
        <w:t>(c) Extracted line profiles from</w:t>
      </w:r>
      <w:r w:rsidR="009E7A65" w:rsidRPr="6C83EAB6">
        <w:rPr>
          <w:i w:val="0"/>
          <w:iCs w:val="0"/>
          <w:color w:val="auto"/>
        </w:rPr>
        <w:t xml:space="preserve"> (a) and (b) </w:t>
      </w:r>
      <w:r w:rsidR="0028140A" w:rsidRPr="6C83EAB6">
        <w:rPr>
          <w:i w:val="0"/>
          <w:iCs w:val="0"/>
          <w:color w:val="auto"/>
        </w:rPr>
        <w:t xml:space="preserve">at 60 nm </w:t>
      </w:r>
      <w:r w:rsidR="000C19AA" w:rsidRPr="6C83EAB6">
        <w:rPr>
          <w:i w:val="0"/>
          <w:iCs w:val="0"/>
          <w:color w:val="auto"/>
        </w:rPr>
        <w:t xml:space="preserve">above </w:t>
      </w:r>
      <w:r w:rsidR="00094CE8" w:rsidRPr="6C83EAB6">
        <w:rPr>
          <w:i w:val="0"/>
          <w:iCs w:val="0"/>
          <w:color w:val="auto"/>
        </w:rPr>
        <w:t>α-</w:t>
      </w:r>
      <w:r w:rsidR="000C19AA" w:rsidRPr="6C83EAB6">
        <w:rPr>
          <w:i w:val="0"/>
          <w:iCs w:val="0"/>
          <w:color w:val="auto"/>
        </w:rPr>
        <w:t>MoO</w:t>
      </w:r>
      <w:r w:rsidR="000C19AA" w:rsidRPr="6C83EAB6">
        <w:rPr>
          <w:i w:val="0"/>
          <w:iCs w:val="0"/>
          <w:color w:val="auto"/>
          <w:vertAlign w:val="subscript"/>
        </w:rPr>
        <w:t xml:space="preserve">3 </w:t>
      </w:r>
      <w:r w:rsidR="000C19AA" w:rsidRPr="6C83EAB6">
        <w:rPr>
          <w:i w:val="0"/>
          <w:iCs w:val="0"/>
          <w:color w:val="auto"/>
        </w:rPr>
        <w:t>surface</w:t>
      </w:r>
      <w:r w:rsidR="009D5647" w:rsidRPr="6C83EAB6">
        <w:rPr>
          <w:i w:val="0"/>
          <w:iCs w:val="0"/>
          <w:color w:val="auto"/>
        </w:rPr>
        <w:t xml:space="preserve"> (</w:t>
      </w:r>
      <w:r w:rsidR="0006025B" w:rsidRPr="6C83EAB6">
        <w:rPr>
          <w:i w:val="0"/>
          <w:iCs w:val="0"/>
          <w:color w:val="auto"/>
        </w:rPr>
        <w:t>to mimic the actual s-SNOM measurements</w:t>
      </w:r>
      <w:r w:rsidR="009D5647" w:rsidRPr="6C83EAB6">
        <w:rPr>
          <w:i w:val="0"/>
          <w:iCs w:val="0"/>
          <w:color w:val="auto"/>
        </w:rPr>
        <w:t>)</w:t>
      </w:r>
      <w:r w:rsidR="000C19AA" w:rsidRPr="6C83EAB6">
        <w:rPr>
          <w:i w:val="0"/>
          <w:iCs w:val="0"/>
          <w:color w:val="auto"/>
        </w:rPr>
        <w:t xml:space="preserve">. </w:t>
      </w:r>
      <w:r w:rsidR="00FF2D79" w:rsidRPr="6C83EAB6">
        <w:rPr>
          <w:i w:val="0"/>
          <w:iCs w:val="0"/>
          <w:color w:val="auto"/>
        </w:rPr>
        <w:t xml:space="preserve">FFT filter is used </w:t>
      </w:r>
      <w:r w:rsidR="00832B44" w:rsidRPr="6C83EAB6">
        <w:rPr>
          <w:i w:val="0"/>
          <w:iCs w:val="0"/>
          <w:color w:val="auto"/>
        </w:rPr>
        <w:t>i</w:t>
      </w:r>
      <w:r w:rsidR="00FF2D79" w:rsidRPr="6C83EAB6">
        <w:rPr>
          <w:i w:val="0"/>
          <w:iCs w:val="0"/>
          <w:color w:val="auto"/>
        </w:rPr>
        <w:t>n the l</w:t>
      </w:r>
      <w:r w:rsidR="00BC2A1F" w:rsidRPr="6C83EAB6">
        <w:rPr>
          <w:i w:val="0"/>
          <w:iCs w:val="0"/>
          <w:color w:val="auto"/>
        </w:rPr>
        <w:t>ine profile at 900 cm</w:t>
      </w:r>
      <w:r w:rsidR="00BC2A1F" w:rsidRPr="6C83EAB6">
        <w:rPr>
          <w:i w:val="0"/>
          <w:iCs w:val="0"/>
          <w:color w:val="auto"/>
          <w:vertAlign w:val="superscript"/>
        </w:rPr>
        <w:t>-1</w:t>
      </w:r>
      <w:r w:rsidR="00BC2A1F" w:rsidRPr="6C83EAB6">
        <w:rPr>
          <w:i w:val="0"/>
          <w:iCs w:val="0"/>
          <w:color w:val="auto"/>
        </w:rPr>
        <w:t xml:space="preserve"> (blue line) </w:t>
      </w:r>
      <w:r w:rsidR="00832B44" w:rsidRPr="6C83EAB6">
        <w:rPr>
          <w:i w:val="0"/>
          <w:iCs w:val="0"/>
          <w:color w:val="auto"/>
        </w:rPr>
        <w:t>to show the component of fundamental mode (</w:t>
      </w:r>
      <m:oMath>
        <m:r>
          <w:rPr>
            <w:rFonts w:ascii="Cambria Math" w:hAnsi="Cambria Math"/>
            <w:color w:val="auto"/>
          </w:rPr>
          <m:t>l=0</m:t>
        </m:r>
      </m:oMath>
      <w:r w:rsidR="00832B44" w:rsidRPr="6C83EAB6">
        <w:rPr>
          <w:i w:val="0"/>
          <w:iCs w:val="0"/>
          <w:color w:val="auto"/>
        </w:rPr>
        <w:t>, green line) and higher-order mode (</w:t>
      </w:r>
      <m:oMath>
        <m:r>
          <w:rPr>
            <w:rFonts w:ascii="Cambria Math" w:hAnsi="Cambria Math"/>
            <w:color w:val="auto"/>
          </w:rPr>
          <m:t>l=1</m:t>
        </m:r>
      </m:oMath>
      <w:r w:rsidR="00832B44" w:rsidRPr="6C83EAB6">
        <w:rPr>
          <w:i w:val="0"/>
          <w:iCs w:val="0"/>
          <w:color w:val="auto"/>
        </w:rPr>
        <w:t>, magenta line)</w:t>
      </w:r>
      <w:r w:rsidR="00B400B5" w:rsidRPr="6C83EAB6">
        <w:rPr>
          <w:i w:val="0"/>
          <w:iCs w:val="0"/>
          <w:color w:val="auto"/>
        </w:rPr>
        <w:t>. Plots in (c) are shifted for clarity.</w:t>
      </w:r>
      <w:bookmarkEnd w:id="18"/>
    </w:p>
    <w:p w14:paraId="19762B6C" w14:textId="77777777" w:rsidR="00E66FC0" w:rsidRDefault="00BB3E0B" w:rsidP="00203E44">
      <w:pPr>
        <w:jc w:val="both"/>
      </w:pPr>
      <w:r>
        <w:t>As the momenta that can be officially launched in this approach is driven by the size of the 3C-SiC NW, w</w:t>
      </w:r>
      <w:r w:rsidR="0085768A">
        <w:t xml:space="preserve">e </w:t>
      </w:r>
      <w:r w:rsidR="004A5EFE">
        <w:t>further explore</w:t>
      </w:r>
      <w:r w:rsidR="0085768A">
        <w:t xml:space="preserve"> the launching mechanism of the higher</w:t>
      </w:r>
      <w:r w:rsidR="004A5EFE">
        <w:t>-</w:t>
      </w:r>
      <w:r w:rsidR="0085768A">
        <w:t xml:space="preserve">order HPhPs by </w:t>
      </w:r>
      <w:r>
        <w:t>exploring the diameter dependence of modes excited</w:t>
      </w:r>
      <w:r w:rsidR="0085768A">
        <w:t xml:space="preserve"> (Fig</w:t>
      </w:r>
      <w:r w:rsidR="0044269A">
        <w:t>ure</w:t>
      </w:r>
      <w:r w:rsidR="0085768A">
        <w:t xml:space="preserve">. </w:t>
      </w:r>
      <w:r w:rsidR="007F175E">
        <w:t>3a</w:t>
      </w:r>
      <w:r w:rsidR="0085768A">
        <w:t>).</w:t>
      </w:r>
      <w:r w:rsidR="00BD7912" w:rsidRPr="00BD7912">
        <w:t xml:space="preserve"> </w:t>
      </w:r>
      <w:r w:rsidR="00BD7912">
        <w:t xml:space="preserve">At </w:t>
      </w:r>
      <w:bookmarkStart w:id="21" w:name="_Int_IPsIgnYk"/>
      <w:r w:rsidR="00BD7912">
        <w:t>900 cm</w:t>
      </w:r>
      <w:bookmarkEnd w:id="21"/>
      <w:r w:rsidR="00BD7912">
        <w:rPr>
          <w:vertAlign w:val="superscript"/>
        </w:rPr>
        <w:t>-1</w:t>
      </w:r>
      <w:r w:rsidR="00BD7912">
        <w:t>, by</w:t>
      </w:r>
      <w:r w:rsidR="0085768A">
        <w:t xml:space="preserve"> increasing the diameter of 3C-SiC NW</w:t>
      </w:r>
      <w:r w:rsidR="00985739">
        <w:t>, the higher</w:t>
      </w:r>
      <w:r w:rsidR="00B009C5">
        <w:t>-</w:t>
      </w:r>
      <w:r w:rsidR="00985739">
        <w:t>order mode</w:t>
      </w:r>
      <w:r w:rsidR="00B24C60">
        <w:t xml:space="preserve"> (</w:t>
      </w:r>
      <m:oMath>
        <m:r>
          <w:rPr>
            <w:rFonts w:ascii="Cambria Math" w:hAnsi="Cambria Math"/>
          </w:rPr>
          <m:t>l=1</m:t>
        </m:r>
      </m:oMath>
      <w:r w:rsidR="00B24C60">
        <w:t>)</w:t>
      </w:r>
      <w:r w:rsidR="00985739">
        <w:t xml:space="preserve"> </w:t>
      </w:r>
      <w:r w:rsidR="000D68C7">
        <w:t xml:space="preserve">with the polariton wavelength of 151 nm </w:t>
      </w:r>
      <w:r w:rsidR="00985739">
        <w:t xml:space="preserve">gradually </w:t>
      </w:r>
      <w:r w:rsidR="00B24C60">
        <w:t>disappears</w:t>
      </w:r>
      <w:r w:rsidR="004C39A2">
        <w:t xml:space="preserve"> </w:t>
      </w:r>
      <w:r w:rsidR="000D68C7">
        <w:t>and the diameter</w:t>
      </w:r>
      <w:r w:rsidR="00B50C90">
        <w:t xml:space="preserve"> at which </w:t>
      </w:r>
      <w:r w:rsidR="00D401CC">
        <w:t xml:space="preserve">the </w:t>
      </w:r>
      <w:r w:rsidR="002C0DB6">
        <w:t xml:space="preserve">polariton </w:t>
      </w:r>
      <w:r w:rsidR="00B50C90">
        <w:t xml:space="preserve">can no longer be stimulated occurs when it approaches the polariton </w:t>
      </w:r>
      <w:r w:rsidR="002C0DB6">
        <w:t xml:space="preserve">wavelength. This transition </w:t>
      </w:r>
      <w:r w:rsidR="00CC0C9E">
        <w:t xml:space="preserve">of </w:t>
      </w:r>
      <w:r w:rsidR="007712F1">
        <w:t>the high</w:t>
      </w:r>
      <w:r w:rsidR="00153C77">
        <w:t>er</w:t>
      </w:r>
      <w:r w:rsidR="007712F1">
        <w:t xml:space="preserve">-order HPhPs mode </w:t>
      </w:r>
      <w:r w:rsidR="002C0DB6">
        <w:t xml:space="preserve">is </w:t>
      </w:r>
      <w:r w:rsidR="00FA78FF">
        <w:t>also</w:t>
      </w:r>
      <w:r w:rsidR="002C0DB6">
        <w:t xml:space="preserve"> visible in </w:t>
      </w:r>
      <w:r w:rsidR="007712F1" w:rsidRPr="00C8761F">
        <w:t xml:space="preserve">reciprocal </w:t>
      </w:r>
      <w:r w:rsidR="007712F1">
        <w:t xml:space="preserve">space (or momentum space) after FFT of </w:t>
      </w:r>
      <w:r w:rsidR="00EA6786">
        <w:t xml:space="preserve">the </w:t>
      </w:r>
      <w:r w:rsidR="00FA78FF">
        <w:t xml:space="preserve">extracted </w:t>
      </w:r>
      <w:r w:rsidR="00EA6786">
        <w:t>field profiles (Fig</w:t>
      </w:r>
      <w:r w:rsidR="007A7DFE">
        <w:t>ure</w:t>
      </w:r>
      <w:r w:rsidR="00EA6786">
        <w:t>. S</w:t>
      </w:r>
      <w:r w:rsidR="00515A0E">
        <w:t>5</w:t>
      </w:r>
      <w:r w:rsidR="00924426">
        <w:t>), which</w:t>
      </w:r>
      <w:r w:rsidR="00AA0758">
        <w:t xml:space="preserve"> suggests that </w:t>
      </w:r>
      <w:r w:rsidR="00991546">
        <w:t xml:space="preserve">only a launcher with a comparable or smaller size </w:t>
      </w:r>
      <w:r w:rsidR="00DA7469">
        <w:t xml:space="preserve">than the polariton wavelength </w:t>
      </w:r>
      <w:r w:rsidR="00991546">
        <w:t xml:space="preserve">can efficiently </w:t>
      </w:r>
      <w:r w:rsidR="00C1628C">
        <w:t>stimulate the higher</w:t>
      </w:r>
      <w:r w:rsidR="003D2B59">
        <w:t>-</w:t>
      </w:r>
      <w:r w:rsidR="00C1628C">
        <w:t xml:space="preserve">order mode with </w:t>
      </w:r>
      <w:r w:rsidR="00146619">
        <w:t>increased</w:t>
      </w:r>
      <w:r w:rsidR="00C1628C">
        <w:t xml:space="preserve"> momentum. </w:t>
      </w:r>
      <w:r w:rsidR="00A109B9">
        <w:t xml:space="preserve">Therefore, </w:t>
      </w:r>
      <w:r w:rsidR="00D226F4">
        <w:t>our choice of</w:t>
      </w:r>
      <w:r w:rsidR="00A109B9">
        <w:t xml:space="preserve"> </w:t>
      </w:r>
      <w:r w:rsidR="00D226F4">
        <w:t xml:space="preserve">one-dimensional </w:t>
      </w:r>
      <w:r w:rsidR="003D2B59">
        <w:t>NW</w:t>
      </w:r>
      <w:r w:rsidR="00A109B9">
        <w:t xml:space="preserve"> </w:t>
      </w:r>
      <w:r w:rsidR="00B81082">
        <w:t xml:space="preserve">launcher is preferable for such applications. </w:t>
      </w:r>
      <w:r w:rsidR="00C1628C">
        <w:t xml:space="preserve">This also </w:t>
      </w:r>
      <w:r w:rsidR="00A813FA">
        <w:t>suggests</w:t>
      </w:r>
      <w:r w:rsidR="00C1628C">
        <w:t xml:space="preserve"> </w:t>
      </w:r>
      <w:r w:rsidR="00A91795">
        <w:t xml:space="preserve">an opportunity for selectively </w:t>
      </w:r>
      <w:r w:rsidR="00E06086">
        <w:t xml:space="preserve">choosing </w:t>
      </w:r>
      <w:r w:rsidR="00C256AD">
        <w:t xml:space="preserve">which modes can be </w:t>
      </w:r>
      <w:r w:rsidR="00C256AD">
        <w:lastRenderedPageBreak/>
        <w:t xml:space="preserve">stimulated by </w:t>
      </w:r>
      <w:r w:rsidR="00305D3B">
        <w:t>altering</w:t>
      </w:r>
      <w:r w:rsidR="00C256AD">
        <w:t xml:space="preserve"> the size of the</w:t>
      </w:r>
      <w:r w:rsidR="00AE10B1">
        <w:t xml:space="preserve"> </w:t>
      </w:r>
      <w:r w:rsidR="00C256AD">
        <w:t>3C-SiC NW</w:t>
      </w:r>
      <w:r w:rsidR="00A5266A">
        <w:t>, i.e., higher-order modes can be turned on and off</w:t>
      </w:r>
      <w:r w:rsidR="0070275E">
        <w:t xml:space="preserve"> by changing the NW</w:t>
      </w:r>
      <w:r w:rsidR="00B50C90">
        <w:t xml:space="preserve"> diameter</w:t>
      </w:r>
      <w:r w:rsidR="00A5266A">
        <w:t>.</w:t>
      </w:r>
      <w:r w:rsidR="00C256AD">
        <w:t xml:space="preserve"> </w:t>
      </w:r>
    </w:p>
    <w:p w14:paraId="675DAE4C" w14:textId="36DE9323" w:rsidR="00794DF9" w:rsidRPr="00FA4497" w:rsidRDefault="00FA4497" w:rsidP="00203E44">
      <w:pPr>
        <w:jc w:val="both"/>
      </w:pPr>
      <w:r w:rsidRPr="00FA4497">
        <w:t xml:space="preserve">To further demonstrate that the efficient launching of higher-order HPhPs is a result of the low-loss Reststrahlen response of the 3C-SiC NW, we explored other low-dimensional heterostructures by changing the NW material to gold and silicon in our simulations. We tracked the cut-off diameter for the higher-order HPhP modes stimulated by other NW materials, </w:t>
      </w:r>
      <w:proofErr w:type="gramStart"/>
      <w:r w:rsidRPr="00FA4497">
        <w:t>taking into account</w:t>
      </w:r>
      <w:proofErr w:type="gramEnd"/>
      <w:r w:rsidRPr="00FA4497">
        <w:t xml:space="preserve"> the previous discussion of the 3C-SiC NW size effects (Figure. 3b-c). As gold is essentially a lossy metal in the IR region, although it can also scatter free-space light to overcome the momentum mismatch for higher-order HPhPs, the gold NW primarily expels the incident electric field in a non-resonant manner. As a result, only gold NWs with diameters much smaller than the polariton wavelength, and therefore much smaller than the corresponding cut-off diameter for 3C-SiC NW, can efficiently launch higher-order HPhPs. The transition diameter for the gold NWs (40 nm) was found to be far below that of 3C-SiC NW as illustrated in Figure. S5. Similarly, the silicon NW fails to efficiently launch the higher-order HPhPs. This is because silicon exhibits a positive dielectric permittivity in this spectral range and does not provide sub-diffractional confinement, leading to a significantly reduced capability to match the momenta of such sub-diffractional modes. As a result, the cut-off diameter of the silicon NW is also much smaller than that of 3C-SiC. However, the silicon NW performs better than gold NW as its cut-off diameter is about twice that of gold NW, which is also illustrated in Figure. S5. This is </w:t>
      </w:r>
      <w:proofErr w:type="gramStart"/>
      <w:r w:rsidRPr="00FA4497">
        <w:t>due to the fact that</w:t>
      </w:r>
      <w:proofErr w:type="gramEnd"/>
      <w:r w:rsidRPr="00FA4497">
        <w:t xml:space="preserve"> the silicon NW used in our simulation is a lossless material, while gold is a lossy metal (Figure. S4). Therefore, our choice of 3C-SiC NW, a one-dimensional, low-loss polar material featuring a Reststrahlen band overlapping with that of the in-plane hyperbolic band of α-MoO</w:t>
      </w:r>
      <w:r w:rsidRPr="00FA4497">
        <w:rPr>
          <w:vertAlign w:val="subscript"/>
        </w:rPr>
        <w:t>3</w:t>
      </w:r>
      <w:r w:rsidRPr="00FA4497">
        <w:t>, fulfills the requirements for efficiently launching the higher-order HPhPs with much shorter wavelengths</w:t>
      </w:r>
      <w:r w:rsidR="001564E7" w:rsidRPr="00B462B1">
        <w:t>.</w:t>
      </w:r>
    </w:p>
    <w:p w14:paraId="77176049" w14:textId="77777777" w:rsidR="0099254D" w:rsidRDefault="004A233A" w:rsidP="0099254D">
      <w:pPr>
        <w:keepNext/>
      </w:pPr>
      <w:r>
        <w:rPr>
          <w:noProof/>
        </w:rPr>
        <w:drawing>
          <wp:inline distT="0" distB="0" distL="0" distR="0" wp14:anchorId="4ACB3D5A" wp14:editId="14EE8E16">
            <wp:extent cx="5943598" cy="3084231"/>
            <wp:effectExtent l="0" t="0" r="635" b="190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598" cy="30842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B80EDA" w14:textId="41AF08E5" w:rsidR="004A233A" w:rsidRPr="0027089A" w:rsidRDefault="0099254D" w:rsidP="6C83EAB6">
      <w:pPr>
        <w:pStyle w:val="Caption"/>
        <w:rPr>
          <w:i w:val="0"/>
          <w:iCs w:val="0"/>
          <w:color w:val="auto"/>
        </w:rPr>
      </w:pPr>
      <w:r w:rsidRPr="6C83EAB6">
        <w:rPr>
          <w:b/>
          <w:bCs/>
          <w:i w:val="0"/>
          <w:iCs w:val="0"/>
          <w:color w:val="auto"/>
        </w:rPr>
        <w:t xml:space="preserve">Figure </w:t>
      </w:r>
      <w:r w:rsidRPr="6C83EAB6">
        <w:rPr>
          <w:b/>
          <w:bCs/>
          <w:i w:val="0"/>
          <w:iCs w:val="0"/>
          <w:color w:val="auto"/>
        </w:rPr>
        <w:fldChar w:fldCharType="begin"/>
      </w:r>
      <w:r w:rsidRPr="6C83EAB6">
        <w:rPr>
          <w:b/>
          <w:bCs/>
          <w:i w:val="0"/>
          <w:iCs w:val="0"/>
          <w:color w:val="auto"/>
        </w:rPr>
        <w:instrText xml:space="preserve"> SEQ Figure \* ARABIC </w:instrText>
      </w:r>
      <w:r w:rsidRPr="6C83EAB6">
        <w:rPr>
          <w:b/>
          <w:bCs/>
          <w:i w:val="0"/>
          <w:iCs w:val="0"/>
          <w:color w:val="auto"/>
        </w:rPr>
        <w:fldChar w:fldCharType="separate"/>
      </w:r>
      <w:r w:rsidR="00DC5487">
        <w:rPr>
          <w:b/>
          <w:bCs/>
          <w:i w:val="0"/>
          <w:iCs w:val="0"/>
          <w:noProof/>
          <w:color w:val="auto"/>
        </w:rPr>
        <w:t>3</w:t>
      </w:r>
      <w:r w:rsidRPr="6C83EAB6">
        <w:rPr>
          <w:b/>
          <w:bCs/>
          <w:i w:val="0"/>
          <w:iCs w:val="0"/>
          <w:color w:val="auto"/>
        </w:rPr>
        <w:fldChar w:fldCharType="end"/>
      </w:r>
      <w:r w:rsidR="004511D9" w:rsidRPr="6C83EAB6">
        <w:rPr>
          <w:b/>
          <w:bCs/>
          <w:i w:val="0"/>
          <w:iCs w:val="0"/>
          <w:color w:val="auto"/>
        </w:rPr>
        <w:t xml:space="preserve">. </w:t>
      </w:r>
      <w:r w:rsidR="00B62AC6" w:rsidRPr="6C83EAB6">
        <w:rPr>
          <w:b/>
          <w:bCs/>
          <w:i w:val="0"/>
          <w:iCs w:val="0"/>
          <w:color w:val="auto"/>
        </w:rPr>
        <w:t>Higher-order in-plane HPhPs launched from NWs with different diameters and materials.</w:t>
      </w:r>
      <w:r w:rsidR="00B62AC6" w:rsidRPr="6C83EAB6">
        <w:rPr>
          <w:i w:val="0"/>
          <w:iCs w:val="0"/>
          <w:color w:val="auto"/>
        </w:rPr>
        <w:t xml:space="preserve"> </w:t>
      </w:r>
      <w:r w:rsidR="00664258" w:rsidRPr="6C83EAB6">
        <w:rPr>
          <w:i w:val="0"/>
          <w:iCs w:val="0"/>
          <w:color w:val="auto"/>
        </w:rPr>
        <w:t>Simulated field profile (</w:t>
      </w:r>
      <w:r w:rsidR="00664258" w:rsidRPr="6C83EAB6">
        <w:rPr>
          <w:color w:val="auto"/>
        </w:rPr>
        <w:t>E</w:t>
      </w:r>
      <w:r w:rsidR="00664258" w:rsidRPr="6C83EAB6">
        <w:rPr>
          <w:i w:val="0"/>
          <w:iCs w:val="0"/>
          <w:color w:val="auto"/>
          <w:vertAlign w:val="subscript"/>
        </w:rPr>
        <w:t>z</w:t>
      </w:r>
      <w:r w:rsidR="00664258" w:rsidRPr="6C83EAB6">
        <w:rPr>
          <w:i w:val="0"/>
          <w:iCs w:val="0"/>
          <w:color w:val="auto"/>
        </w:rPr>
        <w:t>) of the NW/</w:t>
      </w:r>
      <w:r w:rsidR="00664258">
        <w:t xml:space="preserve"> </w:t>
      </w:r>
      <w:r w:rsidR="00664258" w:rsidRPr="6C83EAB6">
        <w:rPr>
          <w:i w:val="0"/>
          <w:iCs w:val="0"/>
          <w:color w:val="auto"/>
        </w:rPr>
        <w:t>α-MoO</w:t>
      </w:r>
      <w:r w:rsidR="00664258" w:rsidRPr="6C83EAB6">
        <w:rPr>
          <w:i w:val="0"/>
          <w:iCs w:val="0"/>
          <w:color w:val="auto"/>
          <w:vertAlign w:val="subscript"/>
        </w:rPr>
        <w:t>3</w:t>
      </w:r>
      <w:r w:rsidR="00664258" w:rsidRPr="6C83EAB6">
        <w:rPr>
          <w:i w:val="0"/>
          <w:iCs w:val="0"/>
          <w:color w:val="auto"/>
        </w:rPr>
        <w:t xml:space="preserve"> heterostructures at </w:t>
      </w:r>
      <w:bookmarkStart w:id="22" w:name="_Int_P7Yjr8s6"/>
      <w:r w:rsidR="00664258" w:rsidRPr="6C83EAB6">
        <w:rPr>
          <w:i w:val="0"/>
          <w:iCs w:val="0"/>
          <w:color w:val="auto"/>
        </w:rPr>
        <w:t>900 cm</w:t>
      </w:r>
      <w:bookmarkEnd w:id="22"/>
      <w:r w:rsidR="00664258" w:rsidRPr="6C83EAB6">
        <w:rPr>
          <w:i w:val="0"/>
          <w:iCs w:val="0"/>
          <w:color w:val="auto"/>
          <w:vertAlign w:val="superscript"/>
        </w:rPr>
        <w:t>-1</w:t>
      </w:r>
      <w:r w:rsidR="0027089A" w:rsidRPr="6C83EAB6">
        <w:rPr>
          <w:i w:val="0"/>
          <w:iCs w:val="0"/>
          <w:color w:val="auto"/>
        </w:rPr>
        <w:t xml:space="preserve"> with different NW diameters for 3C-SiC (a), gold (b), and silicon (c).</w:t>
      </w:r>
      <w:r w:rsidR="004334A9" w:rsidRPr="6C83EAB6">
        <w:rPr>
          <w:i w:val="0"/>
          <w:iCs w:val="0"/>
          <w:color w:val="auto"/>
        </w:rPr>
        <w:t xml:space="preserve"> Except the NW material and diameter, other geometries used in the simulations are the same as </w:t>
      </w:r>
      <w:r w:rsidR="002955F1">
        <w:rPr>
          <w:i w:val="0"/>
          <w:iCs w:val="0"/>
          <w:color w:val="auto"/>
        </w:rPr>
        <w:t>th</w:t>
      </w:r>
      <w:r w:rsidR="0091479A">
        <w:rPr>
          <w:i w:val="0"/>
          <w:iCs w:val="0"/>
          <w:color w:val="auto"/>
        </w:rPr>
        <w:t xml:space="preserve">at in </w:t>
      </w:r>
      <w:r w:rsidR="004334A9" w:rsidRPr="6C83EAB6">
        <w:rPr>
          <w:i w:val="0"/>
          <w:iCs w:val="0"/>
          <w:color w:val="auto"/>
        </w:rPr>
        <w:t xml:space="preserve">Figure. 2. </w:t>
      </w:r>
    </w:p>
    <w:p w14:paraId="44E3EC98" w14:textId="44A52B24" w:rsidR="000F5514" w:rsidRPr="003F1F8F" w:rsidRDefault="007B1B47" w:rsidP="00D77E69">
      <w:pPr>
        <w:jc w:val="both"/>
      </w:pPr>
      <w:r w:rsidRPr="003F1F8F">
        <w:lastRenderedPageBreak/>
        <w:t xml:space="preserve">Based on our understanding of </w:t>
      </w:r>
      <w:r w:rsidR="002F4A5E" w:rsidRPr="003F1F8F">
        <w:t xml:space="preserve">the </w:t>
      </w:r>
      <w:r w:rsidRPr="003F1F8F">
        <w:t>high</w:t>
      </w:r>
      <w:r w:rsidR="006532CA">
        <w:t>er</w:t>
      </w:r>
      <w:r w:rsidR="00A5692D">
        <w:t>-</w:t>
      </w:r>
      <w:r w:rsidRPr="003F1F8F">
        <w:t xml:space="preserve">order in-plane HPhPs </w:t>
      </w:r>
      <w:r w:rsidR="004015A2" w:rsidRPr="003F1F8F">
        <w:t xml:space="preserve">launched </w:t>
      </w:r>
      <w:r w:rsidR="006532CA">
        <w:t>by the</w:t>
      </w:r>
      <w:r w:rsidR="006532CA" w:rsidRPr="003F1F8F">
        <w:t xml:space="preserve"> </w:t>
      </w:r>
      <w:r w:rsidR="004015A2" w:rsidRPr="003F1F8F">
        <w:t>3C-SiC NW</w:t>
      </w:r>
      <w:r w:rsidR="006532CA">
        <w:t xml:space="preserve"> with</w:t>
      </w:r>
      <w:r w:rsidR="00A5692D">
        <w:t>in</w:t>
      </w:r>
      <w:r w:rsidR="006532CA">
        <w:t xml:space="preserve"> the </w:t>
      </w:r>
      <w:r w:rsidR="001A4BDC" w:rsidRPr="003F1F8F">
        <w:t>α-</w:t>
      </w:r>
      <w:r w:rsidR="006532CA">
        <w:t>MoO</w:t>
      </w:r>
      <w:r w:rsidR="006532CA" w:rsidRPr="007A6C37">
        <w:rPr>
          <w:vertAlign w:val="subscript"/>
        </w:rPr>
        <w:t>3</w:t>
      </w:r>
      <w:r w:rsidR="004015A2" w:rsidRPr="003F1F8F">
        <w:t xml:space="preserve">, we further </w:t>
      </w:r>
      <w:r w:rsidR="00DD730A">
        <w:t>perform</w:t>
      </w:r>
      <w:r w:rsidR="00BC50F2" w:rsidRPr="003F1F8F">
        <w:t xml:space="preserve"> precise manipulation of the </w:t>
      </w:r>
      <w:r w:rsidR="00C06E4E" w:rsidRPr="003F1F8F">
        <w:t>high</w:t>
      </w:r>
      <w:r w:rsidR="006532CA">
        <w:t>er</w:t>
      </w:r>
      <w:r w:rsidR="00DD730A">
        <w:t>-</w:t>
      </w:r>
      <w:r w:rsidR="00C06E4E" w:rsidRPr="003F1F8F">
        <w:t xml:space="preserve">order </w:t>
      </w:r>
      <w:r w:rsidR="008A1A7D" w:rsidRPr="003F1F8F">
        <w:t>in-plane hyperbolic mode</w:t>
      </w:r>
      <w:r w:rsidR="006532CA">
        <w:t>s</w:t>
      </w:r>
      <w:r w:rsidR="008A1A7D" w:rsidRPr="003F1F8F">
        <w:t xml:space="preserve"> </w:t>
      </w:r>
      <w:r w:rsidR="00935831" w:rsidRPr="003F1F8F">
        <w:t>via changing the geometric orientation</w:t>
      </w:r>
      <w:r w:rsidR="007B49F1">
        <w:t xml:space="preserve"> </w:t>
      </w:r>
      <w:r w:rsidR="00AE10AB">
        <w:t>within the heterostructures</w:t>
      </w:r>
      <w:r w:rsidR="00882CD2" w:rsidRPr="003F1F8F">
        <w:t xml:space="preserve">. </w:t>
      </w:r>
      <w:r w:rsidR="004E0ACE">
        <w:t>To do so</w:t>
      </w:r>
      <w:r w:rsidR="006532CA">
        <w:t>, we</w:t>
      </w:r>
      <w:r w:rsidR="006532CA" w:rsidRPr="003F1F8F">
        <w:t xml:space="preserve"> </w:t>
      </w:r>
      <w:r w:rsidR="00202AB9" w:rsidRPr="003F1F8F">
        <w:t>alter</w:t>
      </w:r>
      <w:r w:rsidR="004522F4" w:rsidRPr="003F1F8F">
        <w:t xml:space="preserve"> the angle between</w:t>
      </w:r>
      <w:r w:rsidR="00310D72" w:rsidRPr="003F1F8F">
        <w:t xml:space="preserve"> the 3C-SiC NW and the [100] </w:t>
      </w:r>
      <w:r w:rsidR="00AE10AB">
        <w:t>(</w:t>
      </w:r>
      <w:r w:rsidR="00AE10AB" w:rsidRPr="00AE10AB">
        <w:rPr>
          <w:i/>
          <w:iCs/>
        </w:rPr>
        <w:t>x</w:t>
      </w:r>
      <w:r w:rsidR="00AE10AB">
        <w:t xml:space="preserve">) </w:t>
      </w:r>
      <w:r w:rsidR="00310D72" w:rsidRPr="003F1F8F">
        <w:t>direction of α-MoO</w:t>
      </w:r>
      <w:r w:rsidR="00310D72" w:rsidRPr="003F1F8F">
        <w:rPr>
          <w:vertAlign w:val="subscript"/>
        </w:rPr>
        <w:t>3</w:t>
      </w:r>
      <w:r w:rsidR="00310D72" w:rsidRPr="003F1F8F">
        <w:t xml:space="preserve"> crystal</w:t>
      </w:r>
      <w:r w:rsidR="006532CA">
        <w:t xml:space="preserve"> by a</w:t>
      </w:r>
      <w:r w:rsidR="00BE56DB">
        <w:t xml:space="preserve"> misorient</w:t>
      </w:r>
      <w:r w:rsidR="005E58F6">
        <w:t>ation</w:t>
      </w:r>
      <w:r w:rsidR="006532CA">
        <w:t xml:space="preserve"> angle</w:t>
      </w:r>
      <w:r w:rsidR="00B02C2F" w:rsidRPr="003F1F8F">
        <w:t xml:space="preserve"> </w:t>
      </w:r>
      <m:oMath>
        <m:r>
          <w:rPr>
            <w:rFonts w:ascii="Cambria Math" w:hAnsi="Cambria Math"/>
          </w:rPr>
          <m:t>θ</m:t>
        </m:r>
      </m:oMath>
      <w:r w:rsidR="007C2F43" w:rsidRPr="003F1F8F">
        <w:t>,</w:t>
      </w:r>
      <w:r w:rsidR="00310D72" w:rsidRPr="003F1F8F">
        <w:t xml:space="preserve"> which also </w:t>
      </w:r>
      <w:r w:rsidR="003365D0">
        <w:t>represents the angle between the</w:t>
      </w:r>
      <w:r w:rsidR="003365D0" w:rsidRPr="003F1F8F">
        <w:t xml:space="preserve"> </w:t>
      </w:r>
      <w:r w:rsidR="007C2F43" w:rsidRPr="003F1F8F">
        <w:t xml:space="preserve">in-plane propagation direction </w:t>
      </w:r>
      <w:r w:rsidR="00D74CD9" w:rsidRPr="003F1F8F">
        <w:t xml:space="preserve">of HPhPs </w:t>
      </w:r>
      <w:r w:rsidR="007C2F43" w:rsidRPr="003F1F8F">
        <w:t xml:space="preserve">with respect to the </w:t>
      </w:r>
      <w:r w:rsidR="00E23743" w:rsidRPr="003F1F8F">
        <w:t xml:space="preserve">allowed </w:t>
      </w:r>
      <w:r w:rsidR="007C2F43" w:rsidRPr="003F1F8F">
        <w:t>[001] direction</w:t>
      </w:r>
      <w:r w:rsidR="00E43525" w:rsidRPr="003F1F8F">
        <w:t xml:space="preserve"> (</w:t>
      </w:r>
      <w:r w:rsidR="00E43525" w:rsidRPr="00FA0E7C">
        <w:rPr>
          <w:i/>
          <w:iCs/>
        </w:rPr>
        <w:t>x</w:t>
      </w:r>
      <w:r w:rsidR="00E43525" w:rsidRPr="003F1F8F">
        <w:t xml:space="preserve"> axis)</w:t>
      </w:r>
      <w:r w:rsidR="007C2F43" w:rsidRPr="003F1F8F">
        <w:t>.</w:t>
      </w:r>
      <w:r w:rsidR="00C40BAF" w:rsidRPr="003F1F8F">
        <w:t xml:space="preserve"> The direction-dependent phonon polariton dispersion is governed </w:t>
      </w:r>
      <w:proofErr w:type="gramStart"/>
      <w:r w:rsidR="00C40BAF" w:rsidRPr="003F1F8F">
        <w:t>by</w:t>
      </w:r>
      <w:proofErr w:type="gramEnd"/>
    </w:p>
    <w:p w14:paraId="0E7BD212" w14:textId="07D7D940" w:rsidR="00FE1211" w:rsidRPr="002D40FF" w:rsidRDefault="00FD1AA3" w:rsidP="00D77E69">
      <w:pPr>
        <w:jc w:val="both"/>
      </w:pPr>
      <m:oMathPara>
        <m:oMathParaPr>
          <m:jc m:val="left"/>
        </m:oMathParaPr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k</m:t>
              </m:r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Ψ</m:t>
                  </m:r>
                  <m:ctrlPr>
                    <w:rPr>
                      <w:rFonts w:ascii="Cambria Math" w:hAnsi="Cambria Math"/>
                    </w:rPr>
                  </m:ctrlPr>
                </m:num>
                <m:den>
                  <m:r>
                    <w:rPr>
                      <w:rFonts w:ascii="Cambria Math" w:hAnsi="Cambria Math"/>
                    </w:rPr>
                    <m:t>d</m:t>
                  </m:r>
                </m:den>
              </m:f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ε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ε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z</m:t>
                                  </m:r>
                                </m:sub>
                              </m:sSub>
                            </m:den>
                          </m:f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</m:d>
                    </m:e>
                  </m:func>
                  <m:r>
                    <w:rPr>
                      <w:rFonts w:ascii="Cambria Math" w:hAnsi="Cambria Math"/>
                    </w:rPr>
                    <m:t>+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ε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ε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z</m:t>
                                  </m:r>
                                </m:sub>
                              </m:sSub>
                            </m:den>
                          </m:f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+</m:t>
                      </m:r>
                      <m:r>
                        <w:rPr>
                          <w:rFonts w:ascii="Cambria Math" w:hAnsi="Cambria Math"/>
                        </w:rPr>
                        <m:t>lπ</m:t>
                      </m:r>
                    </m:e>
                  </m:func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 xml:space="preserve"> 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0C9EA6DA" w14:textId="215F5051" w:rsidR="00B85C45" w:rsidRPr="003F1F8F" w:rsidRDefault="00B85C45" w:rsidP="00D77E69">
      <w:pPr>
        <w:jc w:val="both"/>
      </w:pPr>
      <w:r w:rsidRPr="003F1F8F">
        <w:t xml:space="preserve">where </w:t>
      </w:r>
      <m:oMath>
        <m:r>
          <m:rPr>
            <m:sty m:val="p"/>
          </m:rPr>
          <w:rPr>
            <w:rFonts w:ascii="Cambria Math" w:hAnsi="Cambria Math"/>
          </w:rPr>
          <m:t>Ψ</m:t>
        </m:r>
        <m:r>
          <w:rPr>
            <w:rFonts w:ascii="Cambria Math" w:hAnsi="Cambria Math"/>
          </w:rPr>
          <m:t>=i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z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x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cos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fName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func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y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in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fName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func>
              </m:den>
            </m:f>
          </m:e>
        </m:rad>
      </m:oMath>
      <w:r w:rsidR="0071244B" w:rsidRPr="003F1F8F">
        <w:t xml:space="preserve">, </w:t>
      </w:r>
      <m:oMath>
        <m:r>
          <w:rPr>
            <w:rFonts w:ascii="Cambria Math" w:hAnsi="Cambria Math"/>
          </w:rPr>
          <m:t>d</m:t>
        </m:r>
      </m:oMath>
      <w:r w:rsidR="0071244B" w:rsidRPr="003F1F8F">
        <w:t xml:space="preserve"> is the thickness of α-MoO</w:t>
      </w:r>
      <w:r w:rsidR="0071244B" w:rsidRPr="003F1F8F">
        <w:rPr>
          <w:vertAlign w:val="subscript"/>
        </w:rPr>
        <w:t>3</w:t>
      </w:r>
      <w:r w:rsidR="00354A55" w:rsidRPr="003F1F8F">
        <w:t xml:space="preserve"> flake</w:t>
      </w:r>
      <w:r w:rsidR="0071244B" w:rsidRPr="003F1F8F">
        <w:t xml:space="preserve">, </w:t>
      </w:r>
      <m:oMath>
        <m:r>
          <w:rPr>
            <w:rFonts w:ascii="Cambria Math" w:hAnsi="Cambria Math"/>
          </w:rPr>
          <m:t>l</m:t>
        </m:r>
      </m:oMath>
      <w:r w:rsidR="005B1D71" w:rsidRPr="003F1F8F">
        <w:t xml:space="preserve"> is the order of mode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96C8C" w:rsidRPr="003F1F8F">
        <w:t xml:space="preserve"> </w:t>
      </w:r>
      <w:r w:rsidR="00F17B1C" w:rsidRPr="003F1F8F">
        <w:t xml:space="preserve">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17B1C" w:rsidRPr="003F1F8F">
        <w:t xml:space="preserve">are the permittivity of the </w:t>
      </w:r>
      <w:r w:rsidR="00275E35" w:rsidRPr="003F1F8F">
        <w:t>surrounding medium</w:t>
      </w:r>
      <w:r w:rsidR="003F711E" w:rsidRPr="003F1F8F">
        <w:t xml:space="preserve"> (top and bottom medium respectively)</w:t>
      </w:r>
      <w:r w:rsidR="00275E35" w:rsidRPr="003F1F8F">
        <w:t>.</w:t>
      </w:r>
      <w:r w:rsidR="007059EB" w:rsidRPr="003F1F8F">
        <w:fldChar w:fldCharType="begin"/>
      </w:r>
      <w:r w:rsidR="00AC3259">
        <w:instrText xml:space="preserve"> ADDIN EN.CITE &lt;EndNote&gt;&lt;Cite&gt;&lt;Author&gt;Álvarez-Pérez&lt;/Author&gt;&lt;Year&gt;2019&lt;/Year&gt;&lt;RecNum&gt;482&lt;/RecNum&gt;&lt;DisplayText&gt;[68]&lt;/DisplayText&gt;&lt;record&gt;&lt;rec-number&gt;482&lt;/rec-number&gt;&lt;foreign-keys&gt;&lt;key app="EN" db-id="rt9rprex8az0rpewavapt0f65xr5df5sasrt" timestamp="1659562951"&gt;482&lt;/key&gt;&lt;key app="ENWeb" db-id=""&gt;0&lt;/key&gt;&lt;/foreign-keys&gt;&lt;ref-type name="Journal Article"&gt;17&lt;/ref-type&gt;&lt;contributors&gt;&lt;authors&gt;&lt;author&gt;Álvarez-Pérez, Gonzalo&lt;/author&gt;&lt;author&gt;Voronin, Kirill V.&lt;/author&gt;&lt;author&gt;Volkov, Valentyn S.&lt;/author&gt;&lt;author&gt;Alonso-González, Pablo&lt;/author&gt;&lt;author&gt;Nikitin, Alexey Y.&lt;/author&gt;&lt;/authors&gt;&lt;/contributors&gt;&lt;titles&gt;&lt;title&gt;Analytical approximations for the dispersion of electromagnetic modes in slabs of biaxial crystals&lt;/title&gt;&lt;secondary-title&gt;Physical Review B&lt;/secondary-title&gt;&lt;/titles&gt;&lt;volume&gt;100&lt;/volume&gt;&lt;number&gt;23&lt;/number&gt;&lt;dates&gt;&lt;year&gt;2019&lt;/year&gt;&lt;/dates&gt;&lt;isbn&gt;2469-9950&amp;#xD;2469-9969&lt;/isbn&gt;&lt;urls&gt;&lt;pdf-urls&gt;&lt;url&gt;file://C:\Users\lugua\OneDrive - Vanderbilt\Research\Literature\Endnote Attachments\Phonon Polaritons\MoO3\[PRB] Analytical approximations for the dispersion of electromagnetic modes in slabs of biaxial crystals.pdf&lt;/url&gt;&lt;/pdf-urls&gt;&lt;/urls&gt;&lt;electronic-resource-num&gt;10.1103/PhysRevB.100.235408&lt;/electronic-resource-num&gt;&lt;/record&gt;&lt;/Cite&gt;&lt;/EndNote&gt;</w:instrText>
      </w:r>
      <w:r w:rsidR="007059EB" w:rsidRPr="003F1F8F">
        <w:fldChar w:fldCharType="separate"/>
      </w:r>
      <w:r w:rsidR="00AC3259">
        <w:rPr>
          <w:noProof/>
        </w:rPr>
        <w:t>[68]</w:t>
      </w:r>
      <w:r w:rsidR="007059EB" w:rsidRPr="003F1F8F">
        <w:fldChar w:fldCharType="end"/>
      </w:r>
      <w:r w:rsidR="00950C29" w:rsidRPr="003F1F8F">
        <w:t xml:space="preserve"> Furthermore, </w:t>
      </w:r>
      <w:r w:rsidR="009B2FCC" w:rsidRPr="003F1F8F">
        <w:t xml:space="preserve">in the </w:t>
      </w:r>
      <w:r w:rsidR="002E17CA" w:rsidRPr="003F1F8F">
        <w:t>spectral region of interest</w:t>
      </w:r>
      <w:r w:rsidR="009B2FCC" w:rsidRPr="003F1F8F">
        <w:t xml:space="preserve">, </w:t>
      </w:r>
      <w:r w:rsidR="00AC71A1" w:rsidRPr="003F1F8F">
        <w:t>direction</w:t>
      </w:r>
      <w:r w:rsidR="003365D0">
        <w:t>ally</w:t>
      </w:r>
      <w:r w:rsidR="00AC71A1" w:rsidRPr="003F1F8F">
        <w:t xml:space="preserve"> dependent</w:t>
      </w:r>
      <w:r w:rsidR="005F5CC0" w:rsidRPr="003F1F8F">
        <w:t xml:space="preserve"> </w:t>
      </w:r>
      <w:r w:rsidR="00AC71A1" w:rsidRPr="003F1F8F">
        <w:t>HPh</w:t>
      </w:r>
      <w:r w:rsidR="008A11AC">
        <w:t>P</w:t>
      </w:r>
      <w:r w:rsidR="00AC71A1" w:rsidRPr="003F1F8F">
        <w:t xml:space="preserve"> propagation</w:t>
      </w:r>
      <w:r w:rsidR="007C3475" w:rsidRPr="003F1F8F">
        <w:t xml:space="preserve"> </w:t>
      </w:r>
      <w:r w:rsidR="003365D0">
        <w:t>is</w:t>
      </w:r>
      <w:r w:rsidR="003365D0" w:rsidRPr="003F1F8F">
        <w:t xml:space="preserve"> </w:t>
      </w:r>
      <w:r w:rsidR="007C3475" w:rsidRPr="003F1F8F">
        <w:t xml:space="preserve">only </w:t>
      </w:r>
      <w:r w:rsidR="005720A0" w:rsidRPr="003F1F8F">
        <w:t>supported</w:t>
      </w:r>
      <w:r w:rsidR="007C3475" w:rsidRPr="003F1F8F">
        <w:t xml:space="preserve"> when </w:t>
      </w: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tan</m:t>
            </m:r>
          </m:fName>
          <m:e>
            <m:r>
              <w:rPr>
                <w:rFonts w:ascii="Cambria Math" w:hAnsi="Cambria Math"/>
              </w:rPr>
              <m:t>θ&lt;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den>
                </m:f>
              </m:e>
            </m:rad>
          </m:e>
        </m:func>
      </m:oMath>
      <w:r w:rsidR="0059533F" w:rsidRPr="003F1F8F">
        <w:t xml:space="preserve"> based on </w:t>
      </w:r>
      <w:r w:rsidR="00366D79">
        <w:t>E</w:t>
      </w:r>
      <w:r w:rsidR="0059533F" w:rsidRPr="003F1F8F">
        <w:t>q.</w:t>
      </w:r>
      <w:r w:rsidR="00366D79">
        <w:t xml:space="preserve"> </w:t>
      </w:r>
      <w:r w:rsidR="0059533F" w:rsidRPr="003F1F8F">
        <w:t>1</w:t>
      </w:r>
      <w:r w:rsidR="002E17CA" w:rsidRPr="003F1F8F">
        <w:t xml:space="preserve">. </w:t>
      </w:r>
      <w:r w:rsidR="000A22A5" w:rsidRPr="003F1F8F">
        <w:t xml:space="preserve">We record the </w:t>
      </w:r>
      <w:r w:rsidR="00D82AEB" w:rsidRPr="003F1F8F">
        <w:t>s-SNOM mapping of the same 3C-SiC NW</w:t>
      </w:r>
      <w:r w:rsidR="008506D5" w:rsidRPr="003F1F8F">
        <w:t xml:space="preserve"> and the same α-MoO</w:t>
      </w:r>
      <w:r w:rsidR="008506D5" w:rsidRPr="003F1F8F">
        <w:rPr>
          <w:vertAlign w:val="subscript"/>
        </w:rPr>
        <w:t>3</w:t>
      </w:r>
      <w:r w:rsidR="008506D5" w:rsidRPr="003F1F8F">
        <w:t xml:space="preserve"> flake for different </w:t>
      </w:r>
      <w:r w:rsidR="00D34F4A" w:rsidRPr="003F1F8F">
        <w:t>geometric orientation</w:t>
      </w:r>
      <w:r w:rsidR="003365D0">
        <w:t>s</w:t>
      </w:r>
      <w:r w:rsidR="00D34F4A" w:rsidRPr="003F1F8F">
        <w:t xml:space="preserve"> (</w:t>
      </w:r>
      <w:r w:rsidR="00633004" w:rsidRPr="003F1F8F">
        <w:t>Fig</w:t>
      </w:r>
      <w:r w:rsidR="009B3434">
        <w:t>ure</w:t>
      </w:r>
      <w:r w:rsidR="00633004" w:rsidRPr="003F1F8F">
        <w:t xml:space="preserve">. </w:t>
      </w:r>
      <w:r w:rsidR="00366D79">
        <w:t>4</w:t>
      </w:r>
      <w:r w:rsidR="00633004" w:rsidRPr="003F1F8F">
        <w:t xml:space="preserve">, </w:t>
      </w:r>
      <m:oMath>
        <m:r>
          <w:rPr>
            <w:rFonts w:ascii="Cambria Math" w:hAnsi="Cambria Math"/>
          </w:rPr>
          <m:t>θ=0°, 15°, 30°, 45°, 90°</m:t>
        </m:r>
      </m:oMath>
      <w:r w:rsidR="00D34F4A" w:rsidRPr="003F1F8F">
        <w:t>)</w:t>
      </w:r>
      <w:r w:rsidR="00E86AD8">
        <w:t>, which</w:t>
      </w:r>
      <w:r w:rsidR="00AE7B48" w:rsidRPr="003F1F8F">
        <w:t xml:space="preserve"> </w:t>
      </w:r>
      <w:r w:rsidR="00A42A90" w:rsidRPr="003F1F8F">
        <w:t xml:space="preserve">unambiguously </w:t>
      </w:r>
      <w:r w:rsidR="00AE7B48" w:rsidRPr="003F1F8F">
        <w:t>reveal</w:t>
      </w:r>
      <w:r w:rsidR="00EA076D">
        <w:t>s</w:t>
      </w:r>
      <w:r w:rsidR="00AE7B48" w:rsidRPr="003F1F8F">
        <w:t xml:space="preserve"> the </w:t>
      </w:r>
      <w:r w:rsidR="004A2274" w:rsidRPr="003F1F8F">
        <w:t xml:space="preserve">direction-dependent properties of the propagating </w:t>
      </w:r>
      <w:r w:rsidR="002D5462" w:rsidRPr="003F1F8F">
        <w:t>HPhPs</w:t>
      </w:r>
      <w:r w:rsidR="004A2274" w:rsidRPr="003F1F8F">
        <w:t xml:space="preserve"> launched from</w:t>
      </w:r>
      <w:r w:rsidR="003365D0">
        <w:t xml:space="preserve"> the</w:t>
      </w:r>
      <w:r w:rsidR="004A2274" w:rsidRPr="003F1F8F">
        <w:t xml:space="preserve"> 3C-SiC NW. </w:t>
      </w:r>
      <w:r w:rsidR="003365D0">
        <w:t>This dependence was made possible within the same</w:t>
      </w:r>
      <w:r w:rsidR="00147EF2">
        <w:t xml:space="preserve"> </w:t>
      </w:r>
      <w:r w:rsidR="00F435F8">
        <w:t xml:space="preserve">heterostructure by employing </w:t>
      </w:r>
      <w:r w:rsidR="008A11AC">
        <w:t>a</w:t>
      </w:r>
      <w:r w:rsidR="00EA076D">
        <w:t xml:space="preserve"> ho</w:t>
      </w:r>
      <w:r w:rsidR="005E58F6">
        <w:t>me-</w:t>
      </w:r>
      <w:r w:rsidR="00EA076D">
        <w:t xml:space="preserve">built </w:t>
      </w:r>
      <w:r w:rsidR="007D428D">
        <w:t xml:space="preserve">micromanipulator </w:t>
      </w:r>
      <w:r w:rsidR="00F435F8">
        <w:t xml:space="preserve">to </w:t>
      </w:r>
      <w:r w:rsidR="004746D6">
        <w:t>rotate</w:t>
      </w:r>
      <w:r w:rsidR="00F435F8">
        <w:t xml:space="preserve"> the </w:t>
      </w:r>
      <w:r w:rsidR="004746D6">
        <w:t xml:space="preserve">3C-SiC </w:t>
      </w:r>
      <w:r w:rsidR="00F435F8">
        <w:t xml:space="preserve">NW on the </w:t>
      </w:r>
      <w:r w:rsidR="00865861" w:rsidRPr="003F1F8F">
        <w:t>α-MoO</w:t>
      </w:r>
      <w:r w:rsidR="00865861" w:rsidRPr="003F1F8F">
        <w:rPr>
          <w:vertAlign w:val="subscript"/>
        </w:rPr>
        <w:t>3</w:t>
      </w:r>
      <w:r w:rsidR="00F435F8">
        <w:t xml:space="preserve"> flake following the completion of the s-SNOM measurements. </w:t>
      </w:r>
      <w:r w:rsidR="00665989" w:rsidRPr="003F1F8F">
        <w:t>As expected, higher-order</w:t>
      </w:r>
      <w:r w:rsidR="001825EF" w:rsidRPr="003F1F8F">
        <w:t xml:space="preserve"> in-plane HPhPs </w:t>
      </w:r>
      <w:r w:rsidR="004A3D7C" w:rsidRPr="003F1F8F">
        <w:t xml:space="preserve">modes </w:t>
      </w:r>
      <w:r w:rsidR="00F435F8">
        <w:t>were</w:t>
      </w:r>
      <w:r w:rsidR="00F435F8" w:rsidRPr="003F1F8F">
        <w:t xml:space="preserve"> </w:t>
      </w:r>
      <w:r w:rsidR="00E05850" w:rsidRPr="003F1F8F">
        <w:t xml:space="preserve">also </w:t>
      </w:r>
      <w:r w:rsidR="004A3D7C" w:rsidRPr="003F1F8F">
        <w:t xml:space="preserve">launched from the </w:t>
      </w:r>
      <w:r w:rsidR="00BF1516" w:rsidRPr="003F1F8F">
        <w:t>3C-SiC NW</w:t>
      </w:r>
      <w:r w:rsidR="00E05850" w:rsidRPr="003F1F8F">
        <w:t xml:space="preserve"> when rotating the 3C-SiC NW</w:t>
      </w:r>
      <w:r w:rsidR="00EF37CD" w:rsidRPr="003F1F8F">
        <w:t xml:space="preserve">, with </w:t>
      </w:r>
      <w:r w:rsidR="00830CAA">
        <w:t xml:space="preserve">changes of </w:t>
      </w:r>
      <w:r w:rsidR="001F090C">
        <w:t xml:space="preserve">propagation direction and </w:t>
      </w:r>
      <w:r w:rsidR="00F435F8">
        <w:t>the</w:t>
      </w:r>
      <w:r w:rsidR="00F435F8" w:rsidRPr="003F1F8F">
        <w:t xml:space="preserve"> </w:t>
      </w:r>
      <w:r w:rsidR="000A67DD" w:rsidRPr="003F1F8F">
        <w:t xml:space="preserve">polariton wavelength </w:t>
      </w:r>
      <w:r w:rsidR="005E58F6">
        <w:t>observed as a function of the</w:t>
      </w:r>
      <w:r w:rsidR="005E58F6" w:rsidRPr="003F1F8F">
        <w:t xml:space="preserve"> </w:t>
      </w:r>
      <w:r w:rsidR="00F435F8">
        <w:t xml:space="preserve">misorientation </w:t>
      </w:r>
      <w:r w:rsidR="000A67DD" w:rsidRPr="003F1F8F">
        <w:t xml:space="preserve">angle </w:t>
      </w:r>
      <m:oMath>
        <m:r>
          <w:rPr>
            <w:rFonts w:ascii="Cambria Math" w:hAnsi="Cambria Math"/>
          </w:rPr>
          <m:t>θ</m:t>
        </m:r>
      </m:oMath>
      <w:r w:rsidR="000A67DD" w:rsidRPr="003F1F8F">
        <w:t xml:space="preserve">, as </w:t>
      </w:r>
      <w:r w:rsidR="00BE0A17" w:rsidRPr="003F1F8F">
        <w:t xml:space="preserve">can be seen in the near-field mapping </w:t>
      </w:r>
      <w:r w:rsidR="00077BA7" w:rsidRPr="003F1F8F">
        <w:t xml:space="preserve">recorded </w:t>
      </w:r>
      <w:r w:rsidR="00BE0A17" w:rsidRPr="003F1F8F">
        <w:t xml:space="preserve">at </w:t>
      </w:r>
      <w:bookmarkStart w:id="23" w:name="_Int_goL3hKe2"/>
      <w:r w:rsidR="00BE0A17" w:rsidRPr="003F1F8F">
        <w:t>900 cm</w:t>
      </w:r>
      <w:bookmarkEnd w:id="23"/>
      <w:r w:rsidR="00BE0A17" w:rsidRPr="003F1F8F">
        <w:rPr>
          <w:vertAlign w:val="superscript"/>
        </w:rPr>
        <w:t>-1</w:t>
      </w:r>
      <w:r w:rsidR="00BE0A17" w:rsidRPr="003F1F8F">
        <w:t xml:space="preserve">. </w:t>
      </w:r>
      <w:r w:rsidR="00184CB1" w:rsidRPr="003F1F8F">
        <w:t xml:space="preserve">Furthermore, </w:t>
      </w:r>
      <w:r w:rsidR="00BB74D0" w:rsidRPr="003F1F8F">
        <w:t xml:space="preserve">only certain </w:t>
      </w:r>
      <w:r w:rsidR="00D93A39">
        <w:t>misorient</w:t>
      </w:r>
      <w:r w:rsidR="005E58F6">
        <w:t>ation</w:t>
      </w:r>
      <w:r w:rsidR="00D93A39">
        <w:t xml:space="preserve"> </w:t>
      </w:r>
      <w:r w:rsidR="00BB74D0" w:rsidRPr="003F1F8F">
        <w:t>angles</w:t>
      </w:r>
      <w:r w:rsidR="00860DF9" w:rsidRPr="003F1F8F">
        <w:t xml:space="preserve"> can support HPhPs</w:t>
      </w:r>
      <w:r w:rsidR="0081480B" w:rsidRPr="003F1F8F">
        <w:t xml:space="preserve"> based on </w:t>
      </w:r>
      <w:r w:rsidR="00C33E83">
        <w:t>E</w:t>
      </w:r>
      <w:r w:rsidR="0081480B" w:rsidRPr="003F1F8F">
        <w:t>q. 1,</w:t>
      </w:r>
      <w:r w:rsidR="00860DF9" w:rsidRPr="003F1F8F">
        <w:t xml:space="preserve"> even for the fundamental mode, </w:t>
      </w:r>
      <w:r w:rsidR="006E4B18" w:rsidRPr="003F1F8F">
        <w:t xml:space="preserve">as </w:t>
      </w:r>
      <w:r w:rsidR="00860DF9" w:rsidRPr="003F1F8F">
        <w:t xml:space="preserve">is highlighted in the </w:t>
      </w:r>
      <w:r w:rsidR="003B3A74" w:rsidRPr="003F1F8F">
        <w:t xml:space="preserve">real-space mapping at higher frequency </w:t>
      </w:r>
      <w:bookmarkStart w:id="24" w:name="_Int_TEqnJauR"/>
      <w:r w:rsidR="003B3A74" w:rsidRPr="003F1F8F">
        <w:t>930 cm</w:t>
      </w:r>
      <w:bookmarkEnd w:id="24"/>
      <w:r w:rsidR="003B3A74" w:rsidRPr="003F1F8F">
        <w:rPr>
          <w:vertAlign w:val="superscript"/>
        </w:rPr>
        <w:t>-1</w:t>
      </w:r>
      <w:r w:rsidR="006E4B18" w:rsidRPr="003F1F8F">
        <w:t xml:space="preserve">, </w:t>
      </w:r>
      <w:r w:rsidR="007F085B" w:rsidRPr="003F1F8F">
        <w:t xml:space="preserve">showing that no polariton fringes </w:t>
      </w:r>
      <w:r w:rsidR="00365992">
        <w:t xml:space="preserve">are </w:t>
      </w:r>
      <w:r w:rsidR="007E154B" w:rsidRPr="003F1F8F">
        <w:t xml:space="preserve">observed </w:t>
      </w:r>
      <w:r w:rsidR="00E63117" w:rsidRPr="003F1F8F">
        <w:t xml:space="preserve">when </w:t>
      </w:r>
      <m:oMath>
        <m:r>
          <w:rPr>
            <w:rFonts w:ascii="Cambria Math" w:hAnsi="Cambria Math"/>
          </w:rPr>
          <m:t>θ≥45°</m:t>
        </m:r>
      </m:oMath>
      <w:r w:rsidR="00E63117" w:rsidRPr="003F1F8F">
        <w:t>.</w:t>
      </w:r>
      <w:r w:rsidR="00841D7A" w:rsidRPr="003F1F8F">
        <w:t xml:space="preserve"> </w:t>
      </w:r>
      <w:r w:rsidR="00774B14">
        <w:t xml:space="preserve">This observation </w:t>
      </w:r>
      <w:r w:rsidR="006932DC" w:rsidRPr="003F1F8F">
        <w:t>provide</w:t>
      </w:r>
      <w:r w:rsidR="00774B14">
        <w:t>s</w:t>
      </w:r>
      <w:r w:rsidR="006932DC" w:rsidRPr="003F1F8F">
        <w:t xml:space="preserve"> an opportunity to </w:t>
      </w:r>
      <w:r w:rsidR="00515EAF">
        <w:t>tune</w:t>
      </w:r>
      <w:r w:rsidR="006932DC" w:rsidRPr="003F1F8F">
        <w:t xml:space="preserve"> the in-plane HPhPs without </w:t>
      </w:r>
      <w:r w:rsidR="005E58F6">
        <w:t>requiring</w:t>
      </w:r>
      <w:r w:rsidR="005E58F6" w:rsidRPr="003F1F8F">
        <w:t xml:space="preserve"> </w:t>
      </w:r>
      <w:r w:rsidR="00C677FB" w:rsidRPr="003F1F8F">
        <w:t xml:space="preserve">nanofabrication, which </w:t>
      </w:r>
      <w:r w:rsidR="0027657A" w:rsidRPr="003F1F8F">
        <w:t xml:space="preserve">usually restricts the </w:t>
      </w:r>
      <w:r w:rsidR="00365992">
        <w:t>ability to tune the response</w:t>
      </w:r>
      <w:r w:rsidR="00365992" w:rsidRPr="003F1F8F">
        <w:t xml:space="preserve"> </w:t>
      </w:r>
      <w:r w:rsidR="00446C60">
        <w:t>once the structure is made</w:t>
      </w:r>
      <w:r w:rsidR="0053585C">
        <w:t>, while also inducing additional loss into the material</w:t>
      </w:r>
      <w:r w:rsidR="0027657A" w:rsidRPr="003F1F8F">
        <w:t>.</w:t>
      </w:r>
    </w:p>
    <w:p w14:paraId="22BCD589" w14:textId="77777777" w:rsidR="000D23C4" w:rsidRPr="003F1F8F" w:rsidRDefault="00195707" w:rsidP="000D23C4">
      <w:pPr>
        <w:keepNext/>
        <w:jc w:val="center"/>
      </w:pPr>
      <w:r w:rsidRPr="003F1F8F">
        <w:rPr>
          <w:noProof/>
        </w:rPr>
        <w:lastRenderedPageBreak/>
        <w:drawing>
          <wp:inline distT="0" distB="0" distL="0" distR="0" wp14:anchorId="539967A0" wp14:editId="1FE33F26">
            <wp:extent cx="2807208" cy="5154698"/>
            <wp:effectExtent l="0" t="0" r="0" b="825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7208" cy="51546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866F7E" w14:textId="2AD8147D" w:rsidR="00195707" w:rsidRPr="000060E4" w:rsidRDefault="000D23C4" w:rsidP="6C83EAB6">
      <w:pPr>
        <w:pStyle w:val="Caption"/>
        <w:jc w:val="both"/>
        <w:rPr>
          <w:i w:val="0"/>
          <w:iCs w:val="0"/>
          <w:color w:val="auto"/>
        </w:rPr>
      </w:pPr>
      <w:r w:rsidRPr="6C83EAB6">
        <w:rPr>
          <w:b/>
          <w:bCs/>
          <w:i w:val="0"/>
          <w:iCs w:val="0"/>
          <w:color w:val="auto"/>
        </w:rPr>
        <w:t xml:space="preserve">Figure </w:t>
      </w:r>
      <w:r w:rsidRPr="6C83EAB6">
        <w:rPr>
          <w:b/>
          <w:bCs/>
          <w:i w:val="0"/>
          <w:iCs w:val="0"/>
          <w:color w:val="auto"/>
        </w:rPr>
        <w:fldChar w:fldCharType="begin"/>
      </w:r>
      <w:r w:rsidRPr="6C83EAB6">
        <w:rPr>
          <w:b/>
          <w:bCs/>
          <w:i w:val="0"/>
          <w:iCs w:val="0"/>
          <w:color w:val="auto"/>
        </w:rPr>
        <w:instrText xml:space="preserve"> SEQ Figure \* ARABIC </w:instrText>
      </w:r>
      <w:r w:rsidRPr="6C83EAB6">
        <w:rPr>
          <w:b/>
          <w:bCs/>
          <w:i w:val="0"/>
          <w:iCs w:val="0"/>
          <w:color w:val="auto"/>
        </w:rPr>
        <w:fldChar w:fldCharType="separate"/>
      </w:r>
      <w:r w:rsidR="00DC5487">
        <w:rPr>
          <w:b/>
          <w:bCs/>
          <w:i w:val="0"/>
          <w:iCs w:val="0"/>
          <w:noProof/>
          <w:color w:val="auto"/>
        </w:rPr>
        <w:t>4</w:t>
      </w:r>
      <w:r w:rsidRPr="6C83EAB6">
        <w:rPr>
          <w:b/>
          <w:bCs/>
          <w:i w:val="0"/>
          <w:iCs w:val="0"/>
          <w:color w:val="auto"/>
        </w:rPr>
        <w:fldChar w:fldCharType="end"/>
      </w:r>
      <w:r w:rsidRPr="6C83EAB6">
        <w:rPr>
          <w:b/>
          <w:bCs/>
          <w:i w:val="0"/>
          <w:iCs w:val="0"/>
          <w:color w:val="auto"/>
        </w:rPr>
        <w:t xml:space="preserve">. </w:t>
      </w:r>
      <w:r w:rsidR="008B2E30" w:rsidRPr="6C83EAB6">
        <w:rPr>
          <w:b/>
          <w:bCs/>
          <w:i w:val="0"/>
          <w:iCs w:val="0"/>
          <w:color w:val="auto"/>
        </w:rPr>
        <w:t>Manipulate higher-order in-plane hyperbolic modes via geometric orientation.</w:t>
      </w:r>
      <w:r w:rsidR="00F61CBE" w:rsidRPr="6C83EAB6">
        <w:rPr>
          <w:b/>
          <w:bCs/>
          <w:i w:val="0"/>
          <w:iCs w:val="0"/>
          <w:color w:val="auto"/>
        </w:rPr>
        <w:t xml:space="preserve"> </w:t>
      </w:r>
      <w:r w:rsidR="00F61CBE" w:rsidRPr="6C83EAB6">
        <w:rPr>
          <w:i w:val="0"/>
          <w:iCs w:val="0"/>
          <w:color w:val="auto"/>
        </w:rPr>
        <w:t xml:space="preserve">s-SNOM mapping of 3C-SiC </w:t>
      </w:r>
      <w:r w:rsidR="009F5A68" w:rsidRPr="6C83EAB6">
        <w:rPr>
          <w:i w:val="0"/>
          <w:iCs w:val="0"/>
          <w:color w:val="auto"/>
        </w:rPr>
        <w:t>NW</w:t>
      </w:r>
      <w:r w:rsidR="00F61CBE" w:rsidRPr="6C83EAB6">
        <w:rPr>
          <w:i w:val="0"/>
          <w:iCs w:val="0"/>
          <w:color w:val="auto"/>
        </w:rPr>
        <w:t>/</w:t>
      </w:r>
      <w:r w:rsidR="00094CE8">
        <w:t xml:space="preserve"> </w:t>
      </w:r>
      <w:bookmarkStart w:id="25" w:name="OLE_LINK6"/>
      <w:r w:rsidR="00094CE8" w:rsidRPr="6C83EAB6">
        <w:rPr>
          <w:i w:val="0"/>
          <w:iCs w:val="0"/>
          <w:color w:val="auto"/>
        </w:rPr>
        <w:t>α-</w:t>
      </w:r>
      <w:bookmarkEnd w:id="25"/>
      <w:r w:rsidR="00F61CBE" w:rsidRPr="6C83EAB6">
        <w:rPr>
          <w:i w:val="0"/>
          <w:iCs w:val="0"/>
          <w:color w:val="auto"/>
        </w:rPr>
        <w:t>MoO</w:t>
      </w:r>
      <w:r w:rsidR="00F61CBE" w:rsidRPr="6C83EAB6">
        <w:rPr>
          <w:i w:val="0"/>
          <w:iCs w:val="0"/>
          <w:color w:val="auto"/>
          <w:vertAlign w:val="subscript"/>
        </w:rPr>
        <w:t>3</w:t>
      </w:r>
      <w:r w:rsidR="00F61CBE" w:rsidRPr="6C83EAB6">
        <w:rPr>
          <w:i w:val="0"/>
          <w:iCs w:val="0"/>
          <w:color w:val="auto"/>
        </w:rPr>
        <w:t xml:space="preserve"> device</w:t>
      </w:r>
      <w:r w:rsidR="009F5A68" w:rsidRPr="6C83EAB6">
        <w:rPr>
          <w:i w:val="0"/>
          <w:iCs w:val="0"/>
          <w:color w:val="auto"/>
        </w:rPr>
        <w:t xml:space="preserve"> for </w:t>
      </w:r>
      <w:r w:rsidR="00540E42" w:rsidRPr="6C83EAB6">
        <w:rPr>
          <w:i w:val="0"/>
          <w:iCs w:val="0"/>
          <w:color w:val="auto"/>
        </w:rPr>
        <w:t xml:space="preserve">different geometric orientation and frequencies: (a) θ=0° at </w:t>
      </w:r>
      <w:bookmarkStart w:id="26" w:name="_Int_3iUS5NVc"/>
      <w:r w:rsidR="00540E42" w:rsidRPr="6C83EAB6">
        <w:rPr>
          <w:i w:val="0"/>
          <w:iCs w:val="0"/>
          <w:color w:val="auto"/>
        </w:rPr>
        <w:t>900 cm</w:t>
      </w:r>
      <w:bookmarkEnd w:id="26"/>
      <w:r w:rsidR="00CA6A65" w:rsidRPr="6C83EAB6">
        <w:rPr>
          <w:i w:val="0"/>
          <w:iCs w:val="0"/>
          <w:color w:val="auto"/>
          <w:vertAlign w:val="superscript"/>
        </w:rPr>
        <w:t>-1</w:t>
      </w:r>
      <w:r w:rsidR="00CA6A65" w:rsidRPr="6C83EAB6">
        <w:rPr>
          <w:i w:val="0"/>
          <w:iCs w:val="0"/>
          <w:color w:val="auto"/>
        </w:rPr>
        <w:t>,</w:t>
      </w:r>
      <w:r w:rsidR="00540E42" w:rsidRPr="6C83EAB6">
        <w:rPr>
          <w:i w:val="0"/>
          <w:iCs w:val="0"/>
          <w:color w:val="auto"/>
        </w:rPr>
        <w:t xml:space="preserve"> </w:t>
      </w:r>
      <w:r w:rsidR="00CA6A65" w:rsidRPr="6C83EAB6">
        <w:rPr>
          <w:i w:val="0"/>
          <w:iCs w:val="0"/>
          <w:color w:val="auto"/>
        </w:rPr>
        <w:t xml:space="preserve">(b) θ=0° at </w:t>
      </w:r>
      <w:bookmarkStart w:id="27" w:name="_Int_ldRDxMsp"/>
      <w:r w:rsidR="00CA6A65" w:rsidRPr="6C83EAB6">
        <w:rPr>
          <w:i w:val="0"/>
          <w:iCs w:val="0"/>
          <w:color w:val="auto"/>
        </w:rPr>
        <w:t>930 cm</w:t>
      </w:r>
      <w:bookmarkEnd w:id="27"/>
      <w:r w:rsidR="00CA6A65" w:rsidRPr="6C83EAB6">
        <w:rPr>
          <w:i w:val="0"/>
          <w:iCs w:val="0"/>
          <w:color w:val="auto"/>
          <w:vertAlign w:val="superscript"/>
        </w:rPr>
        <w:t>-1</w:t>
      </w:r>
      <w:r w:rsidR="00CA6A65" w:rsidRPr="6C83EAB6">
        <w:rPr>
          <w:i w:val="0"/>
          <w:iCs w:val="0"/>
          <w:color w:val="auto"/>
        </w:rPr>
        <w:t>, (c) θ=15° at 900 cm</w:t>
      </w:r>
      <w:r w:rsidR="00CA6A65" w:rsidRPr="6C83EAB6">
        <w:rPr>
          <w:i w:val="0"/>
          <w:iCs w:val="0"/>
          <w:color w:val="auto"/>
          <w:vertAlign w:val="superscript"/>
        </w:rPr>
        <w:t>-1</w:t>
      </w:r>
      <w:r w:rsidR="00CA6A65" w:rsidRPr="6C83EAB6">
        <w:rPr>
          <w:i w:val="0"/>
          <w:iCs w:val="0"/>
          <w:color w:val="auto"/>
        </w:rPr>
        <w:t>, (d) θ=15° at 930 cm</w:t>
      </w:r>
      <w:r w:rsidR="00CA6A65" w:rsidRPr="6C83EAB6">
        <w:rPr>
          <w:i w:val="0"/>
          <w:iCs w:val="0"/>
          <w:color w:val="auto"/>
          <w:vertAlign w:val="superscript"/>
        </w:rPr>
        <w:t>-1</w:t>
      </w:r>
      <w:r w:rsidR="00CA6A65" w:rsidRPr="6C83EAB6">
        <w:rPr>
          <w:i w:val="0"/>
          <w:iCs w:val="0"/>
          <w:color w:val="auto"/>
        </w:rPr>
        <w:t>, (e) θ=30° at 900 cm</w:t>
      </w:r>
      <w:r w:rsidR="00CA6A65" w:rsidRPr="6C83EAB6">
        <w:rPr>
          <w:i w:val="0"/>
          <w:iCs w:val="0"/>
          <w:color w:val="auto"/>
          <w:vertAlign w:val="superscript"/>
        </w:rPr>
        <w:t>-1</w:t>
      </w:r>
      <w:r w:rsidR="00CA6A65" w:rsidRPr="6C83EAB6">
        <w:rPr>
          <w:i w:val="0"/>
          <w:iCs w:val="0"/>
          <w:color w:val="auto"/>
        </w:rPr>
        <w:t>, (f) θ=30° at 930 cm</w:t>
      </w:r>
      <w:r w:rsidR="00CA6A65" w:rsidRPr="6C83EAB6">
        <w:rPr>
          <w:i w:val="0"/>
          <w:iCs w:val="0"/>
          <w:color w:val="auto"/>
          <w:vertAlign w:val="superscript"/>
        </w:rPr>
        <w:t>-1</w:t>
      </w:r>
      <w:r w:rsidR="00CA6A65" w:rsidRPr="6C83EAB6">
        <w:rPr>
          <w:i w:val="0"/>
          <w:iCs w:val="0"/>
          <w:color w:val="auto"/>
        </w:rPr>
        <w:t>, (g) θ=45° at 900 cm</w:t>
      </w:r>
      <w:r w:rsidR="00CA6A65" w:rsidRPr="6C83EAB6">
        <w:rPr>
          <w:i w:val="0"/>
          <w:iCs w:val="0"/>
          <w:color w:val="auto"/>
          <w:vertAlign w:val="superscript"/>
        </w:rPr>
        <w:t>-1</w:t>
      </w:r>
      <w:r w:rsidR="00CA6A65" w:rsidRPr="6C83EAB6">
        <w:rPr>
          <w:i w:val="0"/>
          <w:iCs w:val="0"/>
          <w:color w:val="auto"/>
        </w:rPr>
        <w:t>, (h) θ=45° at 930 cm</w:t>
      </w:r>
      <w:r w:rsidR="00CA6A65" w:rsidRPr="6C83EAB6">
        <w:rPr>
          <w:i w:val="0"/>
          <w:iCs w:val="0"/>
          <w:color w:val="auto"/>
          <w:vertAlign w:val="superscript"/>
        </w:rPr>
        <w:t>-1</w:t>
      </w:r>
      <w:r w:rsidR="00CA6A65" w:rsidRPr="6C83EAB6">
        <w:rPr>
          <w:i w:val="0"/>
          <w:iCs w:val="0"/>
          <w:color w:val="auto"/>
        </w:rPr>
        <w:t>, (</w:t>
      </w:r>
      <w:proofErr w:type="spellStart"/>
      <w:r w:rsidR="00CA6A65" w:rsidRPr="6C83EAB6">
        <w:rPr>
          <w:i w:val="0"/>
          <w:iCs w:val="0"/>
          <w:color w:val="auto"/>
        </w:rPr>
        <w:t>i</w:t>
      </w:r>
      <w:proofErr w:type="spellEnd"/>
      <w:r w:rsidR="00CA6A65" w:rsidRPr="6C83EAB6">
        <w:rPr>
          <w:i w:val="0"/>
          <w:iCs w:val="0"/>
          <w:color w:val="auto"/>
        </w:rPr>
        <w:t>) θ=90° at 900 cm</w:t>
      </w:r>
      <w:r w:rsidR="00CA6A65" w:rsidRPr="6C83EAB6">
        <w:rPr>
          <w:i w:val="0"/>
          <w:iCs w:val="0"/>
          <w:color w:val="auto"/>
          <w:vertAlign w:val="superscript"/>
        </w:rPr>
        <w:t>-1</w:t>
      </w:r>
      <w:r w:rsidR="00CA6A65" w:rsidRPr="6C83EAB6">
        <w:rPr>
          <w:i w:val="0"/>
          <w:iCs w:val="0"/>
          <w:color w:val="auto"/>
        </w:rPr>
        <w:t>, (j) θ=90° at 930 cm</w:t>
      </w:r>
      <w:r w:rsidR="00CA6A65" w:rsidRPr="6C83EAB6">
        <w:rPr>
          <w:i w:val="0"/>
          <w:iCs w:val="0"/>
          <w:color w:val="auto"/>
          <w:vertAlign w:val="superscript"/>
        </w:rPr>
        <w:t>-1</w:t>
      </w:r>
      <w:r w:rsidR="00540E42" w:rsidRPr="6C83EAB6">
        <w:rPr>
          <w:i w:val="0"/>
          <w:iCs w:val="0"/>
          <w:color w:val="auto"/>
        </w:rPr>
        <w:t xml:space="preserve">. The angle θ specifies the angle between the </w:t>
      </w:r>
      <w:r w:rsidR="0094037D" w:rsidRPr="6C83EAB6">
        <w:rPr>
          <w:i w:val="0"/>
          <w:iCs w:val="0"/>
          <w:color w:val="auto"/>
        </w:rPr>
        <w:t xml:space="preserve">SiC </w:t>
      </w:r>
      <w:r w:rsidR="00540E42" w:rsidRPr="6C83EAB6">
        <w:rPr>
          <w:i w:val="0"/>
          <w:iCs w:val="0"/>
          <w:color w:val="auto"/>
        </w:rPr>
        <w:t>NW and [100] direction</w:t>
      </w:r>
      <w:r w:rsidR="00094CE8" w:rsidRPr="6C83EAB6">
        <w:rPr>
          <w:i w:val="0"/>
          <w:iCs w:val="0"/>
          <w:color w:val="auto"/>
        </w:rPr>
        <w:t xml:space="preserve"> of α-MoO</w:t>
      </w:r>
      <w:r w:rsidR="00094CE8" w:rsidRPr="6C83EAB6">
        <w:rPr>
          <w:i w:val="0"/>
          <w:iCs w:val="0"/>
          <w:color w:val="auto"/>
          <w:vertAlign w:val="subscript"/>
        </w:rPr>
        <w:t>3</w:t>
      </w:r>
      <w:r w:rsidR="00094CE8" w:rsidRPr="6C83EAB6">
        <w:rPr>
          <w:i w:val="0"/>
          <w:iCs w:val="0"/>
          <w:color w:val="auto"/>
        </w:rPr>
        <w:t xml:space="preserve"> crystal</w:t>
      </w:r>
      <w:r w:rsidR="00335E89" w:rsidRPr="6C83EAB6">
        <w:rPr>
          <w:i w:val="0"/>
          <w:iCs w:val="0"/>
          <w:color w:val="auto"/>
        </w:rPr>
        <w:t xml:space="preserve"> (schematic in the bottom)</w:t>
      </w:r>
      <w:r w:rsidR="00CA6A65" w:rsidRPr="6C83EAB6">
        <w:rPr>
          <w:i w:val="0"/>
          <w:iCs w:val="0"/>
          <w:color w:val="auto"/>
        </w:rPr>
        <w:t>.</w:t>
      </w:r>
      <w:r w:rsidR="005968E1" w:rsidRPr="6C83EAB6">
        <w:rPr>
          <w:i w:val="0"/>
          <w:iCs w:val="0"/>
          <w:color w:val="auto"/>
        </w:rPr>
        <w:t xml:space="preserve"> </w:t>
      </w:r>
      <w:r w:rsidR="000D6381">
        <w:rPr>
          <w:i w:val="0"/>
          <w:iCs w:val="0"/>
          <w:color w:val="auto"/>
        </w:rPr>
        <w:t>Third-harmonic a</w:t>
      </w:r>
      <w:r w:rsidR="005968E1" w:rsidRPr="6C83EAB6">
        <w:rPr>
          <w:i w:val="0"/>
          <w:iCs w:val="0"/>
          <w:color w:val="auto"/>
        </w:rPr>
        <w:t>mplitude channel (S</w:t>
      </w:r>
      <w:r w:rsidR="005968E1" w:rsidRPr="6C83EAB6">
        <w:rPr>
          <w:i w:val="0"/>
          <w:iCs w:val="0"/>
          <w:color w:val="auto"/>
          <w:vertAlign w:val="subscript"/>
        </w:rPr>
        <w:t>3</w:t>
      </w:r>
      <w:r w:rsidR="005968E1" w:rsidRPr="6C83EAB6">
        <w:rPr>
          <w:i w:val="0"/>
          <w:iCs w:val="0"/>
          <w:color w:val="auto"/>
        </w:rPr>
        <w:t>) from s-SNOM mappings is showing in (</w:t>
      </w:r>
      <w:r w:rsidR="003166D1" w:rsidRPr="6C83EAB6">
        <w:rPr>
          <w:i w:val="0"/>
          <w:iCs w:val="0"/>
          <w:color w:val="auto"/>
        </w:rPr>
        <w:t>a-j), and s</w:t>
      </w:r>
      <w:r w:rsidR="005968E1" w:rsidRPr="6C83EAB6">
        <w:rPr>
          <w:i w:val="0"/>
          <w:iCs w:val="0"/>
          <w:color w:val="auto"/>
        </w:rPr>
        <w:t>cale bar is 2</w:t>
      </w:r>
      <w:r w:rsidR="00EA6103">
        <w:rPr>
          <w:i w:val="0"/>
          <w:iCs w:val="0"/>
          <w:color w:val="auto"/>
        </w:rPr>
        <w:t xml:space="preserve"> </w:t>
      </w:r>
      <w:r w:rsidR="005968E1" w:rsidRPr="6C83EAB6">
        <w:rPr>
          <w:i w:val="0"/>
          <w:iCs w:val="0"/>
          <w:color w:val="auto"/>
        </w:rPr>
        <w:t>μm in (a-j).</w:t>
      </w:r>
      <w:r w:rsidR="00CC1E24">
        <w:rPr>
          <w:i w:val="0"/>
          <w:iCs w:val="0"/>
          <w:color w:val="auto"/>
        </w:rPr>
        <w:t xml:space="preserve"> </w:t>
      </w:r>
      <w:r w:rsidR="000060E4">
        <w:rPr>
          <w:i w:val="0"/>
          <w:iCs w:val="0"/>
          <w:color w:val="auto"/>
        </w:rPr>
        <w:t xml:space="preserve">All the measurements are performed on the same </w:t>
      </w:r>
      <w:r w:rsidR="000060E4" w:rsidRPr="6C83EAB6">
        <w:rPr>
          <w:i w:val="0"/>
          <w:iCs w:val="0"/>
          <w:color w:val="auto"/>
        </w:rPr>
        <w:t>α-MoO</w:t>
      </w:r>
      <w:r w:rsidR="000060E4" w:rsidRPr="6C83EAB6">
        <w:rPr>
          <w:i w:val="0"/>
          <w:iCs w:val="0"/>
          <w:color w:val="auto"/>
          <w:vertAlign w:val="subscript"/>
        </w:rPr>
        <w:t>3</w:t>
      </w:r>
      <w:r w:rsidR="000060E4">
        <w:rPr>
          <w:i w:val="0"/>
          <w:iCs w:val="0"/>
          <w:color w:val="auto"/>
        </w:rPr>
        <w:t xml:space="preserve"> and 3C-SiC NW (note the dusts </w:t>
      </w:r>
      <w:r w:rsidR="00A80D14">
        <w:rPr>
          <w:i w:val="0"/>
          <w:iCs w:val="0"/>
          <w:color w:val="auto"/>
        </w:rPr>
        <w:t>on the right of the flake</w:t>
      </w:r>
      <w:r w:rsidR="000060E4">
        <w:rPr>
          <w:i w:val="0"/>
          <w:iCs w:val="0"/>
          <w:color w:val="auto"/>
        </w:rPr>
        <w:t>)</w:t>
      </w:r>
      <w:r w:rsidR="00A80D14">
        <w:rPr>
          <w:i w:val="0"/>
          <w:iCs w:val="0"/>
          <w:color w:val="auto"/>
        </w:rPr>
        <w:t>.</w:t>
      </w:r>
    </w:p>
    <w:p w14:paraId="74B5DA22" w14:textId="2FC39C1A" w:rsidR="00DD214C" w:rsidRDefault="00AE2916" w:rsidP="00A27745">
      <w:pPr>
        <w:jc w:val="both"/>
      </w:pPr>
      <w:r>
        <w:t xml:space="preserve">To </w:t>
      </w:r>
      <w:r w:rsidR="001C4A75" w:rsidRPr="001C4A75">
        <w:t xml:space="preserve">corroborate </w:t>
      </w:r>
      <w:r w:rsidR="00672982">
        <w:t xml:space="preserve">our </w:t>
      </w:r>
      <w:r w:rsidR="00365992">
        <w:t xml:space="preserve">tuning </w:t>
      </w:r>
      <w:r w:rsidR="00A27745">
        <w:t>of high</w:t>
      </w:r>
      <w:r w:rsidR="00365992">
        <w:t>er</w:t>
      </w:r>
      <w:r w:rsidR="000B3D2E">
        <w:t>-</w:t>
      </w:r>
      <w:r w:rsidR="00A27745">
        <w:t>order in-plane HPhPs,</w:t>
      </w:r>
      <w:r>
        <w:t xml:space="preserve"> </w:t>
      </w:r>
      <w:r w:rsidR="00672982">
        <w:t>w</w:t>
      </w:r>
      <w:r w:rsidR="004E2E5D">
        <w:t xml:space="preserve">e calculated the direction-dependent phonon </w:t>
      </w:r>
      <w:r w:rsidR="00365992">
        <w:t xml:space="preserve">polariton </w:t>
      </w:r>
      <w:r w:rsidR="004E2E5D">
        <w:t xml:space="preserve">dispersions </w:t>
      </w:r>
      <w:r w:rsidR="00B42E0F">
        <w:t xml:space="preserve">based on Eq. 1 </w:t>
      </w:r>
      <w:r w:rsidR="00A9563E">
        <w:t>in Figure. 5a-d and</w:t>
      </w:r>
      <w:r w:rsidR="004E2E5D">
        <w:t xml:space="preserve"> compare the</w:t>
      </w:r>
      <w:r w:rsidR="00344E44">
        <w:t xml:space="preserve"> theoretical dispersion </w:t>
      </w:r>
      <w:r w:rsidR="004E2E5D">
        <w:t>with</w:t>
      </w:r>
      <w:r w:rsidR="009B5497">
        <w:t xml:space="preserve"> our </w:t>
      </w:r>
      <w:r w:rsidR="00352748">
        <w:t>measured wavevectors</w:t>
      </w:r>
      <w:r w:rsidR="00E4524B">
        <w:t xml:space="preserve"> (</w:t>
      </w:r>
      <w:r w:rsidR="009D2D04">
        <w:t xml:space="preserve">real part of </w:t>
      </w:r>
      <w:r w:rsidR="0053585C" w:rsidRPr="001A052E">
        <w:rPr>
          <w:i/>
          <w:iCs/>
        </w:rPr>
        <w:t>k</w:t>
      </w:r>
      <w:r w:rsidR="0090274D">
        <w:t xml:space="preserve">, which is </w:t>
      </w:r>
      <m:oMath>
        <m:r>
          <w:rPr>
            <w:rFonts w:ascii="Cambria Math" w:hAnsi="Cambria Math"/>
          </w:rPr>
          <m:t>2π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E4524B">
        <w:t>)</w:t>
      </w:r>
      <w:r w:rsidR="009B5497">
        <w:t>.</w:t>
      </w:r>
      <w:r w:rsidR="003E052F">
        <w:t xml:space="preserve"> Both the </w:t>
      </w:r>
      <w:r w:rsidR="00EE27C7">
        <w:t xml:space="preserve">extracted </w:t>
      </w:r>
      <w:r w:rsidR="003E052F">
        <w:t xml:space="preserve">fundamental </w:t>
      </w:r>
      <w:r w:rsidR="00D30340" w:rsidRPr="00D30340">
        <w:t>(</w:t>
      </w:r>
      <m:oMath>
        <m:r>
          <w:rPr>
            <w:rFonts w:ascii="Cambria Math" w:hAnsi="Cambria Math"/>
          </w:rPr>
          <m:t>l=0</m:t>
        </m:r>
      </m:oMath>
      <w:r w:rsidR="00D30340" w:rsidRPr="00D30340">
        <w:t xml:space="preserve">) </w:t>
      </w:r>
      <w:r w:rsidR="003E052F">
        <w:t>and high</w:t>
      </w:r>
      <w:r w:rsidR="00454A21">
        <w:t>er</w:t>
      </w:r>
      <w:r w:rsidR="003E052F">
        <w:t xml:space="preserve">-order </w:t>
      </w:r>
      <w:r w:rsidR="00D30340">
        <w:t>(</w:t>
      </w:r>
      <m:oMath>
        <m:r>
          <w:rPr>
            <w:rFonts w:ascii="Cambria Math" w:hAnsi="Cambria Math"/>
          </w:rPr>
          <m:t>l=1</m:t>
        </m:r>
      </m:oMath>
      <w:r w:rsidR="00D30340">
        <w:t>)</w:t>
      </w:r>
      <w:r w:rsidR="00E4524B">
        <w:t xml:space="preserve"> </w:t>
      </w:r>
      <w:r w:rsidR="00BA0C1D">
        <w:t xml:space="preserve">modes </w:t>
      </w:r>
      <w:r w:rsidR="00EE27C7">
        <w:t xml:space="preserve">from </w:t>
      </w:r>
      <w:r w:rsidR="00DD0775">
        <w:t>the</w:t>
      </w:r>
      <w:r w:rsidR="00EE27C7">
        <w:t xml:space="preserve"> </w:t>
      </w:r>
      <w:r w:rsidR="009A2159">
        <w:t xml:space="preserve">near-field measurements </w:t>
      </w:r>
      <w:r w:rsidR="00E4524B">
        <w:t>agree well with our theoretical calculations</w:t>
      </w:r>
      <w:r w:rsidR="009A2159">
        <w:t xml:space="preserve"> for different </w:t>
      </w:r>
      <w:r w:rsidR="00D563EB">
        <w:t>misoriented angles</w:t>
      </w:r>
      <w:r w:rsidR="0034127F">
        <w:t xml:space="preserve">. </w:t>
      </w:r>
      <w:r w:rsidR="004C305A">
        <w:t xml:space="preserve">Furthermore, by increasing the </w:t>
      </w:r>
      <w:r w:rsidR="00D563EB">
        <w:t>misorient</w:t>
      </w:r>
      <w:r w:rsidR="0053585C">
        <w:t>ation</w:t>
      </w:r>
      <w:r w:rsidR="00D563EB">
        <w:t xml:space="preserve"> </w:t>
      </w:r>
      <w:r w:rsidR="004C305A">
        <w:t xml:space="preserve">angle </w:t>
      </w:r>
      <m:oMath>
        <m:r>
          <w:rPr>
            <w:rFonts w:ascii="Cambria Math" w:hAnsi="Cambria Math"/>
          </w:rPr>
          <m:t>θ</m:t>
        </m:r>
      </m:oMath>
      <w:r w:rsidR="004C305A">
        <w:t>,</w:t>
      </w:r>
      <w:r w:rsidR="002A1823">
        <w:t xml:space="preserve"> </w:t>
      </w:r>
      <w:r w:rsidR="009C4A44">
        <w:t xml:space="preserve">the </w:t>
      </w:r>
      <w:r w:rsidR="00F317A7">
        <w:t xml:space="preserve">in-plane </w:t>
      </w:r>
      <w:r w:rsidR="009C4A44">
        <w:t>wavevector of HPhPs is further enhanced (or polariton wavelength is further reduced)</w:t>
      </w:r>
      <w:r w:rsidR="000A6662">
        <w:t xml:space="preserve">. At </w:t>
      </w:r>
      <m:oMath>
        <m:r>
          <w:rPr>
            <w:rFonts w:ascii="Cambria Math" w:hAnsi="Cambria Math"/>
          </w:rPr>
          <m:t>θ=45°</m:t>
        </m:r>
      </m:oMath>
      <w:r w:rsidR="000A6662">
        <w:t xml:space="preserve">, we experimentally observed a </w:t>
      </w:r>
      <w:r w:rsidR="00087B32">
        <w:t xml:space="preserve">free-space photon </w:t>
      </w:r>
      <w:r w:rsidR="000A6662">
        <w:t>confinement ratio</w:t>
      </w:r>
      <w:r w:rsidR="00087B32">
        <w:t xml:space="preserve"> (</w:t>
      </w:r>
      <m:oMath>
        <m:r>
          <w:rPr>
            <w:rFonts w:ascii="Cambria Math" w:hAnsi="Cambria Math"/>
          </w:rPr>
          <m:t>β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/</m:t>
        </m:r>
        <m:r>
          <m:rPr>
            <m:lit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56662D">
        <w:t xml:space="preserve">,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56662D">
        <w:t xml:space="preserve"> is the free-space wavelength</w:t>
      </w:r>
      <w:r w:rsidR="00087B32">
        <w:t>)</w:t>
      </w:r>
      <w:r w:rsidR="000A6662">
        <w:t xml:space="preserve"> </w:t>
      </w:r>
      <w:r w:rsidR="003906FA">
        <w:t xml:space="preserve">of </w:t>
      </w:r>
      <w:r w:rsidR="000A6662">
        <w:t>up to 127 for the high</w:t>
      </w:r>
      <w:r w:rsidR="003906FA">
        <w:t>er-</w:t>
      </w:r>
      <w:r w:rsidR="000A6662">
        <w:t>order mode</w:t>
      </w:r>
      <w:r w:rsidR="004C55F6">
        <w:t xml:space="preserve"> (</w:t>
      </w:r>
      <m:oMath>
        <m:r>
          <w:rPr>
            <w:rFonts w:ascii="Cambria Math" w:hAnsi="Cambria Math"/>
          </w:rPr>
          <m:t>l=1</m:t>
        </m:r>
      </m:oMath>
      <w:r w:rsidR="004C55F6">
        <w:t>)</w:t>
      </w:r>
      <w:r w:rsidR="008D371B">
        <w:t xml:space="preserve">. However, </w:t>
      </w:r>
      <w:r w:rsidR="00E77130">
        <w:t xml:space="preserve">when </w:t>
      </w:r>
      <w:r w:rsidR="008D371B">
        <w:t xml:space="preserve">increasing the </w:t>
      </w:r>
      <w:r w:rsidR="004C55F6">
        <w:t>misorient</w:t>
      </w:r>
      <w:r w:rsidR="0053585C">
        <w:t>ation</w:t>
      </w:r>
      <w:r w:rsidR="004C55F6">
        <w:t xml:space="preserve"> </w:t>
      </w:r>
      <w:r w:rsidR="008D371B">
        <w:t xml:space="preserve">angle </w:t>
      </w:r>
      <m:oMath>
        <m:r>
          <w:rPr>
            <w:rFonts w:ascii="Cambria Math" w:hAnsi="Cambria Math"/>
          </w:rPr>
          <m:t>θ</m:t>
        </m:r>
      </m:oMath>
      <w:r w:rsidR="0053585C">
        <w:t xml:space="preserve"> </w:t>
      </w:r>
      <w:r w:rsidR="008D371B">
        <w:t xml:space="preserve">the spectral region where </w:t>
      </w:r>
      <w:r w:rsidR="00230D10">
        <w:t>in-plane HPhPs are supported is also reduced</w:t>
      </w:r>
      <w:r w:rsidR="00E16AA6">
        <w:t>, as is highlighted in Fig</w:t>
      </w:r>
      <w:r w:rsidR="00F57C47">
        <w:t>ure</w:t>
      </w:r>
      <w:r w:rsidR="00E16AA6">
        <w:t xml:space="preserve">. </w:t>
      </w:r>
      <w:r w:rsidR="002443AB">
        <w:t>5</w:t>
      </w:r>
      <w:r w:rsidR="00E16AA6">
        <w:t>a-d</w:t>
      </w:r>
      <w:r w:rsidR="00230D10">
        <w:t>.</w:t>
      </w:r>
      <w:r w:rsidR="000C35F9">
        <w:t xml:space="preserve"> </w:t>
      </w:r>
      <w:r w:rsidR="00D56344">
        <w:t>Therefore, o</w:t>
      </w:r>
      <w:r w:rsidR="000C35F9">
        <w:t xml:space="preserve">ur theoretical calculations together with our experimental data </w:t>
      </w:r>
      <w:r w:rsidR="00C62045">
        <w:t>clearly demonstrate th</w:t>
      </w:r>
      <w:r w:rsidR="00447135">
        <w:t>e</w:t>
      </w:r>
      <w:r w:rsidR="00D56344">
        <w:t xml:space="preserve"> </w:t>
      </w:r>
      <w:r w:rsidR="006E16C5">
        <w:lastRenderedPageBreak/>
        <w:t>manipulation</w:t>
      </w:r>
      <w:r w:rsidR="00D56344">
        <w:t xml:space="preserve"> of in-plane</w:t>
      </w:r>
      <w:r w:rsidR="0026652A">
        <w:t xml:space="preserve"> HPhPs dispersions </w:t>
      </w:r>
      <w:r w:rsidR="00D56344">
        <w:t>based on</w:t>
      </w:r>
      <w:r w:rsidR="0026652A">
        <w:t xml:space="preserve"> </w:t>
      </w:r>
      <w:r w:rsidR="00C2090A">
        <w:t xml:space="preserve">the </w:t>
      </w:r>
      <w:r w:rsidR="005B0A1A">
        <w:t xml:space="preserve">misorientation </w:t>
      </w:r>
      <w:r w:rsidR="000E2D0A">
        <w:t xml:space="preserve">angle of the low-loss </w:t>
      </w:r>
      <w:r w:rsidR="0053585C">
        <w:t>low d</w:t>
      </w:r>
      <w:r w:rsidR="000E2D0A">
        <w:t>imensional heterostructure</w:t>
      </w:r>
      <w:r w:rsidR="0026652A">
        <w:t>.</w:t>
      </w:r>
    </w:p>
    <w:p w14:paraId="35D95F15" w14:textId="77777777" w:rsidR="00EC733E" w:rsidRDefault="00AF1E1D" w:rsidP="00EC733E">
      <w:pPr>
        <w:keepNext/>
        <w:jc w:val="center"/>
      </w:pPr>
      <w:r>
        <w:rPr>
          <w:noProof/>
        </w:rPr>
        <w:drawing>
          <wp:inline distT="0" distB="0" distL="0" distR="0" wp14:anchorId="3F196A0F" wp14:editId="7B37177B">
            <wp:extent cx="5943600" cy="3408625"/>
            <wp:effectExtent l="0" t="0" r="0" b="190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408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4802B0" w14:textId="0AA854EA" w:rsidR="004046F6" w:rsidRDefault="00EC733E" w:rsidP="6C83EAB6">
      <w:pPr>
        <w:pStyle w:val="Caption"/>
        <w:jc w:val="both"/>
        <w:rPr>
          <w:i w:val="0"/>
          <w:iCs w:val="0"/>
          <w:color w:val="auto"/>
        </w:rPr>
      </w:pPr>
      <w:r w:rsidRPr="6C83EAB6">
        <w:rPr>
          <w:b/>
          <w:bCs/>
          <w:i w:val="0"/>
          <w:iCs w:val="0"/>
          <w:color w:val="auto"/>
        </w:rPr>
        <w:t xml:space="preserve">Figure </w:t>
      </w:r>
      <w:r w:rsidRPr="6C83EAB6">
        <w:rPr>
          <w:b/>
          <w:bCs/>
          <w:i w:val="0"/>
          <w:iCs w:val="0"/>
          <w:color w:val="auto"/>
        </w:rPr>
        <w:fldChar w:fldCharType="begin"/>
      </w:r>
      <w:r w:rsidRPr="6C83EAB6">
        <w:rPr>
          <w:b/>
          <w:bCs/>
          <w:i w:val="0"/>
          <w:iCs w:val="0"/>
          <w:color w:val="auto"/>
        </w:rPr>
        <w:instrText xml:space="preserve"> SEQ Figure \* ARABIC </w:instrText>
      </w:r>
      <w:r w:rsidRPr="6C83EAB6">
        <w:rPr>
          <w:b/>
          <w:bCs/>
          <w:i w:val="0"/>
          <w:iCs w:val="0"/>
          <w:color w:val="auto"/>
        </w:rPr>
        <w:fldChar w:fldCharType="separate"/>
      </w:r>
      <w:r w:rsidR="00DC5487">
        <w:rPr>
          <w:b/>
          <w:bCs/>
          <w:i w:val="0"/>
          <w:iCs w:val="0"/>
          <w:noProof/>
          <w:color w:val="auto"/>
        </w:rPr>
        <w:t>5</w:t>
      </w:r>
      <w:r w:rsidRPr="6C83EAB6">
        <w:rPr>
          <w:b/>
          <w:bCs/>
          <w:i w:val="0"/>
          <w:iCs w:val="0"/>
          <w:color w:val="auto"/>
        </w:rPr>
        <w:fldChar w:fldCharType="end"/>
      </w:r>
      <w:r w:rsidRPr="6C83EAB6">
        <w:rPr>
          <w:b/>
          <w:bCs/>
          <w:i w:val="0"/>
          <w:iCs w:val="0"/>
          <w:color w:val="auto"/>
        </w:rPr>
        <w:t xml:space="preserve">. </w:t>
      </w:r>
      <w:r w:rsidR="0054091A" w:rsidRPr="6C83EAB6">
        <w:rPr>
          <w:b/>
          <w:bCs/>
          <w:i w:val="0"/>
          <w:iCs w:val="0"/>
          <w:color w:val="auto"/>
        </w:rPr>
        <w:t>Direction-dependent d</w:t>
      </w:r>
      <w:r w:rsidR="004F2AA6" w:rsidRPr="6C83EAB6">
        <w:rPr>
          <w:b/>
          <w:bCs/>
          <w:i w:val="0"/>
          <w:iCs w:val="0"/>
          <w:color w:val="auto"/>
        </w:rPr>
        <w:t>ispersions, iso</w:t>
      </w:r>
      <w:r w:rsidR="00245528" w:rsidRPr="6C83EAB6">
        <w:rPr>
          <w:b/>
          <w:bCs/>
          <w:i w:val="0"/>
          <w:iCs w:val="0"/>
          <w:color w:val="auto"/>
        </w:rPr>
        <w:t>frequency contour</w:t>
      </w:r>
      <w:r w:rsidR="00AB38B2" w:rsidRPr="6C83EAB6">
        <w:rPr>
          <w:b/>
          <w:bCs/>
          <w:i w:val="0"/>
          <w:iCs w:val="0"/>
          <w:color w:val="auto"/>
        </w:rPr>
        <w:t>s</w:t>
      </w:r>
      <w:r w:rsidR="00245528" w:rsidRPr="6C83EAB6">
        <w:rPr>
          <w:b/>
          <w:bCs/>
          <w:i w:val="0"/>
          <w:iCs w:val="0"/>
          <w:color w:val="auto"/>
        </w:rPr>
        <w:t xml:space="preserve"> (IFC</w:t>
      </w:r>
      <w:r w:rsidR="00AB38B2" w:rsidRPr="6C83EAB6">
        <w:rPr>
          <w:b/>
          <w:bCs/>
          <w:i w:val="0"/>
          <w:iCs w:val="0"/>
          <w:color w:val="auto"/>
        </w:rPr>
        <w:t>s</w:t>
      </w:r>
      <w:r w:rsidR="00245528" w:rsidRPr="6C83EAB6">
        <w:rPr>
          <w:b/>
          <w:bCs/>
          <w:i w:val="0"/>
          <w:iCs w:val="0"/>
          <w:color w:val="auto"/>
        </w:rPr>
        <w:t xml:space="preserve">), and </w:t>
      </w:r>
      <w:r w:rsidR="00655048" w:rsidRPr="6C83EAB6">
        <w:rPr>
          <w:b/>
          <w:bCs/>
          <w:i w:val="0"/>
          <w:iCs w:val="0"/>
          <w:color w:val="auto"/>
        </w:rPr>
        <w:t>figure of merit (FOM) for in-plane hyperbolic phonon polaritons</w:t>
      </w:r>
      <w:r w:rsidR="0054091A" w:rsidRPr="6C83EAB6">
        <w:rPr>
          <w:b/>
          <w:bCs/>
          <w:i w:val="0"/>
          <w:iCs w:val="0"/>
          <w:color w:val="auto"/>
        </w:rPr>
        <w:t>.</w:t>
      </w:r>
      <w:r w:rsidR="0054091A" w:rsidRPr="6C83EAB6">
        <w:rPr>
          <w:i w:val="0"/>
          <w:iCs w:val="0"/>
          <w:color w:val="auto"/>
        </w:rPr>
        <w:t xml:space="preserve"> </w:t>
      </w:r>
      <w:r w:rsidR="002040AA" w:rsidRPr="6C83EAB6">
        <w:rPr>
          <w:i w:val="0"/>
          <w:iCs w:val="0"/>
          <w:color w:val="auto"/>
        </w:rPr>
        <w:t xml:space="preserve">Calculated </w:t>
      </w:r>
      <w:r w:rsidR="0087553F" w:rsidRPr="6C83EAB6">
        <w:rPr>
          <w:i w:val="0"/>
          <w:iCs w:val="0"/>
          <w:color w:val="auto"/>
        </w:rPr>
        <w:t xml:space="preserve">direction-dependent phonon polariton dispersions </w:t>
      </w:r>
      <w:r w:rsidR="00976D1A" w:rsidRPr="6C83EAB6">
        <w:rPr>
          <w:i w:val="0"/>
          <w:iCs w:val="0"/>
          <w:color w:val="auto"/>
        </w:rPr>
        <w:t xml:space="preserve">with experimental data extracted from NW launched modes for </w:t>
      </w:r>
      <w:r w:rsidR="009660F1" w:rsidRPr="6C83EAB6">
        <w:rPr>
          <w:i w:val="0"/>
          <w:iCs w:val="0"/>
          <w:color w:val="auto"/>
        </w:rPr>
        <w:t xml:space="preserve">θ=0° (a), θ=15° (b), θ=30° (c), θ=45° (d). </w:t>
      </w:r>
      <w:r w:rsidR="00AB38B2" w:rsidRPr="6C83EAB6">
        <w:rPr>
          <w:i w:val="0"/>
          <w:iCs w:val="0"/>
          <w:color w:val="auto"/>
        </w:rPr>
        <w:t xml:space="preserve">Calculated IFCs with experimental data extracted from NW launched </w:t>
      </w:r>
      <w:r w:rsidR="007B380E" w:rsidRPr="6C83EAB6">
        <w:rPr>
          <w:i w:val="0"/>
          <w:iCs w:val="0"/>
          <w:color w:val="auto"/>
        </w:rPr>
        <w:t xml:space="preserve">modes at </w:t>
      </w:r>
      <w:bookmarkStart w:id="28" w:name="_Int_cHlkU6af"/>
      <w:r w:rsidR="007B380E" w:rsidRPr="6C83EAB6">
        <w:rPr>
          <w:i w:val="0"/>
          <w:iCs w:val="0"/>
          <w:color w:val="auto"/>
        </w:rPr>
        <w:t>900 cm</w:t>
      </w:r>
      <w:bookmarkEnd w:id="28"/>
      <w:r w:rsidR="007B380E" w:rsidRPr="6C83EAB6">
        <w:rPr>
          <w:i w:val="0"/>
          <w:iCs w:val="0"/>
          <w:color w:val="auto"/>
          <w:vertAlign w:val="superscript"/>
        </w:rPr>
        <w:t>-1</w:t>
      </w:r>
      <w:r w:rsidR="007B380E" w:rsidRPr="6C83EAB6">
        <w:rPr>
          <w:i w:val="0"/>
          <w:iCs w:val="0"/>
          <w:color w:val="auto"/>
        </w:rPr>
        <w:t xml:space="preserve"> (e) and </w:t>
      </w:r>
      <w:bookmarkStart w:id="29" w:name="_Int_8AyItExz"/>
      <w:r w:rsidR="007B380E" w:rsidRPr="6C83EAB6">
        <w:rPr>
          <w:i w:val="0"/>
          <w:iCs w:val="0"/>
          <w:color w:val="auto"/>
        </w:rPr>
        <w:t>9</w:t>
      </w:r>
      <w:r w:rsidR="001371A5" w:rsidRPr="6C83EAB6">
        <w:rPr>
          <w:i w:val="0"/>
          <w:iCs w:val="0"/>
          <w:color w:val="auto"/>
        </w:rPr>
        <w:t>2</w:t>
      </w:r>
      <w:r w:rsidR="007B380E" w:rsidRPr="6C83EAB6">
        <w:rPr>
          <w:i w:val="0"/>
          <w:iCs w:val="0"/>
          <w:color w:val="auto"/>
        </w:rPr>
        <w:t>0 cm</w:t>
      </w:r>
      <w:bookmarkEnd w:id="29"/>
      <w:r w:rsidR="007B380E" w:rsidRPr="6C83EAB6">
        <w:rPr>
          <w:i w:val="0"/>
          <w:iCs w:val="0"/>
          <w:color w:val="auto"/>
          <w:vertAlign w:val="superscript"/>
        </w:rPr>
        <w:t>-1</w:t>
      </w:r>
      <w:r w:rsidR="007B380E" w:rsidRPr="6C83EAB6">
        <w:rPr>
          <w:i w:val="0"/>
          <w:iCs w:val="0"/>
          <w:color w:val="auto"/>
        </w:rPr>
        <w:t xml:space="preserve"> (f). </w:t>
      </w:r>
      <w:r w:rsidR="009C36FC" w:rsidRPr="6C83EAB6">
        <w:rPr>
          <w:i w:val="0"/>
          <w:iCs w:val="0"/>
          <w:color w:val="auto"/>
        </w:rPr>
        <w:t xml:space="preserve">(g) </w:t>
      </w:r>
      <w:r w:rsidR="00F71AD0">
        <w:rPr>
          <w:i w:val="0"/>
          <w:iCs w:val="0"/>
          <w:color w:val="auto"/>
        </w:rPr>
        <w:t>R</w:t>
      </w:r>
      <w:r w:rsidR="00A166F8">
        <w:rPr>
          <w:i w:val="0"/>
          <w:iCs w:val="0"/>
          <w:color w:val="auto"/>
        </w:rPr>
        <w:t>e</w:t>
      </w:r>
      <w:r w:rsidR="00F71AD0">
        <w:rPr>
          <w:i w:val="0"/>
          <w:iCs w:val="0"/>
          <w:color w:val="auto"/>
        </w:rPr>
        <w:t>(</w:t>
      </w:r>
      <w:proofErr w:type="spellStart"/>
      <w:r w:rsidR="00F07136" w:rsidRPr="00F07136">
        <w:rPr>
          <w:color w:val="auto"/>
        </w:rPr>
        <w:t>k</w:t>
      </w:r>
      <w:r w:rsidR="008D7B07" w:rsidRPr="006B788A">
        <w:rPr>
          <w:i w:val="0"/>
          <w:iCs w:val="0"/>
          <w:color w:val="auto"/>
          <w:vertAlign w:val="subscript"/>
        </w:rPr>
        <w:t>x</w:t>
      </w:r>
      <w:proofErr w:type="spellEnd"/>
      <w:r w:rsidR="00F71AD0">
        <w:rPr>
          <w:i w:val="0"/>
          <w:iCs w:val="0"/>
          <w:color w:val="auto"/>
        </w:rPr>
        <w:t>)</w:t>
      </w:r>
      <w:r w:rsidR="008D7B07">
        <w:rPr>
          <w:i w:val="0"/>
          <w:iCs w:val="0"/>
          <w:color w:val="auto"/>
        </w:rPr>
        <w:t xml:space="preserve"> and </w:t>
      </w:r>
      <w:r w:rsidR="00F71AD0">
        <w:rPr>
          <w:i w:val="0"/>
          <w:iCs w:val="0"/>
          <w:color w:val="auto"/>
        </w:rPr>
        <w:t>Re(</w:t>
      </w:r>
      <w:proofErr w:type="spellStart"/>
      <w:r w:rsidR="00F07136" w:rsidRPr="00F07136">
        <w:rPr>
          <w:color w:val="auto"/>
        </w:rPr>
        <w:t>k</w:t>
      </w:r>
      <w:r w:rsidR="008D7B07" w:rsidRPr="006B788A">
        <w:rPr>
          <w:i w:val="0"/>
          <w:iCs w:val="0"/>
          <w:color w:val="auto"/>
          <w:vertAlign w:val="subscript"/>
        </w:rPr>
        <w:t>y</w:t>
      </w:r>
      <w:proofErr w:type="spellEnd"/>
      <w:r w:rsidR="00F71AD0">
        <w:rPr>
          <w:i w:val="0"/>
          <w:iCs w:val="0"/>
          <w:color w:val="auto"/>
        </w:rPr>
        <w:t>)</w:t>
      </w:r>
      <w:r w:rsidR="008D7B07">
        <w:rPr>
          <w:i w:val="0"/>
          <w:iCs w:val="0"/>
          <w:color w:val="auto"/>
        </w:rPr>
        <w:t xml:space="preserve"> are real parts of in-plane wavevectors. </w:t>
      </w:r>
      <w:r w:rsidR="00E50E96" w:rsidRPr="6C83EAB6">
        <w:rPr>
          <w:i w:val="0"/>
          <w:iCs w:val="0"/>
          <w:color w:val="auto"/>
        </w:rPr>
        <w:t>Calculated directional-dependent FOM for the fundamental mode (l=0)</w:t>
      </w:r>
      <w:r w:rsidR="009C36FC" w:rsidRPr="6C83EAB6">
        <w:rPr>
          <w:i w:val="0"/>
          <w:iCs w:val="0"/>
          <w:color w:val="auto"/>
        </w:rPr>
        <w:t>,</w:t>
      </w:r>
      <w:r w:rsidR="00E50E96" w:rsidRPr="6C83EAB6">
        <w:rPr>
          <w:i w:val="0"/>
          <w:iCs w:val="0"/>
          <w:color w:val="auto"/>
        </w:rPr>
        <w:t xml:space="preserve"> and </w:t>
      </w:r>
      <w:r w:rsidR="009C36FC" w:rsidRPr="6C83EAB6">
        <w:rPr>
          <w:i w:val="0"/>
          <w:iCs w:val="0"/>
          <w:color w:val="auto"/>
        </w:rPr>
        <w:t xml:space="preserve">(h) </w:t>
      </w:r>
      <w:r w:rsidR="00E50E96" w:rsidRPr="6C83EAB6">
        <w:rPr>
          <w:i w:val="0"/>
          <w:iCs w:val="0"/>
          <w:color w:val="auto"/>
        </w:rPr>
        <w:t>higher-order mode (l=1).</w:t>
      </w:r>
      <w:r w:rsidR="007B380E" w:rsidRPr="6C83EAB6">
        <w:rPr>
          <w:i w:val="0"/>
          <w:iCs w:val="0"/>
          <w:color w:val="auto"/>
        </w:rPr>
        <w:t xml:space="preserve"> </w:t>
      </w:r>
      <w:r w:rsidR="00760749" w:rsidRPr="6C83EAB6">
        <w:rPr>
          <w:i w:val="0"/>
          <w:iCs w:val="0"/>
          <w:color w:val="auto"/>
        </w:rPr>
        <w:t xml:space="preserve">The angle </w:t>
      </w:r>
      <w:r w:rsidR="00455E1A" w:rsidRPr="6C83EAB6">
        <w:rPr>
          <w:i w:val="0"/>
          <w:iCs w:val="0"/>
          <w:color w:val="auto"/>
        </w:rPr>
        <w:t xml:space="preserve">θ </w:t>
      </w:r>
      <w:r w:rsidR="00202308" w:rsidRPr="6C83EAB6">
        <w:rPr>
          <w:i w:val="0"/>
          <w:iCs w:val="0"/>
          <w:color w:val="auto"/>
        </w:rPr>
        <w:t>specifies the</w:t>
      </w:r>
      <w:r w:rsidR="00D47575" w:rsidRPr="6C83EAB6">
        <w:rPr>
          <w:i w:val="0"/>
          <w:iCs w:val="0"/>
          <w:color w:val="auto"/>
        </w:rPr>
        <w:t xml:space="preserve"> </w:t>
      </w:r>
      <w:r w:rsidR="00BF5E6C" w:rsidRPr="6C83EAB6">
        <w:rPr>
          <w:i w:val="0"/>
          <w:iCs w:val="0"/>
          <w:color w:val="auto"/>
        </w:rPr>
        <w:t xml:space="preserve">angle between the NW and </w:t>
      </w:r>
      <w:r w:rsidR="00C713B9" w:rsidRPr="6C83EAB6">
        <w:rPr>
          <w:i w:val="0"/>
          <w:iCs w:val="0"/>
          <w:color w:val="auto"/>
        </w:rPr>
        <w:t>[100] direction (inset in h), which is also the</w:t>
      </w:r>
      <w:r w:rsidR="00202308" w:rsidRPr="6C83EAB6">
        <w:rPr>
          <w:i w:val="0"/>
          <w:iCs w:val="0"/>
          <w:color w:val="auto"/>
        </w:rPr>
        <w:t xml:space="preserve"> in-plane propagation direction with respect to the </w:t>
      </w:r>
      <w:r w:rsidR="002040AA" w:rsidRPr="6C83EAB6">
        <w:rPr>
          <w:i w:val="0"/>
          <w:iCs w:val="0"/>
          <w:color w:val="auto"/>
        </w:rPr>
        <w:t>[</w:t>
      </w:r>
      <w:r w:rsidR="007C71BA" w:rsidRPr="6C83EAB6">
        <w:rPr>
          <w:i w:val="0"/>
          <w:iCs w:val="0"/>
          <w:color w:val="auto"/>
        </w:rPr>
        <w:t>001</w:t>
      </w:r>
      <w:r w:rsidR="002040AA" w:rsidRPr="6C83EAB6">
        <w:rPr>
          <w:i w:val="0"/>
          <w:iCs w:val="0"/>
          <w:color w:val="auto"/>
        </w:rPr>
        <w:t>] direction</w:t>
      </w:r>
      <w:r w:rsidR="00094CE8" w:rsidRPr="6C83EAB6">
        <w:rPr>
          <w:i w:val="0"/>
          <w:iCs w:val="0"/>
          <w:color w:val="auto"/>
        </w:rPr>
        <w:t xml:space="preserve"> of α-MoO</w:t>
      </w:r>
      <w:r w:rsidR="00094CE8" w:rsidRPr="6C83EAB6">
        <w:rPr>
          <w:i w:val="0"/>
          <w:iCs w:val="0"/>
          <w:color w:val="auto"/>
          <w:vertAlign w:val="subscript"/>
        </w:rPr>
        <w:t>3</w:t>
      </w:r>
      <w:r w:rsidR="00094CE8" w:rsidRPr="6C83EAB6">
        <w:rPr>
          <w:i w:val="0"/>
          <w:iCs w:val="0"/>
          <w:color w:val="auto"/>
        </w:rPr>
        <w:t xml:space="preserve"> crystal</w:t>
      </w:r>
      <w:r w:rsidR="002040AA" w:rsidRPr="6C83EAB6">
        <w:rPr>
          <w:i w:val="0"/>
          <w:iCs w:val="0"/>
          <w:color w:val="auto"/>
        </w:rPr>
        <w:t>.</w:t>
      </w:r>
    </w:p>
    <w:p w14:paraId="4F72B339" w14:textId="267E6AE2" w:rsidR="004004AE" w:rsidRPr="00DD214C" w:rsidRDefault="004004AE" w:rsidP="004004AE">
      <w:pPr>
        <w:jc w:val="both"/>
      </w:pPr>
      <w:r>
        <w:t xml:space="preserve">To better illustrate the in-plane </w:t>
      </w:r>
      <w:r w:rsidR="00840414">
        <w:t>dispersions</w:t>
      </w:r>
      <w:r>
        <w:t xml:space="preserve"> of HPhPs for both fundamental and higher-order modes, we plot the calculated IFCs with the </w:t>
      </w:r>
      <w:r w:rsidR="003A449F">
        <w:t xml:space="preserve">measured </w:t>
      </w:r>
      <w:r w:rsidR="00673BC5">
        <w:t xml:space="preserve">in-plane </w:t>
      </w:r>
      <w:r w:rsidR="00915664">
        <w:t>wavevectors</w:t>
      </w:r>
      <w:r w:rsidR="003A449F">
        <w:t xml:space="preserve"> (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x</m:t>
            </m:r>
          </m:sub>
        </m:sSub>
      </m:oMath>
      <w:r w:rsidR="00BD333E">
        <w:rPr>
          <w:iCs/>
        </w:rPr>
        <w:t xml:space="preserve"> and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y</m:t>
            </m:r>
          </m:sub>
        </m:sSub>
      </m:oMath>
      <w:r w:rsidR="003A449F">
        <w:t>)</w:t>
      </w:r>
      <w:r>
        <w:t xml:space="preserve"> for different</w:t>
      </w:r>
      <w:r w:rsidR="008F4E45">
        <w:t xml:space="preserve"> </w:t>
      </w:r>
      <w:r w:rsidR="002D6ED3">
        <w:t xml:space="preserve">misorientation </w:t>
      </w:r>
      <w:r>
        <w:t xml:space="preserve">angles </w:t>
      </w:r>
      <m:oMath>
        <m:r>
          <w:rPr>
            <w:rFonts w:ascii="Cambria Math" w:hAnsi="Cambria Math"/>
          </w:rPr>
          <m:t>θ</m:t>
        </m:r>
      </m:oMath>
      <w:r>
        <w:t xml:space="preserve"> (Fig</w:t>
      </w:r>
      <w:proofErr w:type="spellStart"/>
      <w:r w:rsidR="0008632E">
        <w:t>ure</w:t>
      </w:r>
      <w:proofErr w:type="spellEnd"/>
      <w:r>
        <w:t>. 5e and Fig</w:t>
      </w:r>
      <w:r w:rsidR="0008632E">
        <w:t>ure</w:t>
      </w:r>
      <w:r>
        <w:t xml:space="preserve">. 5f). At </w:t>
      </w:r>
      <w:bookmarkStart w:id="30" w:name="_Int_xnkAnPSc"/>
      <w:r>
        <w:t>900 cm</w:t>
      </w:r>
      <w:bookmarkEnd w:id="30"/>
      <w:r w:rsidRPr="00C5101E">
        <w:rPr>
          <w:vertAlign w:val="superscript"/>
        </w:rPr>
        <w:t>-1</w:t>
      </w:r>
      <w:r>
        <w:t xml:space="preserve">, both the fundamental and higher-order modes launched from the 3C-SiC NW are observed, which agrees well with our theoretical calculations. The fundamental </w:t>
      </w:r>
      <w:r w:rsidRPr="00B1426E">
        <w:t>(</w:t>
      </w:r>
      <m:oMath>
        <m:r>
          <w:rPr>
            <w:rFonts w:ascii="Cambria Math" w:hAnsi="Cambria Math"/>
          </w:rPr>
          <m:t>l=0</m:t>
        </m:r>
      </m:oMath>
      <w:r w:rsidRPr="00B1426E">
        <w:t>)</w:t>
      </w:r>
      <w:r>
        <w:t xml:space="preserve"> and higher-order (</w:t>
      </w:r>
      <m:oMath>
        <m:r>
          <w:rPr>
            <w:rFonts w:ascii="Cambria Math" w:hAnsi="Cambria Math"/>
          </w:rPr>
          <m:t>l=1</m:t>
        </m:r>
      </m:oMath>
      <w:r>
        <w:t>) modes follow different in-plane hyperbolic contours, with the higher-order modes exhibiting much higher in-plane wavevectors (Fig</w:t>
      </w:r>
      <w:r w:rsidR="001017FB">
        <w:t>ure</w:t>
      </w:r>
      <w:r>
        <w:t>. 5e). At a higher frequency, only the fundamental mode is observed for the angle measured (</w:t>
      </w:r>
      <w:bookmarkStart w:id="31" w:name="OLE_LINK7"/>
      <w:r>
        <w:t>Fig</w:t>
      </w:r>
      <w:r w:rsidR="008E2069">
        <w:t>ure</w:t>
      </w:r>
      <w:r>
        <w:t>. 5f</w:t>
      </w:r>
      <w:bookmarkEnd w:id="31"/>
      <w:r>
        <w:t xml:space="preserve">). </w:t>
      </w:r>
      <w:r w:rsidR="00343162" w:rsidRPr="00B462B1">
        <w:t>Note we have plotted 920 cm</w:t>
      </w:r>
      <w:r w:rsidR="00343162" w:rsidRPr="00B462B1">
        <w:rPr>
          <w:vertAlign w:val="superscript"/>
        </w:rPr>
        <w:t>-1</w:t>
      </w:r>
      <w:r w:rsidR="00343162" w:rsidRPr="00B462B1">
        <w:t xml:space="preserve"> instead of 930 cm</w:t>
      </w:r>
      <w:r w:rsidR="00343162" w:rsidRPr="00B462B1">
        <w:rPr>
          <w:vertAlign w:val="superscript"/>
        </w:rPr>
        <w:t>-1</w:t>
      </w:r>
      <w:r w:rsidR="00343162" w:rsidRPr="00B462B1">
        <w:t xml:space="preserve"> in Figure. 5f because at 930 cm</w:t>
      </w:r>
      <w:r w:rsidR="00343162" w:rsidRPr="00B462B1">
        <w:rPr>
          <w:vertAlign w:val="superscript"/>
        </w:rPr>
        <w:t>-1</w:t>
      </w:r>
      <w:r w:rsidR="00343162" w:rsidRPr="00B462B1">
        <w:t xml:space="preserve"> for 45°, there are only hyperbolic wavefronts near the ends of the 3C-SiC NW, which are not the direction-dependent HPhPs excited from the long axis of the 3C-SiC NW that we focused on in this study.</w:t>
      </w:r>
      <w:r w:rsidR="00C5484C" w:rsidRPr="00343162">
        <w:t xml:space="preserve"> </w:t>
      </w:r>
      <w:r w:rsidRPr="00A72D8F">
        <w:t>We</w:t>
      </w:r>
      <w:r>
        <w:t xml:space="preserve"> also calculated the FOM (figure of merit, calculated a</w:t>
      </w:r>
      <w:r w:rsidRPr="6C83EAB6">
        <w:rPr>
          <w:i/>
          <w:iCs/>
        </w:rPr>
        <w:t xml:space="preserve">s </w:t>
      </w:r>
      <m:oMath>
        <m:r>
          <m:rPr>
            <m:sty m:val="p"/>
          </m:rPr>
          <w:rPr>
            <w:rFonts w:ascii="Cambria Math" w:hAnsi="Cambria Math"/>
          </w:rPr>
          <m:t>FOM</m:t>
        </m:r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Re</m:t>
        </m:r>
        <m:r>
          <w:rPr>
            <w:rFonts w:ascii="Cambria Math" w:hAnsi="Cambria Math"/>
          </w:rPr>
          <m:t>(k)/</m:t>
        </m:r>
        <m:r>
          <m:rPr>
            <m:sty m:val="p"/>
          </m:rPr>
          <w:rPr>
            <w:rFonts w:ascii="Cambria Math" w:hAnsi="Cambria Math"/>
          </w:rPr>
          <m:t>Im</m:t>
        </m:r>
        <m:r>
          <w:rPr>
            <w:rFonts w:ascii="Cambria Math" w:hAnsi="Cambria Math"/>
          </w:rPr>
          <m:t>(k)</m:t>
        </m:r>
      </m:oMath>
      <w:r w:rsidR="00557894" w:rsidRPr="00A64F6D">
        <w:rPr>
          <w:iCs/>
        </w:rPr>
        <w:t>)</w:t>
      </w:r>
      <w:r w:rsidRPr="6C83EAB6">
        <w:t>, which offers an indication of the loss-induced limitation</w:t>
      </w:r>
      <w:r w:rsidR="00557894">
        <w:t>s</w:t>
      </w:r>
      <w:r w:rsidRPr="6C83EAB6">
        <w:t xml:space="preserve"> on </w:t>
      </w:r>
      <w:r w:rsidR="00557894">
        <w:t xml:space="preserve">the </w:t>
      </w:r>
      <w:r w:rsidRPr="6C83EAB6">
        <w:t>polariton propagation</w:t>
      </w:r>
      <w:r>
        <w:rPr>
          <w:iCs/>
        </w:rPr>
        <w:fldChar w:fldCharType="begin"/>
      </w:r>
      <w:r w:rsidR="00DE4F32">
        <w:rPr>
          <w:iCs/>
        </w:rPr>
        <w:instrText xml:space="preserve"> ADDIN EN.CITE &lt;EndNote&gt;&lt;Cite&gt;&lt;Author&gt;He&lt;/Author&gt;&lt;Year&gt;2022&lt;/Year&gt;&lt;RecNum&gt;440&lt;/RecNum&gt;&lt;DisplayText&gt;[19]&lt;/DisplayText&gt;&lt;record&gt;&lt;rec-number&gt;440&lt;/rec-number&gt;&lt;foreign-keys&gt;&lt;key app="EN" db-id="rt9rprex8az0rpewavapt0f65xr5df5sasrt" timestamp="1651527999"&gt;440&lt;/key&gt;&lt;key app="ENWeb" db-id=""&gt;0&lt;/key&gt;&lt;/foreign-keys&gt;&lt;ref-type name="Journal Article"&gt;17&lt;/ref-type&gt;&lt;contributors&gt;&lt;authors&gt;&lt;author&gt;He, Mingze&lt;/author&gt;&lt;author&gt;Folland, Thomas G.&lt;/author&gt;&lt;author&gt;Duan, Jiahua&lt;/author&gt;&lt;author&gt;Alonso-González, Pablo&lt;/author&gt;&lt;author&gt;De Liberato, Simone&lt;/author&gt;&lt;author&gt;Paarmann, Alexander&lt;/author&gt;&lt;author&gt;Caldwell, Joshua D.&lt;/author&gt;&lt;/authors&gt;&lt;/contributors&gt;&lt;titles&gt;&lt;title&gt;Anisotropy and Modal Hybridization in Infrared Nanophotonics Using Low-Symmetry Materials&lt;/title&gt;&lt;secondary-title&gt;ACS Photonics&lt;/secondary-title&gt;&lt;/titles&gt;&lt;pages&gt;1078-1095&lt;/pages&gt;&lt;volume&gt;9&lt;/volume&gt;&lt;number&gt;4&lt;/number&gt;&lt;section&gt;1078&lt;/section&gt;&lt;dates&gt;&lt;year&gt;2022&lt;/year&gt;&lt;/dates&gt;&lt;isbn&gt;2330-4022&amp;#xD;2330-4022&lt;/isbn&gt;&lt;urls&gt;&lt;pdf-urls&gt;&lt;url&gt;file://C:\Users\lugua\OneDrive - Vanderbilt\Research\Literature\Endnote Attachments\Lab Publications\Josh Group\[ACS Phot] Anisotropy and Modal Hybridization in Infrared Nanophotonics Using Low-Symmetry Materials.pdf&lt;/url&gt;&lt;/pdf-urls&gt;&lt;/urls&gt;&lt;electronic-resource-num&gt;10.1021/acsphotonics.1c01486&lt;/electronic-resource-num&gt;&lt;/record&gt;&lt;/Cite&gt;&lt;/EndNote&gt;</w:instrText>
      </w:r>
      <w:r>
        <w:rPr>
          <w:iCs/>
        </w:rPr>
        <w:fldChar w:fldCharType="separate"/>
      </w:r>
      <w:r w:rsidR="00DE4F32">
        <w:rPr>
          <w:iCs/>
          <w:noProof/>
        </w:rPr>
        <w:t>[19]</w:t>
      </w:r>
      <w:r>
        <w:rPr>
          <w:iCs/>
        </w:rPr>
        <w:fldChar w:fldCharType="end"/>
      </w:r>
      <w:r>
        <w:t>) of different geometric orientations for both fundamental (Fig</w:t>
      </w:r>
      <w:r w:rsidR="00A4755C">
        <w:t>ure</w:t>
      </w:r>
      <w:r>
        <w:t>. 5g) and high-order (Fig</w:t>
      </w:r>
      <w:r w:rsidR="00A4755C">
        <w:t>ure</w:t>
      </w:r>
      <w:r>
        <w:t xml:space="preserve">. 5h) HPhPs. As can be seen in the calculations, the higher-order HPhP mode exhibits higher </w:t>
      </w:r>
      <w:bookmarkStart w:id="32" w:name="_Int_aUBQb6kh"/>
      <w:r>
        <w:t>FOMs</w:t>
      </w:r>
      <w:bookmarkEnd w:id="32"/>
      <w:r>
        <w:t xml:space="preserve"> when compared to that of the fundamental mode at the same frequency and the same angle </w:t>
      </w:r>
      <m:oMath>
        <m:r>
          <w:rPr>
            <w:rFonts w:ascii="Cambria Math" w:hAnsi="Cambria Math"/>
          </w:rPr>
          <m:t>θ</m:t>
        </m:r>
      </m:oMath>
      <w:r>
        <w:t xml:space="preserve">. </w:t>
      </w:r>
      <w:r w:rsidR="00055DD6">
        <w:t xml:space="preserve">This </w:t>
      </w:r>
      <w:r w:rsidR="00493F5E">
        <w:t>suggests the difference between the hyperbolic materials and non-</w:t>
      </w:r>
      <w:r w:rsidR="00E56069">
        <w:t>hyperbolic materials in terms of</w:t>
      </w:r>
      <w:r w:rsidR="00DC38D0">
        <w:t xml:space="preserve"> polariton</w:t>
      </w:r>
      <w:r w:rsidR="00E56069">
        <w:t xml:space="preserve"> confinement: </w:t>
      </w:r>
      <w:r w:rsidR="00EA022F">
        <w:t xml:space="preserve">the </w:t>
      </w:r>
      <w:r w:rsidR="00DC38D0">
        <w:t xml:space="preserve">free-space photon </w:t>
      </w:r>
      <w:r w:rsidR="00AE71C0">
        <w:t>confinement</w:t>
      </w:r>
      <w:r w:rsidR="00EA022F">
        <w:t xml:space="preserve"> comes at a cost for non-hyperbolic materials, which mea</w:t>
      </w:r>
      <w:r w:rsidR="00D31C6E">
        <w:t xml:space="preserve">ns the mode </w:t>
      </w:r>
      <w:r w:rsidR="00FA1FB4">
        <w:t>propagation will</w:t>
      </w:r>
      <w:r w:rsidR="00AE71C0">
        <w:t xml:space="preserve"> decay faster in non-hyperbolic materials</w:t>
      </w:r>
      <w:r w:rsidR="0045683B">
        <w:t>. In contrast,</w:t>
      </w:r>
      <w:r w:rsidR="008042B5">
        <w:t xml:space="preserve"> the </w:t>
      </w:r>
      <w:r w:rsidR="0045683B">
        <w:t xml:space="preserve">free-space photon </w:t>
      </w:r>
      <w:r w:rsidR="008042B5">
        <w:t xml:space="preserve">confinement </w:t>
      </w:r>
      <w:r w:rsidR="008042B5">
        <w:lastRenderedPageBreak/>
        <w:t xml:space="preserve">can be increased </w:t>
      </w:r>
      <w:r w:rsidR="003303B6">
        <w:t>with better propagation lengths for higher-order modes in hyperbolic materials.</w:t>
      </w:r>
      <w:r w:rsidR="00E56069">
        <w:t xml:space="preserve"> </w:t>
      </w:r>
      <w:r>
        <w:t xml:space="preserve">In addition, in the spectral range of interest, there are peaks for FOMs of both the fundamental and higher-order modes, and the peaks will decrease their amplitude and move to lower frequency when increasing the </w:t>
      </w:r>
      <w:bookmarkStart w:id="33" w:name="OLE_LINK4"/>
      <w:r>
        <w:t>misorient</w:t>
      </w:r>
      <w:r w:rsidR="001E0FD9">
        <w:t>ation</w:t>
      </w:r>
      <w:r>
        <w:t xml:space="preserve"> angle </w:t>
      </w:r>
      <m:oMath>
        <m:r>
          <w:rPr>
            <w:rFonts w:ascii="Cambria Math" w:hAnsi="Cambria Math"/>
          </w:rPr>
          <m:t>θ</m:t>
        </m:r>
      </m:oMath>
      <w:bookmarkEnd w:id="33"/>
      <w:r>
        <w:t xml:space="preserve">. Therefore, our calculations reveal that even though a larger angle </w:t>
      </w:r>
      <m:oMath>
        <m:r>
          <w:rPr>
            <w:rFonts w:ascii="Cambria Math" w:hAnsi="Cambria Math"/>
          </w:rPr>
          <m:t>θ</m:t>
        </m:r>
      </m:oMath>
      <w:r>
        <w:t xml:space="preserve"> will exhibit a shorter polariton wavelength, </w:t>
      </w:r>
      <w:r w:rsidR="001E0FD9">
        <w:t xml:space="preserve">this will come at the sacrifice in the </w:t>
      </w:r>
      <w:r>
        <w:t>FOM of HPhPs.</w:t>
      </w:r>
    </w:p>
    <w:p w14:paraId="5349C0B5" w14:textId="77777777" w:rsidR="004004AE" w:rsidRPr="004004AE" w:rsidRDefault="004004AE" w:rsidP="004004AE"/>
    <w:p w14:paraId="0D038434" w14:textId="1633A941" w:rsidR="009319BA" w:rsidRDefault="009319BA" w:rsidP="00E21483">
      <w:pPr>
        <w:rPr>
          <w:b/>
          <w:bCs/>
        </w:rPr>
      </w:pPr>
      <w:r>
        <w:rPr>
          <w:b/>
          <w:bCs/>
        </w:rPr>
        <w:t>Conclusion</w:t>
      </w:r>
    </w:p>
    <w:p w14:paraId="67A60400" w14:textId="10E089EB" w:rsidR="008B683B" w:rsidRDefault="009B5497" w:rsidP="008B683B">
      <w:pPr>
        <w:jc w:val="both"/>
      </w:pPr>
      <w:r>
        <w:t xml:space="preserve">In summary, </w:t>
      </w:r>
      <w:r w:rsidR="00141487">
        <w:t xml:space="preserve">we demonstrated </w:t>
      </w:r>
      <w:r w:rsidR="00335F8B">
        <w:t xml:space="preserve">the </w:t>
      </w:r>
      <w:r w:rsidR="003F5777">
        <w:t>efficient launch</w:t>
      </w:r>
      <w:r w:rsidR="001E0FD9">
        <w:t>ing</w:t>
      </w:r>
      <w:r w:rsidR="00335F8B">
        <w:t xml:space="preserve"> and </w:t>
      </w:r>
      <w:r w:rsidR="003F5777">
        <w:t xml:space="preserve">precise </w:t>
      </w:r>
      <w:r w:rsidR="00335F8B">
        <w:t xml:space="preserve">manipulation </w:t>
      </w:r>
      <w:r w:rsidR="002B7F05">
        <w:t>of</w:t>
      </w:r>
      <w:r w:rsidR="00A57FF8">
        <w:t xml:space="preserve"> highly confined, direction</w:t>
      </w:r>
      <w:r w:rsidR="004553D9">
        <w:t xml:space="preserve">ally </w:t>
      </w:r>
      <w:r w:rsidR="00A57FF8">
        <w:t>dependent</w:t>
      </w:r>
      <w:r w:rsidR="002B7F05">
        <w:t xml:space="preserve"> in-plane </w:t>
      </w:r>
      <w:r w:rsidR="00A57FF8">
        <w:t>hyperbolic light propagation</w:t>
      </w:r>
      <w:r w:rsidR="002B7F05">
        <w:t xml:space="preserve"> in </w:t>
      </w:r>
      <w:r w:rsidR="007F7038">
        <w:t xml:space="preserve">a </w:t>
      </w:r>
      <w:r w:rsidR="002036B1">
        <w:t xml:space="preserve">heterostructure </w:t>
      </w:r>
      <w:r w:rsidR="007C049E">
        <w:t>composed</w:t>
      </w:r>
      <w:r w:rsidR="002036B1">
        <w:t xml:space="preserve"> of a </w:t>
      </w:r>
      <w:r w:rsidR="007F7038">
        <w:t>3C-SiC NW on α-MoO</w:t>
      </w:r>
      <w:r w:rsidR="007F7038" w:rsidRPr="6C83EAB6">
        <w:rPr>
          <w:vertAlign w:val="subscript"/>
        </w:rPr>
        <w:t>3</w:t>
      </w:r>
      <w:r w:rsidR="007F7038">
        <w:t xml:space="preserve"> </w:t>
      </w:r>
      <w:r w:rsidR="002036B1">
        <w:t>flake</w:t>
      </w:r>
      <w:r w:rsidR="00A57FF8">
        <w:t xml:space="preserve">. </w:t>
      </w:r>
      <w:r w:rsidR="00A64D2E">
        <w:t>T</w:t>
      </w:r>
      <w:r w:rsidR="00A57FF8">
        <w:t xml:space="preserve">hese results provide the </w:t>
      </w:r>
      <w:r w:rsidR="00BA37C7">
        <w:t xml:space="preserve">first </w:t>
      </w:r>
      <w:r w:rsidR="00A57FF8">
        <w:t>experimental evi</w:t>
      </w:r>
      <w:r w:rsidR="0046233D">
        <w:t xml:space="preserve">dence of </w:t>
      </w:r>
      <w:r w:rsidR="004553D9">
        <w:t xml:space="preserve">preferential and direct launching of </w:t>
      </w:r>
      <w:r w:rsidR="0046233D">
        <w:t>high</w:t>
      </w:r>
      <w:r w:rsidR="00A64D2E">
        <w:t>er</w:t>
      </w:r>
      <w:r w:rsidR="0046233D">
        <w:t>-order in-plane HPhP</w:t>
      </w:r>
      <w:r w:rsidR="007C049E">
        <w:t>s</w:t>
      </w:r>
      <w:r w:rsidR="0046233D">
        <w:t xml:space="preserve"> modes from the one-dimensional, low-loss 3C-SiC</w:t>
      </w:r>
      <w:r w:rsidR="00853F59">
        <w:t xml:space="preserve"> NW</w:t>
      </w:r>
      <w:r w:rsidR="009871EE">
        <w:t xml:space="preserve">. By </w:t>
      </w:r>
      <w:r w:rsidR="00EA708C">
        <w:t xml:space="preserve">altering the </w:t>
      </w:r>
      <w:r w:rsidR="00F71B0D">
        <w:t xml:space="preserve">geometrical orientation between the </w:t>
      </w:r>
      <w:r w:rsidR="0019315F">
        <w:t>3C-SiC</w:t>
      </w:r>
      <w:r w:rsidR="00853F59">
        <w:t xml:space="preserve"> NW</w:t>
      </w:r>
      <w:r w:rsidR="0019315F">
        <w:t xml:space="preserve"> and the α-MoO</w:t>
      </w:r>
      <w:r w:rsidR="0019315F" w:rsidRPr="6C83EAB6">
        <w:rPr>
          <w:vertAlign w:val="subscript"/>
        </w:rPr>
        <w:t>3</w:t>
      </w:r>
      <w:r w:rsidR="0019315F">
        <w:t xml:space="preserve"> </w:t>
      </w:r>
      <w:r w:rsidR="00A64D2E">
        <w:t>crystal</w:t>
      </w:r>
      <w:r w:rsidR="00CA4478">
        <w:t xml:space="preserve"> </w:t>
      </w:r>
      <w:r w:rsidR="00DC7A6D">
        <w:t xml:space="preserve">on the same </w:t>
      </w:r>
      <w:r w:rsidR="008F0022">
        <w:t>device</w:t>
      </w:r>
      <w:r w:rsidR="0019315F">
        <w:t xml:space="preserve">, we demonstrate </w:t>
      </w:r>
      <w:r w:rsidR="006D3C75">
        <w:t xml:space="preserve">the directional dependence of in-plane HPhPs </w:t>
      </w:r>
      <w:r w:rsidR="25FDC6C7">
        <w:t>and</w:t>
      </w:r>
      <w:r w:rsidR="00BC5211">
        <w:t xml:space="preserve"> </w:t>
      </w:r>
      <w:r w:rsidR="00206C36">
        <w:t>a tuning</w:t>
      </w:r>
      <w:r w:rsidR="00B1447C">
        <w:t xml:space="preserve"> method to modify both the fundamental and high</w:t>
      </w:r>
      <w:r w:rsidR="00181F36">
        <w:t>er</w:t>
      </w:r>
      <w:r w:rsidR="00B1447C">
        <w:t xml:space="preserve">-order </w:t>
      </w:r>
      <w:r w:rsidR="00510D3A">
        <w:t xml:space="preserve">HPhPs modes. Furthermore, a </w:t>
      </w:r>
      <w:r w:rsidR="00FB20EE">
        <w:t xml:space="preserve">free-space photon </w:t>
      </w:r>
      <w:r w:rsidR="00510D3A">
        <w:t xml:space="preserve">confinement ratio </w:t>
      </w:r>
      <w:r w:rsidR="00181F36">
        <w:t xml:space="preserve">of </w:t>
      </w:r>
      <w:r w:rsidR="00510D3A">
        <w:t>up to 127 is experimentally observed for</w:t>
      </w:r>
      <w:r w:rsidR="00BE674B">
        <w:t xml:space="preserve"> the</w:t>
      </w:r>
      <w:r w:rsidR="00510D3A">
        <w:t xml:space="preserve"> high</w:t>
      </w:r>
      <w:r w:rsidR="00181F36">
        <w:t>er</w:t>
      </w:r>
      <w:r w:rsidR="00510D3A">
        <w:t>-order HPhP</w:t>
      </w:r>
      <w:r w:rsidR="004B29ED">
        <w:t>s</w:t>
      </w:r>
      <w:r w:rsidR="00510D3A">
        <w:t xml:space="preserve"> mode.</w:t>
      </w:r>
      <w:r w:rsidR="00FB20EE">
        <w:t xml:space="preserve"> </w:t>
      </w:r>
      <w:r w:rsidR="00685FBE">
        <w:t xml:space="preserve">Our work </w:t>
      </w:r>
      <w:r w:rsidR="00610278">
        <w:t xml:space="preserve">therefore </w:t>
      </w:r>
      <w:r w:rsidR="00122497">
        <w:t>showcases</w:t>
      </w:r>
      <w:r w:rsidR="00786DF4">
        <w:t xml:space="preserve"> the </w:t>
      </w:r>
      <w:r w:rsidR="00B12CFA">
        <w:t xml:space="preserve">efficient and </w:t>
      </w:r>
      <w:r w:rsidR="002E1EB2">
        <w:t xml:space="preserve">precise </w:t>
      </w:r>
      <w:r w:rsidR="00786DF4">
        <w:t xml:space="preserve">manipulation of </w:t>
      </w:r>
      <w:r w:rsidR="002E1EB2">
        <w:t xml:space="preserve">the </w:t>
      </w:r>
      <w:r w:rsidR="002E1EB2" w:rsidRPr="008F5221">
        <w:t>extreme</w:t>
      </w:r>
      <w:r w:rsidR="008F5221">
        <w:t>ly</w:t>
      </w:r>
      <w:r w:rsidR="002E1EB2">
        <w:t xml:space="preserve"> anisotropic </w:t>
      </w:r>
      <w:r w:rsidR="00DA4149">
        <w:t>light-matter interaction</w:t>
      </w:r>
      <w:r w:rsidR="004553D9">
        <w:t>s</w:t>
      </w:r>
      <w:r w:rsidR="00DA4149">
        <w:t xml:space="preserve"> at the deeply subwavelength scale</w:t>
      </w:r>
      <w:r w:rsidR="0036292B">
        <w:t>, opening opportunities</w:t>
      </w:r>
      <w:r w:rsidR="00DA4149">
        <w:t xml:space="preserve"> for a wide range of </w:t>
      </w:r>
      <w:r w:rsidR="00012C15">
        <w:t>IR</w:t>
      </w:r>
      <w:r w:rsidR="00DA4149">
        <w:t xml:space="preserve"> applications</w:t>
      </w:r>
      <w:r w:rsidR="00610278">
        <w:t>.</w:t>
      </w:r>
    </w:p>
    <w:p w14:paraId="68993960" w14:textId="77777777" w:rsidR="00B254C0" w:rsidRPr="0019315F" w:rsidRDefault="00B254C0" w:rsidP="008B683B">
      <w:pPr>
        <w:jc w:val="both"/>
      </w:pPr>
    </w:p>
    <w:p w14:paraId="2E05165A" w14:textId="6DEE747E" w:rsidR="009319BA" w:rsidRDefault="005D667C" w:rsidP="00E21483">
      <w:pPr>
        <w:rPr>
          <w:b/>
          <w:bCs/>
        </w:rPr>
      </w:pPr>
      <w:r>
        <w:rPr>
          <w:b/>
          <w:bCs/>
        </w:rPr>
        <w:t>Methods</w:t>
      </w:r>
    </w:p>
    <w:p w14:paraId="6FF7F2B7" w14:textId="7488ADF4" w:rsidR="005D667C" w:rsidRDefault="005D667C" w:rsidP="00E21483">
      <w:pPr>
        <w:rPr>
          <w:u w:val="single"/>
        </w:rPr>
      </w:pPr>
      <w:r w:rsidRPr="007C4726">
        <w:rPr>
          <w:u w:val="single"/>
        </w:rPr>
        <w:t>Sample preparation</w:t>
      </w:r>
    </w:p>
    <w:p w14:paraId="55234B66" w14:textId="5C311502" w:rsidR="000F7ED1" w:rsidRPr="008C7DBD" w:rsidRDefault="0AE8D64F" w:rsidP="000F7ED1">
      <w:pPr>
        <w:jc w:val="both"/>
      </w:pPr>
      <w:r>
        <w:t xml:space="preserve">First, we exfoliated </w:t>
      </w:r>
      <w:r w:rsidR="771DBC87">
        <w:t>α-</w:t>
      </w:r>
      <w:r>
        <w:t>MoO</w:t>
      </w:r>
      <w:r w:rsidRPr="6C83EAB6">
        <w:rPr>
          <w:vertAlign w:val="subscript"/>
        </w:rPr>
        <w:t>3</w:t>
      </w:r>
      <w:r>
        <w:t xml:space="preserve"> bulk crystals from 2D Semiconductors onto SiO</w:t>
      </w:r>
      <w:r w:rsidRPr="6C83EAB6">
        <w:rPr>
          <w:vertAlign w:val="subscript"/>
        </w:rPr>
        <w:t>2</w:t>
      </w:r>
      <w:r>
        <w:t xml:space="preserve"> (300 nm)/Si substrate. Uniform </w:t>
      </w:r>
      <w:r w:rsidR="771DBC87">
        <w:t>α-</w:t>
      </w:r>
      <w:r>
        <w:t>MoO</w:t>
      </w:r>
      <w:r w:rsidRPr="6C83EAB6">
        <w:rPr>
          <w:vertAlign w:val="subscript"/>
        </w:rPr>
        <w:t>3</w:t>
      </w:r>
      <w:r>
        <w:t xml:space="preserve"> flakes were examined under optical microscope and s-SNOW</w:t>
      </w:r>
      <w:r w:rsidR="4D2B3D56">
        <w:t xml:space="preserve"> mappings</w:t>
      </w:r>
      <w:r>
        <w:t xml:space="preserve">. </w:t>
      </w:r>
      <w:r w:rsidR="7DAB01EA">
        <w:t>3C-</w:t>
      </w:r>
      <w:r>
        <w:t xml:space="preserve">SiC </w:t>
      </w:r>
      <w:r w:rsidR="7DAB01EA">
        <w:t>NWs</w:t>
      </w:r>
      <w:r>
        <w:t xml:space="preserve"> used in this study are commercially available (</w:t>
      </w:r>
      <w:r w:rsidR="6F91A239">
        <w:t>ACS Material</w:t>
      </w:r>
      <w:r>
        <w:t xml:space="preserve">). Power-form </w:t>
      </w:r>
      <w:r w:rsidR="7DAB01EA">
        <w:t>3C-</w:t>
      </w:r>
      <w:r>
        <w:t xml:space="preserve">SiC </w:t>
      </w:r>
      <w:r w:rsidR="7DAB01EA">
        <w:t>NWs</w:t>
      </w:r>
      <w:r>
        <w:t xml:space="preserve"> were dispersed in reagent alcohol then sonicated for </w:t>
      </w:r>
      <w:r w:rsidR="0FD3DA2E">
        <w:t xml:space="preserve">about </w:t>
      </w:r>
      <w:r>
        <w:t xml:space="preserve">5 minutes. Then </w:t>
      </w:r>
      <w:r w:rsidR="7DAB01EA">
        <w:t>3C-</w:t>
      </w:r>
      <w:r>
        <w:t xml:space="preserve">SiC </w:t>
      </w:r>
      <w:r w:rsidR="7DAB01EA">
        <w:t>NWs</w:t>
      </w:r>
      <w:r>
        <w:t xml:space="preserve"> dispersion was drop-casted onto polydimethylsiloxane (PDMS) surface. Individual </w:t>
      </w:r>
      <w:r w:rsidR="0E86D84C">
        <w:t>3C-</w:t>
      </w:r>
      <w:r>
        <w:t xml:space="preserve">SiC </w:t>
      </w:r>
      <w:r w:rsidR="54A29602">
        <w:t>NW</w:t>
      </w:r>
      <w:r w:rsidR="6F94F9A3">
        <w:t xml:space="preserve"> was</w:t>
      </w:r>
      <w:r>
        <w:t xml:space="preserve"> picked up utilizing a built-in micromanipulator with a sharp tip (tip radius: 100 nm). </w:t>
      </w:r>
      <w:r w:rsidR="22711735">
        <w:t>3C-</w:t>
      </w:r>
      <w:r>
        <w:t xml:space="preserve">SiC </w:t>
      </w:r>
      <w:r w:rsidR="22711735">
        <w:t>NW</w:t>
      </w:r>
      <w:r>
        <w:t xml:space="preserve"> </w:t>
      </w:r>
      <w:r w:rsidR="22711735">
        <w:t>was</w:t>
      </w:r>
      <w:r>
        <w:t xml:space="preserve"> carefully aligned with </w:t>
      </w:r>
      <w:r w:rsidR="771DBC87">
        <w:t>α-</w:t>
      </w:r>
      <w:r>
        <w:t>MoO</w:t>
      </w:r>
      <w:r w:rsidRPr="6C83EAB6">
        <w:rPr>
          <w:vertAlign w:val="subscript"/>
        </w:rPr>
        <w:t>3</w:t>
      </w:r>
      <w:r>
        <w:t xml:space="preserve"> flake axis under the optical microscope and repositioned after </w:t>
      </w:r>
      <w:r w:rsidR="6F94F9A3">
        <w:t xml:space="preserve">each </w:t>
      </w:r>
      <w:r w:rsidR="22711735">
        <w:t>s-</w:t>
      </w:r>
      <w:r>
        <w:t xml:space="preserve">SNOW measurement to explore the </w:t>
      </w:r>
      <w:r w:rsidR="3C03C88F">
        <w:t>direction-dependent dispersions</w:t>
      </w:r>
      <w:r>
        <w:t>. The angle between the nanowire and</w:t>
      </w:r>
      <w:r w:rsidR="771DBC87">
        <w:t xml:space="preserve"> [100] direction of</w:t>
      </w:r>
      <w:r>
        <w:t xml:space="preserve"> MoO</w:t>
      </w:r>
      <w:r w:rsidRPr="6C83EAB6">
        <w:rPr>
          <w:vertAlign w:val="subscript"/>
        </w:rPr>
        <w:t>3</w:t>
      </w:r>
      <w:r>
        <w:t xml:space="preserve"> flake was measured from optical images as a reference and then confirmed by </w:t>
      </w:r>
      <w:bookmarkStart w:id="34" w:name="_Int_VGNNmFVi"/>
      <w:r w:rsidR="55E5115D">
        <w:t>AFM</w:t>
      </w:r>
      <w:bookmarkEnd w:id="34"/>
      <w:r>
        <w:t xml:space="preserve"> scan</w:t>
      </w:r>
      <w:r w:rsidR="55E5115D">
        <w:t xml:space="preserve">s performed </w:t>
      </w:r>
      <w:r w:rsidR="40EE7E3D">
        <w:t xml:space="preserve">simultaneous </w:t>
      </w:r>
      <w:r w:rsidR="0A61B9A1">
        <w:t>with s-SNOM measurements</w:t>
      </w:r>
      <w:r>
        <w:t xml:space="preserve">. </w:t>
      </w:r>
    </w:p>
    <w:p w14:paraId="0C156D92" w14:textId="19450168" w:rsidR="005D667C" w:rsidRPr="007C4726" w:rsidRDefault="00FD6B24" w:rsidP="00E21483">
      <w:pPr>
        <w:rPr>
          <w:u w:val="single"/>
        </w:rPr>
      </w:pPr>
      <w:r w:rsidRPr="007C4726">
        <w:rPr>
          <w:u w:val="single"/>
        </w:rPr>
        <w:t>Near-field characterization</w:t>
      </w:r>
    </w:p>
    <w:p w14:paraId="0753ABBB" w14:textId="68A5E0C5" w:rsidR="00FD6B24" w:rsidRDefault="2FF7F644" w:rsidP="00C50BE5">
      <w:pPr>
        <w:jc w:val="both"/>
      </w:pPr>
      <w:r>
        <w:t xml:space="preserve">For </w:t>
      </w:r>
      <w:r w:rsidR="44FE40DE">
        <w:t>near-field characterization</w:t>
      </w:r>
      <w:r>
        <w:t xml:space="preserve"> of the </w:t>
      </w:r>
      <w:r w:rsidR="3865A22A">
        <w:t>3C-SiC NW/</w:t>
      </w:r>
      <w:r w:rsidR="4B06312D">
        <w:t xml:space="preserve"> α-</w:t>
      </w:r>
      <w:r w:rsidR="3865A22A">
        <w:t>MoO</w:t>
      </w:r>
      <w:r w:rsidR="3865A22A" w:rsidRPr="520B8EB1">
        <w:rPr>
          <w:vertAlign w:val="subscript"/>
        </w:rPr>
        <w:t>3</w:t>
      </w:r>
      <w:r w:rsidR="3865A22A">
        <w:t xml:space="preserve"> </w:t>
      </w:r>
      <w:r w:rsidR="005366F6">
        <w:t>heterostructure</w:t>
      </w:r>
      <w:r>
        <w:t xml:space="preserve">, we used a commercial </w:t>
      </w:r>
      <w:r w:rsidR="6057DDAC">
        <w:t>s-</w:t>
      </w:r>
      <w:r>
        <w:t xml:space="preserve">SNOM setup from </w:t>
      </w:r>
      <w:proofErr w:type="spellStart"/>
      <w:r>
        <w:t>Neaspec</w:t>
      </w:r>
      <w:proofErr w:type="spellEnd"/>
      <w:r>
        <w:t>. Conventional metal-coated tip (Nanoworld) is used for the measurements. The tip tapping frequency is set to about 270 kHz and tip tapping amplitude is set to about 60 nm.</w:t>
      </w:r>
      <w:r w:rsidR="77A91B6D">
        <w:t xml:space="preserve"> </w:t>
      </w:r>
      <w:r>
        <w:t>For the nanoimaging (s-SNOM</w:t>
      </w:r>
      <w:r w:rsidR="44FE40DE">
        <w:t xml:space="preserve"> mapping</w:t>
      </w:r>
      <w:r>
        <w:t xml:space="preserve">) of </w:t>
      </w:r>
      <w:r w:rsidR="5ADFDCBA">
        <w:t>3C-SiC NW/</w:t>
      </w:r>
      <w:r w:rsidR="4B06312D">
        <w:t xml:space="preserve"> α-</w:t>
      </w:r>
      <w:r w:rsidR="5ADFDCBA">
        <w:t>MoO</w:t>
      </w:r>
      <w:r w:rsidR="5ADFDCBA" w:rsidRPr="520B8EB1">
        <w:rPr>
          <w:vertAlign w:val="subscript"/>
        </w:rPr>
        <w:t>3</w:t>
      </w:r>
      <w:r>
        <w:t xml:space="preserve">, the sample is illuminated by </w:t>
      </w:r>
      <w:r w:rsidRPr="520B8EB1">
        <w:rPr>
          <w:i/>
          <w:iCs/>
        </w:rPr>
        <w:t>p</w:t>
      </w:r>
      <w:r>
        <w:t xml:space="preserve">-polarized quantum cascade laser (Daylight). We recorded the images with an integration time of 10 </w:t>
      </w:r>
      <w:proofErr w:type="spellStart"/>
      <w:r>
        <w:t>ms</w:t>
      </w:r>
      <w:proofErr w:type="spellEnd"/>
      <w:r>
        <w:t xml:space="preserve"> per pixel and the pixel size of the images is 20 nm. The detector signal is demodulated a frequency of 2Ω and above</w:t>
      </w:r>
      <w:r w:rsidR="44FE40DE">
        <w:t xml:space="preserve"> (3Ω are used for all the figures in the main text)</w:t>
      </w:r>
      <w:r>
        <w:t>.</w:t>
      </w:r>
      <w:r w:rsidR="77A91B6D">
        <w:t xml:space="preserve"> </w:t>
      </w:r>
    </w:p>
    <w:p w14:paraId="6CB8DB86" w14:textId="2FEFDA35" w:rsidR="00FD6B24" w:rsidRPr="007C4726" w:rsidRDefault="00FD6B24" w:rsidP="00E21483">
      <w:pPr>
        <w:rPr>
          <w:u w:val="single"/>
        </w:rPr>
      </w:pPr>
      <w:r w:rsidRPr="007C4726">
        <w:rPr>
          <w:u w:val="single"/>
        </w:rPr>
        <w:t>Numerical simulation</w:t>
      </w:r>
    </w:p>
    <w:p w14:paraId="1F9302B7" w14:textId="5B6B71EA" w:rsidR="00FD6B24" w:rsidRDefault="002D452E" w:rsidP="006F4C2E">
      <w:pPr>
        <w:jc w:val="both"/>
      </w:pPr>
      <w:r>
        <w:lastRenderedPageBreak/>
        <w:t xml:space="preserve">Finite </w:t>
      </w:r>
      <w:r w:rsidR="005D4131">
        <w:t xml:space="preserve">element method (FEM) simulations were performed in CST Studio Suite 2018 using the </w:t>
      </w:r>
      <w:r w:rsidR="00D07F8F">
        <w:t xml:space="preserve">structure mentioned in the main text. The unit-cell boundary conditions and a </w:t>
      </w:r>
      <w:r w:rsidR="0082634B">
        <w:t xml:space="preserve">plane wave excitation are used in the simulations. </w:t>
      </w:r>
      <w:r w:rsidR="00E57C59">
        <w:t xml:space="preserve">To mimic the s-SNOM setup used in the experiments, the </w:t>
      </w:r>
      <w:bookmarkStart w:id="35" w:name="OLE_LINK2"/>
      <w:r w:rsidR="00E57C59">
        <w:t xml:space="preserve">incident angle </w:t>
      </w:r>
      <w:bookmarkEnd w:id="35"/>
      <w:r w:rsidR="00E57C59">
        <w:t xml:space="preserve">of the </w:t>
      </w:r>
      <w:r w:rsidR="00F35F11">
        <w:t>plane wave is chosen as 60</w:t>
      </w:r>
      <w:r w:rsidR="00F35F11">
        <w:rPr>
          <w:rFonts w:cstheme="minorHAnsi"/>
        </w:rPr>
        <w:t>°</w:t>
      </w:r>
      <w:r w:rsidR="00281931">
        <w:rPr>
          <w:rFonts w:cstheme="minorHAnsi"/>
        </w:rPr>
        <w:t xml:space="preserve">, and </w:t>
      </w:r>
      <w:r w:rsidR="00281931">
        <w:rPr>
          <w:rFonts w:cstheme="minorHAnsi"/>
          <w:i/>
          <w:iCs/>
        </w:rPr>
        <w:t>p</w:t>
      </w:r>
      <w:r w:rsidR="00281931">
        <w:rPr>
          <w:rFonts w:cstheme="minorHAnsi"/>
          <w:i/>
          <w:iCs/>
        </w:rPr>
        <w:softHyphen/>
      </w:r>
      <w:r w:rsidR="00281931">
        <w:rPr>
          <w:rFonts w:cstheme="minorHAnsi"/>
        </w:rPr>
        <w:t xml:space="preserve">-polarized light is used </w:t>
      </w:r>
      <w:r w:rsidR="005257C1">
        <w:rPr>
          <w:rFonts w:cstheme="minorHAnsi"/>
        </w:rPr>
        <w:t xml:space="preserve">in the </w:t>
      </w:r>
      <w:r w:rsidR="00015C8B">
        <w:rPr>
          <w:rFonts w:cstheme="minorHAnsi"/>
        </w:rPr>
        <w:t>simulations</w:t>
      </w:r>
      <w:r w:rsidR="00F35F11">
        <w:t xml:space="preserve">. </w:t>
      </w:r>
      <w:r w:rsidR="0082634B">
        <w:t xml:space="preserve">The dielectric function used for </w:t>
      </w:r>
      <w:r w:rsidR="009F3CC2" w:rsidRPr="00094CE8">
        <w:t>α-</w:t>
      </w:r>
      <w:r w:rsidR="0082634B">
        <w:t>MoO</w:t>
      </w:r>
      <w:r w:rsidR="00E35364">
        <w:rPr>
          <w:vertAlign w:val="subscript"/>
        </w:rPr>
        <w:t>3</w:t>
      </w:r>
      <w:r w:rsidR="00E35364">
        <w:t xml:space="preserve"> was derived from that presented in Ref</w:t>
      </w:r>
      <w:r w:rsidR="00AA18CB">
        <w:fldChar w:fldCharType="begin">
          <w:fldData xml:space="preserve">PEVuZE5vdGU+PENpdGU+PEF1dGhvcj5BbHZhcmV6LVBlcmV6PC9BdXRob3I+PFllYXI+MjAyMDwv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</w:fldData>
        </w:fldChar>
      </w:r>
      <w:r w:rsidR="00AC3259">
        <w:instrText xml:space="preserve"> ADDIN EN.CITE </w:instrText>
      </w:r>
      <w:r w:rsidR="00AC3259">
        <w:fldChar w:fldCharType="begin">
          <w:fldData xml:space="preserve">PEVuZE5vdGU+PENpdGU+PEF1dGhvcj5BbHZhcmV6LVBlcmV6PC9BdXRob3I+PFllYXI+MjAyMDwv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</w:fldData>
        </w:fldChar>
      </w:r>
      <w:r w:rsidR="00AC3259">
        <w:instrText xml:space="preserve"> ADDIN EN.CITE.DATA </w:instrText>
      </w:r>
      <w:r w:rsidR="00AC3259">
        <w:fldChar w:fldCharType="end"/>
      </w:r>
      <w:r w:rsidR="00AA18CB">
        <w:fldChar w:fldCharType="separate"/>
      </w:r>
      <w:r w:rsidR="00AC3259">
        <w:rPr>
          <w:noProof/>
        </w:rPr>
        <w:t>[58]</w:t>
      </w:r>
      <w:r w:rsidR="00AA18CB">
        <w:fldChar w:fldCharType="end"/>
      </w:r>
      <w:r w:rsidR="009C2298">
        <w:t>.</w:t>
      </w:r>
    </w:p>
    <w:p w14:paraId="48460966" w14:textId="77777777" w:rsidR="00B254C0" w:rsidRDefault="00B254C0" w:rsidP="006F4C2E">
      <w:pPr>
        <w:jc w:val="both"/>
      </w:pPr>
    </w:p>
    <w:p w14:paraId="11BD6452" w14:textId="2D3A865C" w:rsidR="007D11B2" w:rsidRDefault="007D11B2" w:rsidP="00E21483">
      <w:pPr>
        <w:rPr>
          <w:b/>
          <w:bCs/>
        </w:rPr>
      </w:pPr>
      <w:r w:rsidRPr="00AC70A7">
        <w:rPr>
          <w:b/>
          <w:bCs/>
        </w:rPr>
        <w:t>A</w:t>
      </w:r>
      <w:r w:rsidR="00AC70A7" w:rsidRPr="00AC70A7">
        <w:rPr>
          <w:b/>
          <w:bCs/>
        </w:rPr>
        <w:t>cknowledgements</w:t>
      </w:r>
    </w:p>
    <w:p w14:paraId="1CEE5636" w14:textId="4CD1837F" w:rsidR="007C1E89" w:rsidRPr="002634A7" w:rsidRDefault="00E76DBD" w:rsidP="007C1E89">
      <w:pPr>
        <w:jc w:val="both"/>
      </w:pPr>
      <w:r w:rsidRPr="00D6259F">
        <w:t xml:space="preserve">J. D. C. gratefully acknowledge support for this work by </w:t>
      </w:r>
      <w:r w:rsidR="001D4552" w:rsidRPr="00D6259F">
        <w:t>the National Science Foundation under grant number NSF DMR-</w:t>
      </w:r>
      <w:r w:rsidR="002245C6">
        <w:t>2128240</w:t>
      </w:r>
      <w:r w:rsidR="00D0100E">
        <w:t xml:space="preserve"> and </w:t>
      </w:r>
      <w:r w:rsidR="00D0100E" w:rsidRPr="00D0100E">
        <w:t>Office of Naval Research grant N00014-22-12035</w:t>
      </w:r>
      <w:r w:rsidR="001D4552" w:rsidRPr="00D6259F">
        <w:t>.</w:t>
      </w:r>
      <w:r w:rsidR="001D4552">
        <w:rPr>
          <w:b/>
          <w:bCs/>
        </w:rPr>
        <w:t xml:space="preserve"> </w:t>
      </w:r>
      <w:r w:rsidR="00DD4845" w:rsidRPr="00DD4845">
        <w:t xml:space="preserve">G. L. is supported through Army Research Office Small Business Technology Transfer </w:t>
      </w:r>
      <w:r w:rsidR="00DD4845">
        <w:t>(W911NF-22-P-0029)</w:t>
      </w:r>
      <w:r w:rsidR="002634A7" w:rsidRPr="002634A7">
        <w:t>.</w:t>
      </w:r>
      <w:r w:rsidR="002634A7">
        <w:t xml:space="preserve"> </w:t>
      </w:r>
      <w:r w:rsidR="007C1E89" w:rsidRPr="007C1E89">
        <w:t>S.D.L. is supported by a Royal Society Research fellowship and the Philip Leverhulme prize. The authors acknowledge support from the Royal Society Grant No. RGF\EA\181001 and the Leverhulme Trust Grant No. RPG-2019-174.</w:t>
      </w:r>
      <w:r w:rsidR="00C63ED7" w:rsidRPr="00C63ED7">
        <w:t xml:space="preserve"> This work was supported by a NASA Space Technology Graduate Research Opportunities Award</w:t>
      </w:r>
      <w:r w:rsidR="00767E17">
        <w:t xml:space="preserve"> (R.A.K</w:t>
      </w:r>
      <w:r w:rsidR="00903CF5">
        <w:t>.</w:t>
      </w:r>
      <w:r w:rsidR="00767E17">
        <w:t>)</w:t>
      </w:r>
      <w:r w:rsidR="00C63ED7" w:rsidRPr="00C63ED7">
        <w:t>.</w:t>
      </w:r>
      <w:r w:rsidR="004F4A60" w:rsidRPr="004F4A60">
        <w:t xml:space="preserve"> </w:t>
      </w:r>
      <w:r w:rsidR="004F4A60">
        <w:t>Z.P</w:t>
      </w:r>
      <w:r w:rsidR="004F4A60" w:rsidRPr="004F4A60">
        <w:t>.</w:t>
      </w:r>
      <w:r w:rsidR="004F4A60">
        <w:t xml:space="preserve"> and D.L.</w:t>
      </w:r>
      <w:r w:rsidR="004F4A60" w:rsidRPr="004F4A60">
        <w:t xml:space="preserve"> acknowledge support for this work by the National Science Foundation under grant</w:t>
      </w:r>
      <w:r w:rsidR="00E07FF7">
        <w:t xml:space="preserve"> number </w:t>
      </w:r>
      <w:bookmarkStart w:id="36" w:name="OLE_LINK10"/>
      <w:r w:rsidR="00E07FF7" w:rsidRPr="00E07FF7">
        <w:t>CBET-2114278</w:t>
      </w:r>
      <w:bookmarkEnd w:id="36"/>
      <w:r w:rsidR="00E07FF7">
        <w:t>.</w:t>
      </w:r>
    </w:p>
    <w:p w14:paraId="30C99196" w14:textId="40F7B3F9" w:rsidR="00AC70A7" w:rsidRDefault="00AC70A7" w:rsidP="00E21483"/>
    <w:p w14:paraId="02A20DD2" w14:textId="77777777" w:rsidR="008A7DA9" w:rsidRDefault="009155EA" w:rsidP="00E21483">
      <w:pPr>
        <w:rPr>
          <w:b/>
          <w:bCs/>
        </w:rPr>
      </w:pPr>
      <w:r w:rsidRPr="009155EA">
        <w:rPr>
          <w:b/>
          <w:bCs/>
        </w:rPr>
        <w:t>Supporting Information</w:t>
      </w:r>
    </w:p>
    <w:p w14:paraId="427D201B" w14:textId="675F4048" w:rsidR="009155EA" w:rsidRDefault="008A7DA9" w:rsidP="00E21483">
      <w:r w:rsidRPr="008A7DA9">
        <w:t>The Supporting Information is available free of charge at</w:t>
      </w:r>
      <w:r>
        <w:t xml:space="preserve"> xxx.</w:t>
      </w:r>
    </w:p>
    <w:p w14:paraId="7DFDBEE7" w14:textId="77777777" w:rsidR="00D924E3" w:rsidRDefault="00D924E3" w:rsidP="00D924E3">
      <w:pPr>
        <w:rPr>
          <w:b/>
          <w:bCs/>
        </w:rPr>
      </w:pPr>
    </w:p>
    <w:p w14:paraId="2004FF24" w14:textId="382BA8F6" w:rsidR="00D924E3" w:rsidRPr="00D924E3" w:rsidRDefault="00D924E3" w:rsidP="00D924E3">
      <w:pPr>
        <w:rPr>
          <w:b/>
          <w:bCs/>
        </w:rPr>
      </w:pPr>
      <w:r w:rsidRPr="00D924E3">
        <w:rPr>
          <w:b/>
          <w:bCs/>
        </w:rPr>
        <w:t>Conflict of Interest</w:t>
      </w:r>
    </w:p>
    <w:p w14:paraId="4C31FF92" w14:textId="15CC544B" w:rsidR="00D924E3" w:rsidRDefault="00D924E3" w:rsidP="00D924E3">
      <w:r w:rsidRPr="00D924E3">
        <w:t>The authors declare no conflict of interest.</w:t>
      </w:r>
    </w:p>
    <w:p w14:paraId="5ACA8940" w14:textId="77777777" w:rsidR="00B6586C" w:rsidRDefault="00B6586C" w:rsidP="00D924E3"/>
    <w:p w14:paraId="2A2AC846" w14:textId="77777777" w:rsidR="00B6586C" w:rsidRPr="00B6586C" w:rsidRDefault="00B6586C" w:rsidP="00B6586C">
      <w:pPr>
        <w:rPr>
          <w:b/>
          <w:bCs/>
        </w:rPr>
      </w:pPr>
      <w:r w:rsidRPr="00B6586C">
        <w:rPr>
          <w:b/>
          <w:bCs/>
        </w:rPr>
        <w:t>Data Availability Statement</w:t>
      </w:r>
    </w:p>
    <w:p w14:paraId="10AB2714" w14:textId="27004B72" w:rsidR="00D924E3" w:rsidRDefault="00B6586C" w:rsidP="00B6586C">
      <w:pPr>
        <w:jc w:val="both"/>
      </w:pPr>
      <w:r>
        <w:t>The data that support the findings of this study are available from the corresponding author upon reasonable request.</w:t>
      </w:r>
    </w:p>
    <w:p w14:paraId="515B1D2B" w14:textId="77777777" w:rsidR="00B6586C" w:rsidRPr="00D924E3" w:rsidRDefault="00B6586C" w:rsidP="00B6586C">
      <w:pPr>
        <w:jc w:val="both"/>
      </w:pPr>
    </w:p>
    <w:p w14:paraId="55135846" w14:textId="78D2FB16" w:rsidR="00AA18CB" w:rsidRPr="00B0143B" w:rsidRDefault="00AC70A7" w:rsidP="005A4D81">
      <w:pPr>
        <w:jc w:val="both"/>
        <w:rPr>
          <w:b/>
          <w:bCs/>
        </w:rPr>
      </w:pPr>
      <w:r w:rsidRPr="00AC70A7">
        <w:rPr>
          <w:b/>
          <w:bCs/>
        </w:rPr>
        <w:t>References</w:t>
      </w:r>
    </w:p>
    <w:p w14:paraId="79C080AF" w14:textId="77777777" w:rsidR="00AC3259" w:rsidRPr="00AC3259" w:rsidRDefault="00AA18CB" w:rsidP="005A4D81">
      <w:pPr>
        <w:pStyle w:val="EndNoteBibliography"/>
        <w:spacing w:after="0"/>
        <w:ind w:left="720" w:hanging="720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C3259" w:rsidRPr="00AC3259">
        <w:t>1.</w:t>
      </w:r>
      <w:r w:rsidR="00AC3259" w:rsidRPr="00AC3259">
        <w:tab/>
        <w:t xml:space="preserve">Poddubny, A., et al., </w:t>
      </w:r>
      <w:r w:rsidR="00AC3259" w:rsidRPr="00AC3259">
        <w:rPr>
          <w:i/>
        </w:rPr>
        <w:t>Hyperbolic metamaterials.</w:t>
      </w:r>
      <w:r w:rsidR="00AC3259" w:rsidRPr="00AC3259">
        <w:t xml:space="preserve"> Nature Photonics, 2013. </w:t>
      </w:r>
      <w:r w:rsidR="00AC3259" w:rsidRPr="00AC3259">
        <w:rPr>
          <w:b/>
        </w:rPr>
        <w:t>7</w:t>
      </w:r>
      <w:r w:rsidR="00AC3259" w:rsidRPr="00AC3259">
        <w:t>(12): p. 948-957.</w:t>
      </w:r>
    </w:p>
    <w:p w14:paraId="7DEA22A0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2.</w:t>
      </w:r>
      <w:r w:rsidRPr="00AC3259">
        <w:tab/>
        <w:t xml:space="preserve">Ferrari, L., et al., </w:t>
      </w:r>
      <w:r w:rsidRPr="00AC3259">
        <w:rPr>
          <w:i/>
        </w:rPr>
        <w:t>Hyperbolic metamaterials and their applications.</w:t>
      </w:r>
      <w:r w:rsidRPr="00AC3259">
        <w:t xml:space="preserve"> Progress in Quantum Electronics, 2015. </w:t>
      </w:r>
      <w:r w:rsidRPr="00AC3259">
        <w:rPr>
          <w:b/>
        </w:rPr>
        <w:t>40</w:t>
      </w:r>
      <w:r w:rsidRPr="00AC3259">
        <w:t>: p. 1-40.</w:t>
      </w:r>
    </w:p>
    <w:p w14:paraId="24205DDD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3.</w:t>
      </w:r>
      <w:r w:rsidRPr="00AC3259">
        <w:tab/>
        <w:t xml:space="preserve">Lee, D., et al., </w:t>
      </w:r>
      <w:r w:rsidRPr="00AC3259">
        <w:rPr>
          <w:i/>
        </w:rPr>
        <w:t>Hyperbolic metamaterials: fusing artificial structures to natural 2D materials.</w:t>
      </w:r>
      <w:r w:rsidRPr="00AC3259">
        <w:t xml:space="preserve"> eLight, 2022. </w:t>
      </w:r>
      <w:r w:rsidRPr="00AC3259">
        <w:rPr>
          <w:b/>
        </w:rPr>
        <w:t>2</w:t>
      </w:r>
      <w:r w:rsidRPr="00AC3259">
        <w:t>(1).</w:t>
      </w:r>
    </w:p>
    <w:p w14:paraId="70A71150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4.</w:t>
      </w:r>
      <w:r w:rsidRPr="00AC3259">
        <w:tab/>
        <w:t xml:space="preserve">Caldwell, J.D., et al., </w:t>
      </w:r>
      <w:r w:rsidRPr="00AC3259">
        <w:rPr>
          <w:i/>
        </w:rPr>
        <w:t>Photonics with hexagonal boron nitride.</w:t>
      </w:r>
      <w:r w:rsidRPr="00AC3259">
        <w:t xml:space="preserve"> Nature Reviews Materials, 2019. </w:t>
      </w:r>
      <w:r w:rsidRPr="00AC3259">
        <w:rPr>
          <w:b/>
        </w:rPr>
        <w:t>4</w:t>
      </w:r>
      <w:r w:rsidRPr="00AC3259">
        <w:t>(8): p. 552-567.</w:t>
      </w:r>
    </w:p>
    <w:p w14:paraId="341FFA03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5.</w:t>
      </w:r>
      <w:r w:rsidRPr="00AC3259">
        <w:tab/>
        <w:t xml:space="preserve">Liu, Z., et al., </w:t>
      </w:r>
      <w:r w:rsidRPr="00AC3259">
        <w:rPr>
          <w:i/>
        </w:rPr>
        <w:t>Far-field optical hyperlens magnifying sub-diffraction-limited objects.</w:t>
      </w:r>
      <w:r w:rsidRPr="00AC3259">
        <w:t xml:space="preserve"> Science, 2007. </w:t>
      </w:r>
      <w:r w:rsidRPr="00AC3259">
        <w:rPr>
          <w:b/>
        </w:rPr>
        <w:t>315</w:t>
      </w:r>
      <w:r w:rsidRPr="00AC3259">
        <w:t>(5819): p. 1686.</w:t>
      </w:r>
    </w:p>
    <w:p w14:paraId="77C39914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lastRenderedPageBreak/>
        <w:t>6.</w:t>
      </w:r>
      <w:r w:rsidRPr="00AC3259">
        <w:tab/>
        <w:t xml:space="preserve">Smith, D.R., et al., </w:t>
      </w:r>
      <w:r w:rsidRPr="00AC3259">
        <w:rPr>
          <w:i/>
        </w:rPr>
        <w:t>Partial focusing of radiation by a slab of indefinite media.</w:t>
      </w:r>
      <w:r w:rsidRPr="00AC3259">
        <w:t xml:space="preserve"> Applied Physics Letters, 2004. </w:t>
      </w:r>
      <w:r w:rsidRPr="00AC3259">
        <w:rPr>
          <w:b/>
        </w:rPr>
        <w:t>84</w:t>
      </w:r>
      <w:r w:rsidRPr="00AC3259">
        <w:t>(13): p. 2244-2246.</w:t>
      </w:r>
    </w:p>
    <w:p w14:paraId="6E1414B3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7.</w:t>
      </w:r>
      <w:r w:rsidRPr="00AC3259">
        <w:tab/>
        <w:t xml:space="preserve">Cui, Y., et al., </w:t>
      </w:r>
      <w:r w:rsidRPr="00AC3259">
        <w:rPr>
          <w:i/>
        </w:rPr>
        <w:t>Ultrabroadband light absorption by a sawtooth anisotropic metamaterial slab.</w:t>
      </w:r>
      <w:r w:rsidRPr="00AC3259">
        <w:t xml:space="preserve"> Nano Lett, 2012. </w:t>
      </w:r>
      <w:r w:rsidRPr="00AC3259">
        <w:rPr>
          <w:b/>
        </w:rPr>
        <w:t>12</w:t>
      </w:r>
      <w:r w:rsidRPr="00AC3259">
        <w:t>(3): p. 1443-7.</w:t>
      </w:r>
    </w:p>
    <w:p w14:paraId="0E054895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8.</w:t>
      </w:r>
      <w:r w:rsidRPr="00AC3259">
        <w:tab/>
        <w:t xml:space="preserve">Noginov, M.A., et al., </w:t>
      </w:r>
      <w:r w:rsidRPr="00AC3259">
        <w:rPr>
          <w:i/>
        </w:rPr>
        <w:t>Controlling spontaneous emission with metamaterials.</w:t>
      </w:r>
      <w:r w:rsidRPr="00AC3259">
        <w:t xml:space="preserve"> Opt Lett, 2010. </w:t>
      </w:r>
      <w:r w:rsidRPr="00AC3259">
        <w:rPr>
          <w:b/>
        </w:rPr>
        <w:t>35</w:t>
      </w:r>
      <w:r w:rsidRPr="00AC3259">
        <w:t>(11): p. 1863-5.</w:t>
      </w:r>
    </w:p>
    <w:p w14:paraId="3FEAB899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9.</w:t>
      </w:r>
      <w:r w:rsidRPr="00AC3259">
        <w:tab/>
        <w:t xml:space="preserve">Guo, Y., et al., </w:t>
      </w:r>
      <w:r w:rsidRPr="00AC3259">
        <w:rPr>
          <w:i/>
        </w:rPr>
        <w:t>Broadband super-Planckian thermal emission from hyperbolic metamaterials.</w:t>
      </w:r>
      <w:r w:rsidRPr="00AC3259">
        <w:t xml:space="preserve"> Applied Physics Letters, 2012. </w:t>
      </w:r>
      <w:r w:rsidRPr="00AC3259">
        <w:rPr>
          <w:b/>
        </w:rPr>
        <w:t>101</w:t>
      </w:r>
      <w:r w:rsidRPr="00AC3259">
        <w:t>(13).</w:t>
      </w:r>
    </w:p>
    <w:p w14:paraId="07BA648E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10.</w:t>
      </w:r>
      <w:r w:rsidRPr="00AC3259">
        <w:tab/>
        <w:t xml:space="preserve">Yao, J., et al., </w:t>
      </w:r>
      <w:r w:rsidRPr="00AC3259">
        <w:rPr>
          <w:i/>
        </w:rPr>
        <w:t>Optical negative refraction in bulk metamaterials of nanowires.</w:t>
      </w:r>
      <w:r w:rsidRPr="00AC3259">
        <w:t xml:space="preserve"> Science, 2008. </w:t>
      </w:r>
      <w:r w:rsidRPr="00AC3259">
        <w:rPr>
          <w:b/>
        </w:rPr>
        <w:t>321</w:t>
      </w:r>
      <w:r w:rsidRPr="00AC3259">
        <w:t>(5891): p. 930.</w:t>
      </w:r>
    </w:p>
    <w:p w14:paraId="6B8EB506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11.</w:t>
      </w:r>
      <w:r w:rsidRPr="00AC3259">
        <w:tab/>
        <w:t xml:space="preserve">Basov, D.N., M.M. Fogler, and F.J. Garcia de Abajo, </w:t>
      </w:r>
      <w:r w:rsidRPr="00AC3259">
        <w:rPr>
          <w:i/>
        </w:rPr>
        <w:t>Polaritons in van der Waals materials.</w:t>
      </w:r>
      <w:r w:rsidRPr="00AC3259">
        <w:t xml:space="preserve"> Science, 2016. </w:t>
      </w:r>
      <w:r w:rsidRPr="00AC3259">
        <w:rPr>
          <w:b/>
        </w:rPr>
        <w:t>354</w:t>
      </w:r>
      <w:r w:rsidRPr="00AC3259">
        <w:t>(6309): p. aag1992.</w:t>
      </w:r>
    </w:p>
    <w:p w14:paraId="55169918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12.</w:t>
      </w:r>
      <w:r w:rsidRPr="00AC3259">
        <w:tab/>
        <w:t xml:space="preserve">Low, T., et al., </w:t>
      </w:r>
      <w:r w:rsidRPr="00AC3259">
        <w:rPr>
          <w:i/>
        </w:rPr>
        <w:t>Polaritons in layered two-dimensional materials.</w:t>
      </w:r>
      <w:r w:rsidRPr="00AC3259">
        <w:t xml:space="preserve"> Nat Mater, 2017. </w:t>
      </w:r>
      <w:r w:rsidRPr="00AC3259">
        <w:rPr>
          <w:b/>
        </w:rPr>
        <w:t>16</w:t>
      </w:r>
      <w:r w:rsidRPr="00AC3259">
        <w:t>(2): p. 182-194.</w:t>
      </w:r>
    </w:p>
    <w:p w14:paraId="6F919E3C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13.</w:t>
      </w:r>
      <w:r w:rsidRPr="00AC3259">
        <w:tab/>
        <w:t xml:space="preserve">Basov, D.N., et al., </w:t>
      </w:r>
      <w:r w:rsidRPr="00AC3259">
        <w:rPr>
          <w:i/>
        </w:rPr>
        <w:t>Polariton panorama.</w:t>
      </w:r>
      <w:r w:rsidRPr="00AC3259">
        <w:t xml:space="preserve"> Nanophotonics, 2020. </w:t>
      </w:r>
      <w:r w:rsidRPr="00AC3259">
        <w:rPr>
          <w:b/>
        </w:rPr>
        <w:t>10</w:t>
      </w:r>
      <w:r w:rsidRPr="00AC3259">
        <w:t>(1): p. 549-577.</w:t>
      </w:r>
    </w:p>
    <w:p w14:paraId="2F328E5B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14.</w:t>
      </w:r>
      <w:r w:rsidRPr="00AC3259">
        <w:tab/>
        <w:t xml:space="preserve">Zhang, Q., et al., </w:t>
      </w:r>
      <w:r w:rsidRPr="00AC3259">
        <w:rPr>
          <w:i/>
        </w:rPr>
        <w:t>Interface nano-optics with van der Waals polaritons.</w:t>
      </w:r>
      <w:r w:rsidRPr="00AC3259">
        <w:t xml:space="preserve"> Nature, 2021. </w:t>
      </w:r>
      <w:r w:rsidRPr="00AC3259">
        <w:rPr>
          <w:b/>
        </w:rPr>
        <w:t>597</w:t>
      </w:r>
      <w:r w:rsidRPr="00AC3259">
        <w:t>(7875): p. 187-195.</w:t>
      </w:r>
    </w:p>
    <w:p w14:paraId="352B39D3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15.</w:t>
      </w:r>
      <w:r w:rsidRPr="00AC3259">
        <w:tab/>
        <w:t xml:space="preserve">Wu, Y., et al., </w:t>
      </w:r>
      <w:r w:rsidRPr="00AC3259">
        <w:rPr>
          <w:i/>
        </w:rPr>
        <w:t>Manipulating polaritons at the extreme scale in van der Waals materials.</w:t>
      </w:r>
      <w:r w:rsidRPr="00AC3259">
        <w:t xml:space="preserve"> Nature Reviews Physics, 2022.</w:t>
      </w:r>
    </w:p>
    <w:p w14:paraId="0CFF5EA8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16.</w:t>
      </w:r>
      <w:r w:rsidRPr="00AC3259">
        <w:tab/>
        <w:t xml:space="preserve">Adachi, S., </w:t>
      </w:r>
      <w:r w:rsidRPr="00AC3259">
        <w:rPr>
          <w:i/>
        </w:rPr>
        <w:t>Handbook on Physical Properties of Semiconductors</w:t>
      </w:r>
      <w:r w:rsidRPr="00AC3259">
        <w:t>. 2004, Boston: Kluwer Academic Publishers. 1-344.</w:t>
      </w:r>
    </w:p>
    <w:p w14:paraId="49234132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17.</w:t>
      </w:r>
      <w:r w:rsidRPr="00AC3259">
        <w:tab/>
        <w:t xml:space="preserve">Caldwell, J.D., et al., </w:t>
      </w:r>
      <w:r w:rsidRPr="00AC3259">
        <w:rPr>
          <w:i/>
        </w:rPr>
        <w:t>Low-loss, infrared and terahertz nanophotonics using surface phonon polaritons.</w:t>
      </w:r>
      <w:r w:rsidRPr="00AC3259">
        <w:t xml:space="preserve"> Nanophotonics, 2015. </w:t>
      </w:r>
      <w:r w:rsidRPr="00AC3259">
        <w:rPr>
          <w:b/>
        </w:rPr>
        <w:t>4</w:t>
      </w:r>
      <w:r w:rsidRPr="00AC3259">
        <w:t>(1): p. 44-68.</w:t>
      </w:r>
    </w:p>
    <w:p w14:paraId="6857429A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18.</w:t>
      </w:r>
      <w:r w:rsidRPr="00AC3259">
        <w:tab/>
        <w:t xml:space="preserve">Foteinopoulou, S., et al., </w:t>
      </w:r>
      <w:r w:rsidRPr="00AC3259">
        <w:rPr>
          <w:i/>
        </w:rPr>
        <w:t>Phonon-polaritonics: enabling powerful capabilities for infrared photonics.</w:t>
      </w:r>
      <w:r w:rsidRPr="00AC3259">
        <w:t xml:space="preserve"> Nanophotonics, 2019. </w:t>
      </w:r>
      <w:r w:rsidRPr="00AC3259">
        <w:rPr>
          <w:b/>
        </w:rPr>
        <w:t>8</w:t>
      </w:r>
      <w:r w:rsidRPr="00AC3259">
        <w:t>(12): p. 2129-2175.</w:t>
      </w:r>
    </w:p>
    <w:p w14:paraId="60D97A5B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19.</w:t>
      </w:r>
      <w:r w:rsidRPr="00AC3259">
        <w:tab/>
        <w:t xml:space="preserve">He, M., et al., </w:t>
      </w:r>
      <w:r w:rsidRPr="00AC3259">
        <w:rPr>
          <w:i/>
        </w:rPr>
        <w:t>Anisotropy and Modal Hybridization in Infrared Nanophotonics Using Low-Symmetry Materials.</w:t>
      </w:r>
      <w:r w:rsidRPr="00AC3259">
        <w:t xml:space="preserve"> ACS Photonics, 2022. </w:t>
      </w:r>
      <w:r w:rsidRPr="00AC3259">
        <w:rPr>
          <w:b/>
        </w:rPr>
        <w:t>9</w:t>
      </w:r>
      <w:r w:rsidRPr="00AC3259">
        <w:t>(4): p. 1078-1095.</w:t>
      </w:r>
    </w:p>
    <w:p w14:paraId="06560DB3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20.</w:t>
      </w:r>
      <w:r w:rsidRPr="00AC3259">
        <w:tab/>
        <w:t xml:space="preserve">Falge, H.J. and A. Otto, </w:t>
      </w:r>
      <w:r w:rsidRPr="00AC3259">
        <w:rPr>
          <w:i/>
        </w:rPr>
        <w:t>Dispersion of Phonon-Like Surface Polaritons on α-Quartz Observed by Attenuated Total Reflection.</w:t>
      </w:r>
      <w:r w:rsidRPr="00AC3259">
        <w:t xml:space="preserve"> physica status solidi (b), 1973. </w:t>
      </w:r>
      <w:r w:rsidRPr="00AC3259">
        <w:rPr>
          <w:b/>
        </w:rPr>
        <w:t>56</w:t>
      </w:r>
      <w:r w:rsidRPr="00AC3259">
        <w:t>(2): p. 523-534.</w:t>
      </w:r>
    </w:p>
    <w:p w14:paraId="3E84F8CC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21.</w:t>
      </w:r>
      <w:r w:rsidRPr="00AC3259">
        <w:tab/>
        <w:t xml:space="preserve">Rodrigues da Silva, R., et al., </w:t>
      </w:r>
      <w:r w:rsidRPr="00AC3259">
        <w:rPr>
          <w:i/>
        </w:rPr>
        <w:t>Using phonon resonances as a route to all-angle negative refraction in the far-infrared region: the case of crystal quartz.</w:t>
      </w:r>
      <w:r w:rsidRPr="00AC3259">
        <w:t xml:space="preserve"> Phys Rev Lett, 2010. </w:t>
      </w:r>
      <w:r w:rsidRPr="00AC3259">
        <w:rPr>
          <w:b/>
        </w:rPr>
        <w:t>105</w:t>
      </w:r>
      <w:r w:rsidRPr="00AC3259">
        <w:t>(16): p. 163903.</w:t>
      </w:r>
    </w:p>
    <w:p w14:paraId="26D0D5D3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22.</w:t>
      </w:r>
      <w:r w:rsidRPr="00AC3259">
        <w:tab/>
        <w:t xml:space="preserve">Dai, S., et al., </w:t>
      </w:r>
      <w:r w:rsidRPr="00AC3259">
        <w:rPr>
          <w:i/>
        </w:rPr>
        <w:t>Tunable phonon polaritons in atomically thin van der Waals crystals of boron nitride.</w:t>
      </w:r>
      <w:r w:rsidRPr="00AC3259">
        <w:t xml:space="preserve"> Science, 2014. </w:t>
      </w:r>
      <w:r w:rsidRPr="00AC3259">
        <w:rPr>
          <w:b/>
        </w:rPr>
        <w:t>343</w:t>
      </w:r>
      <w:r w:rsidRPr="00AC3259">
        <w:t>(6175): p. 1125-9.</w:t>
      </w:r>
    </w:p>
    <w:p w14:paraId="226FD511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23.</w:t>
      </w:r>
      <w:r w:rsidRPr="00AC3259">
        <w:tab/>
        <w:t xml:space="preserve">Caldwell, J.D., et al., </w:t>
      </w:r>
      <w:r w:rsidRPr="00AC3259">
        <w:rPr>
          <w:i/>
        </w:rPr>
        <w:t>Sub-diffractional volume-confined polaritons in the natural hyperbolic material hexagonal boron nitride.</w:t>
      </w:r>
      <w:r w:rsidRPr="00AC3259">
        <w:t xml:space="preserve"> Nat Commun, 2014. </w:t>
      </w:r>
      <w:r w:rsidRPr="00AC3259">
        <w:rPr>
          <w:b/>
        </w:rPr>
        <w:t>5</w:t>
      </w:r>
      <w:r w:rsidRPr="00AC3259">
        <w:t>: p. 5221.</w:t>
      </w:r>
    </w:p>
    <w:p w14:paraId="75DC5242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24.</w:t>
      </w:r>
      <w:r w:rsidRPr="00AC3259">
        <w:tab/>
        <w:t xml:space="preserve">Dai, S., et al., </w:t>
      </w:r>
      <w:r w:rsidRPr="00AC3259">
        <w:rPr>
          <w:i/>
        </w:rPr>
        <w:t>Subdiffractional focusing and guiding of polaritonic rays in a natural hyperbolic material.</w:t>
      </w:r>
      <w:r w:rsidRPr="00AC3259">
        <w:t xml:space="preserve"> Nat Commun, 2015. </w:t>
      </w:r>
      <w:r w:rsidRPr="00AC3259">
        <w:rPr>
          <w:b/>
        </w:rPr>
        <w:t>6</w:t>
      </w:r>
      <w:r w:rsidRPr="00AC3259">
        <w:t>: p. 6963.</w:t>
      </w:r>
    </w:p>
    <w:p w14:paraId="386CB057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25.</w:t>
      </w:r>
      <w:r w:rsidRPr="00AC3259">
        <w:tab/>
        <w:t xml:space="preserve">Li, P., et al., </w:t>
      </w:r>
      <w:r w:rsidRPr="00AC3259">
        <w:rPr>
          <w:i/>
        </w:rPr>
        <w:t>Hyperbolic phonon-polaritons in boron nitride for near-field optical imaging and focusing.</w:t>
      </w:r>
      <w:r w:rsidRPr="00AC3259">
        <w:t xml:space="preserve"> Nat Commun, 2015. </w:t>
      </w:r>
      <w:r w:rsidRPr="00AC3259">
        <w:rPr>
          <w:b/>
        </w:rPr>
        <w:t>6</w:t>
      </w:r>
      <w:r w:rsidRPr="00AC3259">
        <w:t>: p. 7507.</w:t>
      </w:r>
    </w:p>
    <w:p w14:paraId="42361763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26.</w:t>
      </w:r>
      <w:r w:rsidRPr="00AC3259">
        <w:tab/>
        <w:t xml:space="preserve">Yoxall, E., et al., </w:t>
      </w:r>
      <w:r w:rsidRPr="00AC3259">
        <w:rPr>
          <w:i/>
        </w:rPr>
        <w:t>Direct observation of ultraslow hyperbolic polariton propagation with negative phase velocity.</w:t>
      </w:r>
      <w:r w:rsidRPr="00AC3259">
        <w:t xml:space="preserve"> Nature Photonics, 2015. </w:t>
      </w:r>
      <w:r w:rsidRPr="00AC3259">
        <w:rPr>
          <w:b/>
        </w:rPr>
        <w:t>9</w:t>
      </w:r>
      <w:r w:rsidRPr="00AC3259">
        <w:t>(10): p. 674-678.</w:t>
      </w:r>
    </w:p>
    <w:p w14:paraId="4E3925A4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27.</w:t>
      </w:r>
      <w:r w:rsidRPr="00AC3259">
        <w:tab/>
        <w:t xml:space="preserve">Ma, W., et al., </w:t>
      </w:r>
      <w:r w:rsidRPr="00AC3259">
        <w:rPr>
          <w:i/>
        </w:rPr>
        <w:t>In-plane anisotropic and ultra-low-loss polaritons in a natural van der Waals crystal.</w:t>
      </w:r>
      <w:r w:rsidRPr="00AC3259">
        <w:t xml:space="preserve"> Nature, 2018. </w:t>
      </w:r>
      <w:r w:rsidRPr="00AC3259">
        <w:rPr>
          <w:b/>
        </w:rPr>
        <w:t>562</w:t>
      </w:r>
      <w:r w:rsidRPr="00AC3259">
        <w:t>(7728): p. 557-562.</w:t>
      </w:r>
    </w:p>
    <w:p w14:paraId="3C0FA0AC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28.</w:t>
      </w:r>
      <w:r w:rsidRPr="00AC3259">
        <w:tab/>
        <w:t xml:space="preserve">Zheng, Z., et al., </w:t>
      </w:r>
      <w:r w:rsidRPr="00AC3259">
        <w:rPr>
          <w:i/>
        </w:rPr>
        <w:t>Highly Confined and Tunable Hyperbolic Phonon Polaritons in Van Der Waals Semiconducting Transition Metal Oxides.</w:t>
      </w:r>
      <w:r w:rsidRPr="00AC3259">
        <w:t xml:space="preserve"> Adv Mater, 2018. </w:t>
      </w:r>
      <w:r w:rsidRPr="00AC3259">
        <w:rPr>
          <w:b/>
        </w:rPr>
        <w:t>30</w:t>
      </w:r>
      <w:r w:rsidRPr="00AC3259">
        <w:t>(13): p. e1705318.</w:t>
      </w:r>
    </w:p>
    <w:p w14:paraId="46F2E5E6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29.</w:t>
      </w:r>
      <w:r w:rsidRPr="00AC3259">
        <w:tab/>
        <w:t xml:space="preserve">Taboada-Gutierrez, J., et al., </w:t>
      </w:r>
      <w:r w:rsidRPr="00AC3259">
        <w:rPr>
          <w:i/>
        </w:rPr>
        <w:t>Broad spectral tuning of ultra-low-loss polaritons in a van der Waals crystal by intercalation.</w:t>
      </w:r>
      <w:r w:rsidRPr="00AC3259">
        <w:t xml:space="preserve"> Nat Mater, 2020. </w:t>
      </w:r>
      <w:r w:rsidRPr="00AC3259">
        <w:rPr>
          <w:b/>
        </w:rPr>
        <w:t>19</w:t>
      </w:r>
      <w:r w:rsidRPr="00AC3259">
        <w:t>(9): p. 964-968.</w:t>
      </w:r>
    </w:p>
    <w:p w14:paraId="629ADF90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lastRenderedPageBreak/>
        <w:t>30.</w:t>
      </w:r>
      <w:r w:rsidRPr="00AC3259">
        <w:tab/>
        <w:t xml:space="preserve">Passler, N.C., et al., </w:t>
      </w:r>
      <w:r w:rsidRPr="00AC3259">
        <w:rPr>
          <w:i/>
        </w:rPr>
        <w:t>Hyperbolic shear polaritons in low-symmetry crystals.</w:t>
      </w:r>
      <w:r w:rsidRPr="00AC3259">
        <w:t xml:space="preserve"> Nature, 2022. </w:t>
      </w:r>
      <w:r w:rsidRPr="00AC3259">
        <w:rPr>
          <w:b/>
        </w:rPr>
        <w:t>602</w:t>
      </w:r>
      <w:r w:rsidRPr="00AC3259">
        <w:t>(7898): p. 595-600.</w:t>
      </w:r>
    </w:p>
    <w:p w14:paraId="6495EBF8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31.</w:t>
      </w:r>
      <w:r w:rsidRPr="00AC3259">
        <w:tab/>
        <w:t xml:space="preserve">Hu, G., et al., </w:t>
      </w:r>
      <w:r w:rsidRPr="00AC3259">
        <w:rPr>
          <w:i/>
        </w:rPr>
        <w:t>Real-space nanoimaging of hyperbolic shear polaritons in a monoclinic crystal.</w:t>
      </w:r>
      <w:r w:rsidRPr="00AC3259">
        <w:t xml:space="preserve"> Nature Nanotechnology, 2022.</w:t>
      </w:r>
    </w:p>
    <w:p w14:paraId="667DD6EF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32.</w:t>
      </w:r>
      <w:r w:rsidRPr="00AC3259">
        <w:tab/>
        <w:t xml:space="preserve">Zheng, Z., et al., </w:t>
      </w:r>
      <w:r w:rsidRPr="00AC3259">
        <w:rPr>
          <w:i/>
        </w:rPr>
        <w:t>A mid-infrared biaxial hyperbolic van der Waals crystal.</w:t>
      </w:r>
      <w:r w:rsidRPr="00AC3259">
        <w:t xml:space="preserve"> Sci Adv, 2019. </w:t>
      </w:r>
      <w:r w:rsidRPr="00AC3259">
        <w:rPr>
          <w:b/>
        </w:rPr>
        <w:t>5</w:t>
      </w:r>
      <w:r w:rsidRPr="00AC3259">
        <w:t>(5): p. eaav8690.</w:t>
      </w:r>
    </w:p>
    <w:p w14:paraId="5F8169AF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33.</w:t>
      </w:r>
      <w:r w:rsidRPr="00AC3259">
        <w:tab/>
        <w:t xml:space="preserve">Dai, Z., et al., </w:t>
      </w:r>
      <w:r w:rsidRPr="00AC3259">
        <w:rPr>
          <w:i/>
        </w:rPr>
        <w:t>Edge-oriented and steerable hyperbolic polaritons in anisotropic van der Waals nanocavities.</w:t>
      </w:r>
      <w:r w:rsidRPr="00AC3259">
        <w:t xml:space="preserve"> Nat Commun, 2020. </w:t>
      </w:r>
      <w:r w:rsidRPr="00AC3259">
        <w:rPr>
          <w:b/>
        </w:rPr>
        <w:t>11</w:t>
      </w:r>
      <w:r w:rsidRPr="00AC3259">
        <w:t>(1): p. 6086.</w:t>
      </w:r>
    </w:p>
    <w:p w14:paraId="51F417B5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34.</w:t>
      </w:r>
      <w:r w:rsidRPr="00AC3259">
        <w:tab/>
        <w:t xml:space="preserve">Dong, W., et al., </w:t>
      </w:r>
      <w:r w:rsidRPr="00AC3259">
        <w:rPr>
          <w:i/>
        </w:rPr>
        <w:t>Broad-Spectral-Range Sustainability and Controllable Excitation of Hyperbolic Phonon Polaritons in alpha-MoO3.</w:t>
      </w:r>
      <w:r w:rsidRPr="00AC3259">
        <w:t xml:space="preserve"> Adv Mater, 2020. </w:t>
      </w:r>
      <w:r w:rsidRPr="00AC3259">
        <w:rPr>
          <w:b/>
        </w:rPr>
        <w:t>32</w:t>
      </w:r>
      <w:r w:rsidRPr="00AC3259">
        <w:t>(46): p. e2002014.</w:t>
      </w:r>
    </w:p>
    <w:p w14:paraId="1E515C1E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35.</w:t>
      </w:r>
      <w:r w:rsidRPr="00AC3259">
        <w:tab/>
        <w:t xml:space="preserve">Barcelos, I.D., et al., </w:t>
      </w:r>
      <w:r w:rsidRPr="00AC3259">
        <w:rPr>
          <w:i/>
        </w:rPr>
        <w:t>Ultrabroadband Nanocavity of Hyperbolic Phonon–Polaritons in 1D-Like α-MoO3.</w:t>
      </w:r>
      <w:r w:rsidRPr="00AC3259">
        <w:t xml:space="preserve"> ACS Photonics, 2021. </w:t>
      </w:r>
      <w:r w:rsidRPr="00AC3259">
        <w:rPr>
          <w:b/>
        </w:rPr>
        <w:t>8</w:t>
      </w:r>
      <w:r w:rsidRPr="00AC3259">
        <w:t>(10): p. 3017-3026.</w:t>
      </w:r>
    </w:p>
    <w:p w14:paraId="0A059302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36.</w:t>
      </w:r>
      <w:r w:rsidRPr="00AC3259">
        <w:tab/>
        <w:t xml:space="preserve">Huang, W., et al., </w:t>
      </w:r>
      <w:r w:rsidRPr="00AC3259">
        <w:rPr>
          <w:i/>
        </w:rPr>
        <w:t>Van der Waals Phonon Polariton Microstructures for Configurable Infrared Electromagnetic Field Localizations.</w:t>
      </w:r>
      <w:r w:rsidRPr="00AC3259">
        <w:t xml:space="preserve"> Advanced Science, 2021. </w:t>
      </w:r>
      <w:r w:rsidRPr="00AC3259">
        <w:rPr>
          <w:b/>
        </w:rPr>
        <w:t>8</w:t>
      </w:r>
      <w:r w:rsidRPr="00AC3259">
        <w:t>(13).</w:t>
      </w:r>
    </w:p>
    <w:p w14:paraId="50F82FBC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37.</w:t>
      </w:r>
      <w:r w:rsidRPr="00AC3259">
        <w:tab/>
        <w:t xml:space="preserve">Yu, S.J., et al., </w:t>
      </w:r>
      <w:r w:rsidRPr="00AC3259">
        <w:rPr>
          <w:i/>
        </w:rPr>
        <w:t>Ultrahigh-Quality Infrared Polaritonic Resonators Based on Bottom-Up-Synthesized van der Waals Nanoribbons.</w:t>
      </w:r>
      <w:r w:rsidRPr="00AC3259">
        <w:t xml:space="preserve"> ACS Nano, 2022. </w:t>
      </w:r>
      <w:r w:rsidRPr="00AC3259">
        <w:rPr>
          <w:b/>
        </w:rPr>
        <w:t>16</w:t>
      </w:r>
      <w:r w:rsidRPr="00AC3259">
        <w:t>(2): p. 3027-3035.</w:t>
      </w:r>
    </w:p>
    <w:p w14:paraId="705A1F3E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rPr>
          <w:rFonts w:hint="eastAsia"/>
        </w:rPr>
        <w:t>38.</w:t>
      </w:r>
      <w:r w:rsidRPr="00AC3259">
        <w:rPr>
          <w:rFonts w:hint="eastAsia"/>
        </w:rPr>
        <w:tab/>
        <w:t xml:space="preserve">Ye, M., et al., </w:t>
      </w:r>
      <w:r w:rsidRPr="00AC3259">
        <w:rPr>
          <w:rFonts w:hint="eastAsia"/>
          <w:i/>
        </w:rPr>
        <w:t>Nano</w:t>
      </w:r>
      <w:r w:rsidRPr="00AC3259">
        <w:rPr>
          <w:rFonts w:hint="eastAsia"/>
          <w:i/>
        </w:rPr>
        <w:t>‐</w:t>
      </w:r>
      <w:r w:rsidRPr="00AC3259">
        <w:rPr>
          <w:rFonts w:hint="eastAsia"/>
          <w:i/>
        </w:rPr>
        <w:t xml:space="preserve">Optical Engineering of Anisotropic Phonon Resonances in a Hyperbolic </w:t>
      </w:r>
      <w:r w:rsidRPr="00AC3259">
        <w:rPr>
          <w:rFonts w:hint="eastAsia"/>
          <w:i/>
        </w:rPr>
        <w:t>α‐</w:t>
      </w:r>
      <w:r w:rsidRPr="00AC3259">
        <w:rPr>
          <w:rFonts w:hint="eastAsia"/>
          <w:i/>
        </w:rPr>
        <w:t>MoO3 Metamaterial.</w:t>
      </w:r>
      <w:r w:rsidRPr="00AC3259">
        <w:rPr>
          <w:rFonts w:hint="eastAsia"/>
        </w:rPr>
        <w:t xml:space="preserve"> Advanced Optical Materials, 2022.</w:t>
      </w:r>
    </w:p>
    <w:p w14:paraId="48DB3907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39.</w:t>
      </w:r>
      <w:r w:rsidRPr="00AC3259">
        <w:tab/>
        <w:t xml:space="preserve">Yang, J., et al., </w:t>
      </w:r>
      <w:r w:rsidRPr="00AC3259">
        <w:rPr>
          <w:i/>
        </w:rPr>
        <w:t>High-Q Phonon-polaritons in Spatially Confined Freestanding α-MoO3.</w:t>
      </w:r>
      <w:r w:rsidRPr="00AC3259">
        <w:t xml:space="preserve"> ACS Photonics, 2022. </w:t>
      </w:r>
      <w:r w:rsidRPr="00AC3259">
        <w:rPr>
          <w:b/>
        </w:rPr>
        <w:t>9</w:t>
      </w:r>
      <w:r w:rsidRPr="00AC3259">
        <w:t>(3): p. 905-913.</w:t>
      </w:r>
    </w:p>
    <w:p w14:paraId="12C318D0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40.</w:t>
      </w:r>
      <w:r w:rsidRPr="00AC3259">
        <w:tab/>
        <w:t xml:space="preserve">Hu, G., et al., </w:t>
      </w:r>
      <w:r w:rsidRPr="00AC3259">
        <w:rPr>
          <w:i/>
        </w:rPr>
        <w:t>Topological polaritons and photonic magic angles in twisted alpha-MoO3 bilayers.</w:t>
      </w:r>
      <w:r w:rsidRPr="00AC3259">
        <w:t xml:space="preserve"> Nature, 2020. </w:t>
      </w:r>
      <w:r w:rsidRPr="00AC3259">
        <w:rPr>
          <w:b/>
        </w:rPr>
        <w:t>582</w:t>
      </w:r>
      <w:r w:rsidRPr="00AC3259">
        <w:t>(7811): p. 209-213.</w:t>
      </w:r>
    </w:p>
    <w:p w14:paraId="74F71159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41.</w:t>
      </w:r>
      <w:r w:rsidRPr="00AC3259">
        <w:tab/>
        <w:t xml:space="preserve">Chen, M., et al., </w:t>
      </w:r>
      <w:r w:rsidRPr="00AC3259">
        <w:rPr>
          <w:i/>
        </w:rPr>
        <w:t>Configurable phonon polaritons in twisted alpha-MoO3.</w:t>
      </w:r>
      <w:r w:rsidRPr="00AC3259">
        <w:t xml:space="preserve"> Nat Mater, 2020. </w:t>
      </w:r>
      <w:r w:rsidRPr="00AC3259">
        <w:rPr>
          <w:b/>
        </w:rPr>
        <w:t>19</w:t>
      </w:r>
      <w:r w:rsidRPr="00AC3259">
        <w:t>(12): p. 1307-1311.</w:t>
      </w:r>
    </w:p>
    <w:p w14:paraId="49814A9F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42.</w:t>
      </w:r>
      <w:r w:rsidRPr="00AC3259">
        <w:tab/>
        <w:t xml:space="preserve">Duan, J., et al., </w:t>
      </w:r>
      <w:r w:rsidRPr="00AC3259">
        <w:rPr>
          <w:i/>
        </w:rPr>
        <w:t>Twisted Nano-Optics: Manipulating Light at the Nanoscale with Twisted Phonon Polaritonic Slabs.</w:t>
      </w:r>
      <w:r w:rsidRPr="00AC3259">
        <w:t xml:space="preserve"> Nano Lett, 2020. </w:t>
      </w:r>
      <w:r w:rsidRPr="00AC3259">
        <w:rPr>
          <w:b/>
        </w:rPr>
        <w:t>20</w:t>
      </w:r>
      <w:r w:rsidRPr="00AC3259">
        <w:t>(7): p. 5323-5329.</w:t>
      </w:r>
    </w:p>
    <w:p w14:paraId="38C2AC27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43.</w:t>
      </w:r>
      <w:r w:rsidRPr="00AC3259">
        <w:tab/>
        <w:t xml:space="preserve">Zheng, Z., et al., </w:t>
      </w:r>
      <w:r w:rsidRPr="00AC3259">
        <w:rPr>
          <w:i/>
        </w:rPr>
        <w:t>Phonon Polaritons in Twisted Double-Layers of Hyperbolic van der Waals Crystals.</w:t>
      </w:r>
      <w:r w:rsidRPr="00AC3259">
        <w:t xml:space="preserve"> Nano Lett, 2020. </w:t>
      </w:r>
      <w:r w:rsidRPr="00AC3259">
        <w:rPr>
          <w:b/>
        </w:rPr>
        <w:t>20</w:t>
      </w:r>
      <w:r w:rsidRPr="00AC3259">
        <w:t>(7): p. 5301-5308.</w:t>
      </w:r>
    </w:p>
    <w:p w14:paraId="54162009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44.</w:t>
      </w:r>
      <w:r w:rsidRPr="00AC3259">
        <w:tab/>
        <w:t xml:space="preserve">Duan, J., et al., </w:t>
      </w:r>
      <w:r w:rsidRPr="00AC3259">
        <w:rPr>
          <w:i/>
        </w:rPr>
        <w:t>Enabling propagation of anisotropic polaritons along forbidden directions via a topological transition.</w:t>
      </w:r>
      <w:r w:rsidRPr="00AC3259">
        <w:t xml:space="preserve"> Sci Adv, 2021. </w:t>
      </w:r>
      <w:r w:rsidRPr="00AC3259">
        <w:rPr>
          <w:b/>
        </w:rPr>
        <w:t>7</w:t>
      </w:r>
      <w:r w:rsidRPr="00AC3259">
        <w:t>(14).</w:t>
      </w:r>
    </w:p>
    <w:p w14:paraId="4773F545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45.</w:t>
      </w:r>
      <w:r w:rsidRPr="00AC3259">
        <w:tab/>
        <w:t xml:space="preserve">Zhang, Q., et al., </w:t>
      </w:r>
      <w:r w:rsidRPr="00AC3259">
        <w:rPr>
          <w:i/>
        </w:rPr>
        <w:t>Hybridized Hyperbolic Surface Phonon Polaritons at alpha-MoO3 and Polar Dielectric Interfaces.</w:t>
      </w:r>
      <w:r w:rsidRPr="00AC3259">
        <w:t xml:space="preserve"> Nano Lett, 2021.</w:t>
      </w:r>
    </w:p>
    <w:p w14:paraId="669F6C52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46.</w:t>
      </w:r>
      <w:r w:rsidRPr="00AC3259">
        <w:tab/>
        <w:t xml:space="preserve">Hu, H., et al., </w:t>
      </w:r>
      <w:r w:rsidRPr="00AC3259">
        <w:rPr>
          <w:i/>
        </w:rPr>
        <w:t>Doping-driven topological polaritons in graphene/α-MoO3 heterostructures.</w:t>
      </w:r>
      <w:r w:rsidRPr="00AC3259">
        <w:t xml:space="preserve"> Nature Nanotechnology, 2022.</w:t>
      </w:r>
    </w:p>
    <w:p w14:paraId="40299EAE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47.</w:t>
      </w:r>
      <w:r w:rsidRPr="00AC3259">
        <w:tab/>
        <w:t xml:space="preserve">Duan, J., et al., </w:t>
      </w:r>
      <w:r w:rsidRPr="00AC3259">
        <w:rPr>
          <w:i/>
        </w:rPr>
        <w:t>Planar refraction and lensing of highly confined polaritons in anisotropic media.</w:t>
      </w:r>
      <w:r w:rsidRPr="00AC3259">
        <w:t xml:space="preserve"> Nat Commun, 2021. </w:t>
      </w:r>
      <w:r w:rsidRPr="00AC3259">
        <w:rPr>
          <w:b/>
        </w:rPr>
        <w:t>12</w:t>
      </w:r>
      <w:r w:rsidRPr="00AC3259">
        <w:t>(1): p. 4325.</w:t>
      </w:r>
    </w:p>
    <w:p w14:paraId="1A4B12FC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48.</w:t>
      </w:r>
      <w:r w:rsidRPr="00AC3259">
        <w:tab/>
        <w:t xml:space="preserve">Martin-Sanchez, J., et al., </w:t>
      </w:r>
      <w:r w:rsidRPr="00AC3259">
        <w:rPr>
          <w:i/>
        </w:rPr>
        <w:t>Focusing of in-plane hyperbolic polaritons in van der Waals crystals with tailored infrared nanoantennas.</w:t>
      </w:r>
      <w:r w:rsidRPr="00AC3259">
        <w:t xml:space="preserve"> Sci Adv, 2021. </w:t>
      </w:r>
      <w:r w:rsidRPr="00AC3259">
        <w:rPr>
          <w:b/>
        </w:rPr>
        <w:t>7</w:t>
      </w:r>
      <w:r w:rsidRPr="00AC3259">
        <w:t>(41): p. eabj0127.</w:t>
      </w:r>
    </w:p>
    <w:p w14:paraId="78D23A27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49.</w:t>
      </w:r>
      <w:r w:rsidRPr="00AC3259">
        <w:tab/>
        <w:t xml:space="preserve">Zheng, Z., et al., </w:t>
      </w:r>
      <w:r w:rsidRPr="00AC3259">
        <w:rPr>
          <w:i/>
        </w:rPr>
        <w:t>Controlling and Focusing In-Plane Hyperbolic Phonon Polaritons in alpha-MoO3 with a Curved Plasmonic Antenna.</w:t>
      </w:r>
      <w:r w:rsidRPr="00AC3259">
        <w:t xml:space="preserve"> Adv Mater, 2022. </w:t>
      </w:r>
      <w:r w:rsidRPr="00AC3259">
        <w:rPr>
          <w:b/>
        </w:rPr>
        <w:t>34</w:t>
      </w:r>
      <w:r w:rsidRPr="00AC3259">
        <w:t>(6): p. e2104164.</w:t>
      </w:r>
    </w:p>
    <w:p w14:paraId="3B201078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50.</w:t>
      </w:r>
      <w:r w:rsidRPr="00AC3259">
        <w:tab/>
        <w:t xml:space="preserve">Qu, Y., et al., </w:t>
      </w:r>
      <w:r w:rsidRPr="00AC3259">
        <w:rPr>
          <w:i/>
        </w:rPr>
        <w:t>Tunable Planar Focusing Based on Hyperbolic Phonon Polaritons in alpha-MoO3.</w:t>
      </w:r>
      <w:r w:rsidRPr="00AC3259">
        <w:t xml:space="preserve"> Adv Mater, 2022. </w:t>
      </w:r>
      <w:r w:rsidRPr="00AC3259">
        <w:rPr>
          <w:b/>
        </w:rPr>
        <w:t>34</w:t>
      </w:r>
      <w:r w:rsidRPr="00AC3259">
        <w:t>(23): p. e2105590.</w:t>
      </w:r>
    </w:p>
    <w:p w14:paraId="0EF73B81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51.</w:t>
      </w:r>
      <w:r w:rsidRPr="00AC3259">
        <w:tab/>
        <w:t xml:space="preserve">Alvarez-Perez, G., et al., </w:t>
      </w:r>
      <w:r w:rsidRPr="00AC3259">
        <w:rPr>
          <w:i/>
        </w:rPr>
        <w:t>Negative reflection of nanoscale-confined polaritons in a low-loss natural medium.</w:t>
      </w:r>
      <w:r w:rsidRPr="00AC3259">
        <w:t xml:space="preserve"> Sci Adv, 2022. </w:t>
      </w:r>
      <w:r w:rsidRPr="00AC3259">
        <w:rPr>
          <w:b/>
        </w:rPr>
        <w:t>8</w:t>
      </w:r>
      <w:r w:rsidRPr="00AC3259">
        <w:t>(29): p. eabp8486.</w:t>
      </w:r>
    </w:p>
    <w:p w14:paraId="20DCA51E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52.</w:t>
      </w:r>
      <w:r w:rsidRPr="00AC3259">
        <w:tab/>
        <w:t xml:space="preserve">Zhang, Q., et al., </w:t>
      </w:r>
      <w:r w:rsidRPr="00AC3259">
        <w:rPr>
          <w:i/>
        </w:rPr>
        <w:t>Unidirectionally excited phonon polaritons in high-symmetry orthorhombic crystals.</w:t>
      </w:r>
      <w:r w:rsidRPr="00AC3259">
        <w:t xml:space="preserve"> Sci Adv, 2022. </w:t>
      </w:r>
      <w:r w:rsidRPr="00AC3259">
        <w:rPr>
          <w:b/>
        </w:rPr>
        <w:t>8</w:t>
      </w:r>
      <w:r w:rsidRPr="00AC3259">
        <w:t>(30): p. eabn9774.</w:t>
      </w:r>
    </w:p>
    <w:p w14:paraId="4C61D0B6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53.</w:t>
      </w:r>
      <w:r w:rsidRPr="00AC3259">
        <w:tab/>
        <w:t xml:space="preserve">Sternbach, A.J., et al., </w:t>
      </w:r>
      <w:r w:rsidRPr="00AC3259">
        <w:rPr>
          <w:i/>
        </w:rPr>
        <w:t>Negative refraction in hyperbolic hetero-bicrystals.</w:t>
      </w:r>
      <w:r w:rsidRPr="00AC3259">
        <w:t xml:space="preserve"> Science, 2023. </w:t>
      </w:r>
      <w:r w:rsidRPr="00AC3259">
        <w:rPr>
          <w:b/>
        </w:rPr>
        <w:t>379</w:t>
      </w:r>
      <w:r w:rsidRPr="00AC3259">
        <w:t>(6632): p. 555-557.</w:t>
      </w:r>
    </w:p>
    <w:p w14:paraId="72425539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lastRenderedPageBreak/>
        <w:t>54.</w:t>
      </w:r>
      <w:r w:rsidRPr="00AC3259">
        <w:tab/>
        <w:t xml:space="preserve">Hu, H., et al., </w:t>
      </w:r>
      <w:r w:rsidRPr="00AC3259">
        <w:rPr>
          <w:i/>
        </w:rPr>
        <w:t>Gate-tunable negative refraction of mid-infrared polaritons.</w:t>
      </w:r>
      <w:r w:rsidRPr="00AC3259">
        <w:t xml:space="preserve"> Science, 2023. </w:t>
      </w:r>
      <w:r w:rsidRPr="00AC3259">
        <w:rPr>
          <w:b/>
        </w:rPr>
        <w:t>379</w:t>
      </w:r>
      <w:r w:rsidRPr="00AC3259">
        <w:t>(6632): p. 558-561.</w:t>
      </w:r>
    </w:p>
    <w:p w14:paraId="39EDCE16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55.</w:t>
      </w:r>
      <w:r w:rsidRPr="00AC3259">
        <w:tab/>
        <w:t xml:space="preserve">Herzig Sheinfux, H. and F.H.L. Koppens, </w:t>
      </w:r>
      <w:r w:rsidRPr="00AC3259">
        <w:rPr>
          <w:i/>
        </w:rPr>
        <w:t>The Rise of Twist-Optics.</w:t>
      </w:r>
      <w:r w:rsidRPr="00AC3259">
        <w:t xml:space="preserve"> Nano Lett, 2020. </w:t>
      </w:r>
      <w:r w:rsidRPr="00AC3259">
        <w:rPr>
          <w:b/>
        </w:rPr>
        <w:t>20</w:t>
      </w:r>
      <w:r w:rsidRPr="00AC3259">
        <w:t>(10): p. 6935-6936.</w:t>
      </w:r>
    </w:p>
    <w:p w14:paraId="208C1885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56.</w:t>
      </w:r>
      <w:r w:rsidRPr="00AC3259">
        <w:tab/>
        <w:t xml:space="preserve">Giles, A.J., et al., </w:t>
      </w:r>
      <w:r w:rsidRPr="00AC3259">
        <w:rPr>
          <w:i/>
        </w:rPr>
        <w:t>Ultralow-loss polaritons in isotopically pure boron nitride.</w:t>
      </w:r>
      <w:r w:rsidRPr="00AC3259">
        <w:t xml:space="preserve"> Nat Mater, 2018. </w:t>
      </w:r>
      <w:r w:rsidRPr="00AC3259">
        <w:rPr>
          <w:b/>
        </w:rPr>
        <w:t>17</w:t>
      </w:r>
      <w:r w:rsidRPr="00AC3259">
        <w:t>(2): p. 134-139.</w:t>
      </w:r>
    </w:p>
    <w:p w14:paraId="34519383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57.</w:t>
      </w:r>
      <w:r w:rsidRPr="00AC3259">
        <w:tab/>
        <w:t xml:space="preserve">Ma, W., et al., </w:t>
      </w:r>
      <w:r w:rsidRPr="00AC3259">
        <w:rPr>
          <w:i/>
        </w:rPr>
        <w:t>Ghost hyperbolic surface polaritons in bulk anisotropic crystals.</w:t>
      </w:r>
      <w:r w:rsidRPr="00AC3259">
        <w:t xml:space="preserve"> Nature, 2021. </w:t>
      </w:r>
      <w:r w:rsidRPr="00AC3259">
        <w:rPr>
          <w:b/>
        </w:rPr>
        <w:t>596</w:t>
      </w:r>
      <w:r w:rsidRPr="00AC3259">
        <w:t>(7872): p. 362-366.</w:t>
      </w:r>
    </w:p>
    <w:p w14:paraId="116C5B9F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58.</w:t>
      </w:r>
      <w:r w:rsidRPr="00AC3259">
        <w:tab/>
        <w:t xml:space="preserve">Alvarez-Perez, G., et al., </w:t>
      </w:r>
      <w:r w:rsidRPr="00AC3259">
        <w:rPr>
          <w:i/>
        </w:rPr>
        <w:t>Infrared Permittivity of the Biaxial van der Waals Semiconductor alpha-MoO3 from Near- and Far-Field Correlative Studies.</w:t>
      </w:r>
      <w:r w:rsidRPr="00AC3259">
        <w:t xml:space="preserve"> Adv Mater, 2020. </w:t>
      </w:r>
      <w:r w:rsidRPr="00AC3259">
        <w:rPr>
          <w:b/>
        </w:rPr>
        <w:t>32</w:t>
      </w:r>
      <w:r w:rsidRPr="00AC3259">
        <w:t>(29): p. e1908176.</w:t>
      </w:r>
    </w:p>
    <w:p w14:paraId="2608A0AF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59.</w:t>
      </w:r>
      <w:r w:rsidRPr="00AC3259">
        <w:tab/>
        <w:t xml:space="preserve">Caldwell, J.D., et al., </w:t>
      </w:r>
      <w:r w:rsidRPr="00AC3259">
        <w:rPr>
          <w:i/>
        </w:rPr>
        <w:t>Low-loss, extreme subdiffraction photon confinement via silicon carbide localized surface phonon polariton resonators.</w:t>
      </w:r>
      <w:r w:rsidRPr="00AC3259">
        <w:t xml:space="preserve"> Nano Lett, 2013. </w:t>
      </w:r>
      <w:r w:rsidRPr="00AC3259">
        <w:rPr>
          <w:b/>
        </w:rPr>
        <w:t>13</w:t>
      </w:r>
      <w:r w:rsidRPr="00AC3259">
        <w:t>(8): p. 3690-3697.</w:t>
      </w:r>
    </w:p>
    <w:p w14:paraId="5A8B7A4A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60.</w:t>
      </w:r>
      <w:r w:rsidRPr="00AC3259">
        <w:tab/>
        <w:t xml:space="preserve">Berte, R., et al., </w:t>
      </w:r>
      <w:r w:rsidRPr="00AC3259">
        <w:rPr>
          <w:i/>
        </w:rPr>
        <w:t>Sub-nanometer Thin Oxide Film Sensing with Localized Surface Phonon Polaritons.</w:t>
      </w:r>
      <w:r w:rsidRPr="00AC3259">
        <w:t xml:space="preserve"> ACS Photonics, 2018. </w:t>
      </w:r>
      <w:r w:rsidRPr="00AC3259">
        <w:rPr>
          <w:b/>
        </w:rPr>
        <w:t>5</w:t>
      </w:r>
      <w:r w:rsidRPr="00AC3259">
        <w:t>(7): p. 2807-2815.</w:t>
      </w:r>
    </w:p>
    <w:p w14:paraId="3F2C622B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61.</w:t>
      </w:r>
      <w:r w:rsidRPr="00AC3259">
        <w:tab/>
        <w:t xml:space="preserve">Folland, T.G., et al., </w:t>
      </w:r>
      <w:r w:rsidRPr="00AC3259">
        <w:rPr>
          <w:i/>
        </w:rPr>
        <w:t>Vibrational Coupling to Epsilon-Near-Zero Waveguide Modes.</w:t>
      </w:r>
      <w:r w:rsidRPr="00AC3259">
        <w:t xml:space="preserve"> ACS Photonics, 2020. </w:t>
      </w:r>
      <w:r w:rsidRPr="00AC3259">
        <w:rPr>
          <w:b/>
        </w:rPr>
        <w:t>7</w:t>
      </w:r>
      <w:r w:rsidRPr="00AC3259">
        <w:t>(3): p. 614-621.</w:t>
      </w:r>
    </w:p>
    <w:p w14:paraId="0EAD78A1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62.</w:t>
      </w:r>
      <w:r w:rsidRPr="00AC3259">
        <w:tab/>
        <w:t xml:space="preserve">Razdolski, I., et al., </w:t>
      </w:r>
      <w:r w:rsidRPr="00AC3259">
        <w:rPr>
          <w:i/>
        </w:rPr>
        <w:t>Resonant Enhancement of Second-Harmonic Generation in the Mid-Infrared Using Localized Surface Phonon Polaritons in Subdiffractional Nanostructures.</w:t>
      </w:r>
      <w:r w:rsidRPr="00AC3259">
        <w:t xml:space="preserve"> Nano Lett, 2016. </w:t>
      </w:r>
      <w:r w:rsidRPr="00AC3259">
        <w:rPr>
          <w:b/>
        </w:rPr>
        <w:t>16</w:t>
      </w:r>
      <w:r w:rsidRPr="00AC3259">
        <w:t>(11): p. 6954-6959.</w:t>
      </w:r>
    </w:p>
    <w:p w14:paraId="11339770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63.</w:t>
      </w:r>
      <w:r w:rsidRPr="00AC3259">
        <w:tab/>
        <w:t xml:space="preserve">Gubbin, C.R. and S. De Liberato, </w:t>
      </w:r>
      <w:r w:rsidRPr="00AC3259">
        <w:rPr>
          <w:i/>
        </w:rPr>
        <w:t>Theory of Four-Wave-Mixing in Phonon Polaritons.</w:t>
      </w:r>
      <w:r w:rsidRPr="00AC3259">
        <w:t xml:space="preserve"> ACS Photonics, 2017. </w:t>
      </w:r>
      <w:r w:rsidRPr="00AC3259">
        <w:rPr>
          <w:b/>
        </w:rPr>
        <w:t>5</w:t>
      </w:r>
      <w:r w:rsidRPr="00AC3259">
        <w:t>(2): p. 284-288.</w:t>
      </w:r>
    </w:p>
    <w:p w14:paraId="14824703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64.</w:t>
      </w:r>
      <w:r w:rsidRPr="00AC3259">
        <w:tab/>
        <w:t xml:space="preserve">Greffet, J.J., et al., </w:t>
      </w:r>
      <w:r w:rsidRPr="00AC3259">
        <w:rPr>
          <w:i/>
        </w:rPr>
        <w:t>Coherent emission of light by thermal sources.</w:t>
      </w:r>
      <w:r w:rsidRPr="00AC3259">
        <w:t xml:space="preserve"> Nature, 2002. </w:t>
      </w:r>
      <w:r w:rsidRPr="00AC3259">
        <w:rPr>
          <w:b/>
        </w:rPr>
        <w:t>416</w:t>
      </w:r>
      <w:r w:rsidRPr="00AC3259">
        <w:t>(6876): p. 61-64.</w:t>
      </w:r>
    </w:p>
    <w:p w14:paraId="23D4DE44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65.</w:t>
      </w:r>
      <w:r w:rsidRPr="00AC3259">
        <w:tab/>
        <w:t xml:space="preserve">Lu, G., et al., </w:t>
      </w:r>
      <w:r w:rsidRPr="00AC3259">
        <w:rPr>
          <w:i/>
        </w:rPr>
        <w:t>Engineering the Spectral and Spatial Dispersion of Thermal Emission via Polariton-Phonon Strong Coupling.</w:t>
      </w:r>
      <w:r w:rsidRPr="00AC3259">
        <w:t xml:space="preserve"> Nano Lett, 2021. </w:t>
      </w:r>
      <w:r w:rsidRPr="00AC3259">
        <w:rPr>
          <w:b/>
        </w:rPr>
        <w:t>21</w:t>
      </w:r>
      <w:r w:rsidRPr="00AC3259">
        <w:t>(4): p. 1831-1838.</w:t>
      </w:r>
    </w:p>
    <w:p w14:paraId="2214E50F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66.</w:t>
      </w:r>
      <w:r w:rsidRPr="00AC3259">
        <w:tab/>
        <w:t xml:space="preserve">Zhang, Y., et al., </w:t>
      </w:r>
      <w:r w:rsidRPr="00AC3259">
        <w:rPr>
          <w:i/>
        </w:rPr>
        <w:t>Tunable Cherenkov Radiation of Phonon Polaritons in Silver Nanowire/Hexagonal Boron Nitride Heterostructures.</w:t>
      </w:r>
      <w:r w:rsidRPr="00AC3259">
        <w:t xml:space="preserve"> Nano Lett, 2020. </w:t>
      </w:r>
      <w:r w:rsidRPr="00AC3259">
        <w:rPr>
          <w:b/>
        </w:rPr>
        <w:t>20</w:t>
      </w:r>
      <w:r w:rsidRPr="00AC3259">
        <w:t>(4): p. 2770-2777.</w:t>
      </w:r>
    </w:p>
    <w:p w14:paraId="7EEE1238" w14:textId="77777777" w:rsidR="00AC3259" w:rsidRPr="00AC3259" w:rsidRDefault="00AC3259" w:rsidP="005A4D81">
      <w:pPr>
        <w:pStyle w:val="EndNoteBibliography"/>
        <w:spacing w:after="0"/>
        <w:ind w:left="720" w:hanging="720"/>
        <w:jc w:val="both"/>
      </w:pPr>
      <w:r w:rsidRPr="00AC3259">
        <w:t>67.</w:t>
      </w:r>
      <w:r w:rsidRPr="00AC3259">
        <w:tab/>
        <w:t xml:space="preserve">He, M., et al., </w:t>
      </w:r>
      <w:r w:rsidRPr="00AC3259">
        <w:rPr>
          <w:i/>
        </w:rPr>
        <w:t>Guided Mid-IR and Near-IR Light within a Hybrid Hyperbolic-Material/Silicon Waveguide Heterostructure.</w:t>
      </w:r>
      <w:r w:rsidRPr="00AC3259">
        <w:t xml:space="preserve"> Adv Mater, 2021. </w:t>
      </w:r>
      <w:r w:rsidRPr="00AC3259">
        <w:rPr>
          <w:b/>
        </w:rPr>
        <w:t>33</w:t>
      </w:r>
      <w:r w:rsidRPr="00AC3259">
        <w:t>(11): p. e2004305.</w:t>
      </w:r>
    </w:p>
    <w:p w14:paraId="789F067C" w14:textId="77777777" w:rsidR="00AC3259" w:rsidRPr="00AC3259" w:rsidRDefault="00AC3259" w:rsidP="005A4D81">
      <w:pPr>
        <w:pStyle w:val="EndNoteBibliography"/>
        <w:ind w:left="720" w:hanging="720"/>
        <w:jc w:val="both"/>
      </w:pPr>
      <w:r w:rsidRPr="00AC3259">
        <w:t>68.</w:t>
      </w:r>
      <w:r w:rsidRPr="00AC3259">
        <w:tab/>
        <w:t xml:space="preserve">Álvarez-Pérez, G., et al., </w:t>
      </w:r>
      <w:r w:rsidRPr="00AC3259">
        <w:rPr>
          <w:i/>
        </w:rPr>
        <w:t>Analytical approximations for the dispersion of electromagnetic modes in slabs of biaxial crystals.</w:t>
      </w:r>
      <w:r w:rsidRPr="00AC3259">
        <w:t xml:space="preserve"> Physical Review B, 2019. </w:t>
      </w:r>
      <w:r w:rsidRPr="00AC3259">
        <w:rPr>
          <w:b/>
        </w:rPr>
        <w:t>100</w:t>
      </w:r>
      <w:r w:rsidRPr="00AC3259">
        <w:t>(23).</w:t>
      </w:r>
    </w:p>
    <w:p w14:paraId="0F354DE7" w14:textId="77777777" w:rsidR="000402C8" w:rsidRDefault="00AA18CB" w:rsidP="00097DCF">
      <w:pPr>
        <w:jc w:val="both"/>
      </w:pPr>
      <w:r>
        <w:fldChar w:fldCharType="end"/>
      </w:r>
    </w:p>
    <w:p w14:paraId="406F0612" w14:textId="77777777" w:rsidR="000402C8" w:rsidRDefault="000402C8">
      <w:r>
        <w:br w:type="page"/>
      </w:r>
    </w:p>
    <w:p w14:paraId="2CE937A2" w14:textId="77777777" w:rsidR="000402C8" w:rsidRPr="00B462B1" w:rsidRDefault="000402C8" w:rsidP="00097DCF">
      <w:pPr>
        <w:jc w:val="both"/>
        <w:rPr>
          <w:b/>
          <w:bCs/>
        </w:rPr>
      </w:pPr>
      <w:r w:rsidRPr="00B462B1">
        <w:rPr>
          <w:b/>
          <w:bCs/>
        </w:rPr>
        <w:lastRenderedPageBreak/>
        <w:t>TOC figure:</w:t>
      </w:r>
    </w:p>
    <w:p w14:paraId="65066D3B" w14:textId="77777777" w:rsidR="00AF0916" w:rsidRDefault="000F5712" w:rsidP="00097DCF">
      <w:pPr>
        <w:jc w:val="both"/>
      </w:pPr>
      <w:r>
        <w:rPr>
          <w:noProof/>
        </w:rPr>
        <w:drawing>
          <wp:inline distT="0" distB="0" distL="0" distR="0" wp14:anchorId="48826DA5" wp14:editId="57503FA0">
            <wp:extent cx="1978660" cy="1801495"/>
            <wp:effectExtent l="0" t="0" r="2540" b="8255"/>
            <wp:docPr id="6" name="Picture 6" descr="Shap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Shap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78660" cy="1801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3D8700" w14:textId="69E8534F" w:rsidR="001B1ECA" w:rsidRPr="00097DCF" w:rsidRDefault="00AF0916" w:rsidP="00097DCF">
      <w:pPr>
        <w:jc w:val="both"/>
      </w:pPr>
      <w:r>
        <w:t xml:space="preserve">Highly confined, directionally dependent in-plane hyperbolic light propagation </w:t>
      </w:r>
      <w:r w:rsidR="00FB73F0">
        <w:t xml:space="preserve">is demonstrated </w:t>
      </w:r>
      <w:r>
        <w:t>in a heterostructure composed of a 3C-SiC NW on α-MoO</w:t>
      </w:r>
      <w:r w:rsidRPr="6C83EAB6">
        <w:rPr>
          <w:vertAlign w:val="subscript"/>
        </w:rPr>
        <w:t>3</w:t>
      </w:r>
      <w:r>
        <w:t xml:space="preserve"> flake.</w:t>
      </w:r>
      <w:r w:rsidR="00F5639C" w:rsidRPr="00F5639C">
        <w:t xml:space="preserve"> </w:t>
      </w:r>
      <w:r w:rsidR="00FB73F0">
        <w:t>Such low-dimensional heterostructure</w:t>
      </w:r>
      <w:r w:rsidR="00F5639C" w:rsidRPr="00F5639C">
        <w:t xml:space="preserve"> showcases the efficient and precise manipulation of the extremely anisotropic light-matter interactions at the deeply subwavelength scale, opening opportunities for a wide range of IR applications.</w:t>
      </w:r>
      <w:r w:rsidR="0061386A">
        <w:fldChar w:fldCharType="begin"/>
      </w:r>
      <w:r w:rsidR="0061386A">
        <w:instrText xml:space="preserve"> ADDIN </w:instrText>
      </w:r>
      <w:r w:rsidR="0061386A">
        <w:fldChar w:fldCharType="end"/>
      </w:r>
    </w:p>
    <w:sectPr w:rsidR="001B1ECA" w:rsidRPr="00097DC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85FA02" w14:textId="77777777" w:rsidR="00E869EB" w:rsidRDefault="00E869EB" w:rsidP="001B1ECA">
      <w:pPr>
        <w:spacing w:after="0" w:line="240" w:lineRule="auto"/>
      </w:pPr>
      <w:r>
        <w:separator/>
      </w:r>
    </w:p>
  </w:endnote>
  <w:endnote w:type="continuationSeparator" w:id="0">
    <w:p w14:paraId="56D840CC" w14:textId="77777777" w:rsidR="00E869EB" w:rsidRDefault="00E869EB" w:rsidP="001B1ECA">
      <w:pPr>
        <w:spacing w:after="0" w:line="240" w:lineRule="auto"/>
      </w:pPr>
      <w:r>
        <w:continuationSeparator/>
      </w:r>
    </w:p>
  </w:endnote>
  <w:endnote w:type="continuationNotice" w:id="1">
    <w:p w14:paraId="067571D4" w14:textId="77777777" w:rsidR="00E869EB" w:rsidRDefault="00E869EB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889971" w14:textId="77777777" w:rsidR="00E869EB" w:rsidRDefault="00E869EB" w:rsidP="001B1ECA">
      <w:pPr>
        <w:spacing w:after="0" w:line="240" w:lineRule="auto"/>
      </w:pPr>
      <w:r>
        <w:separator/>
      </w:r>
    </w:p>
  </w:footnote>
  <w:footnote w:type="continuationSeparator" w:id="0">
    <w:p w14:paraId="6A110F11" w14:textId="77777777" w:rsidR="00E869EB" w:rsidRDefault="00E869EB" w:rsidP="001B1ECA">
      <w:pPr>
        <w:spacing w:after="0" w:line="240" w:lineRule="auto"/>
      </w:pPr>
      <w:r>
        <w:continuationSeparator/>
      </w:r>
    </w:p>
  </w:footnote>
  <w:footnote w:type="continuationNotice" w:id="1">
    <w:p w14:paraId="4EA5020C" w14:textId="77777777" w:rsidR="00E869EB" w:rsidRDefault="00E869EB">
      <w:pPr>
        <w:spacing w:after="0" w:line="240" w:lineRule="auto"/>
      </w:pPr>
    </w:p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okKN9j5XX36Nai" int2:id="BqG25GXd">
      <int2:state int2:value="Rejected" int2:type="LegacyProofing"/>
    </int2:textHash>
    <int2:textHash int2:hashCode="dRVTUwdgtrt7C7" int2:id="CQRny31n">
      <int2:state int2:value="Rejected" int2:type="LegacyProofing"/>
    </int2:textHash>
    <int2:textHash int2:hashCode="wnJtCUX2IDEekG" int2:id="Gx1Wi6ua">
      <int2:state int2:value="Rejected" int2:type="LegacyProofing"/>
    </int2:textHash>
    <int2:textHash int2:hashCode="Sso1n6G3jlG8gi" int2:id="HsmEVtfb">
      <int2:state int2:value="Rejected" int2:type="LegacyProofing"/>
    </int2:textHash>
    <int2:textHash int2:hashCode="JswyF75kDoIgES" int2:id="TBSK6Y0o">
      <int2:state int2:value="Rejected" int2:type="LegacyProofing"/>
    </int2:textHash>
    <int2:textHash int2:hashCode="BC3EUS+j05HFFw" int2:id="Yh4t2qon">
      <int2:state int2:value="Rejected" int2:type="LegacyProofing"/>
    </int2:textHash>
    <int2:textHash int2:hashCode="qqzYrC2RTxQ+lz" int2:id="aLNT1rwY">
      <int2:state int2:value="Rejected" int2:type="LegacyProofing"/>
    </int2:textHash>
    <int2:textHash int2:hashCode="VUR/wfDoiHBm7o" int2:id="hhjLpAE3">
      <int2:state int2:value="Rejected" int2:type="LegacyProofing"/>
    </int2:textHash>
    <int2:textHash int2:hashCode="sLeexvy/GTaTIl" int2:id="kQ07QGlm">
      <int2:state int2:value="Rejected" int2:type="LegacyProofing"/>
    </int2:textHash>
    <int2:bookmark int2:bookmarkName="_Int_TEqnJauR" int2:invalidationBookmarkName="" int2:hashCode="5DmQWBNjDRrSJV" int2:id="1NcRuWv4">
      <int2:state int2:value="Rejected" int2:type="AugLoop_Text_Critique"/>
    </int2:bookmark>
    <int2:bookmark int2:bookmarkName="_Int_RVOMxP8n" int2:invalidationBookmarkName="" int2:hashCode="Ay5aXsfcOIZahn" int2:id="1kgXh3KV">
      <int2:state int2:value="Rejected" int2:type="AugLoop_Text_Critique"/>
    </int2:bookmark>
    <int2:bookmark int2:bookmarkName="_Int_atwCpLpB" int2:invalidationBookmarkName="" int2:hashCode="5DmQWBNjDRrSJV" int2:id="2r8v5Ws5">
      <int2:state int2:value="Rejected" int2:type="AugLoop_Text_Critique"/>
    </int2:bookmark>
    <int2:bookmark int2:bookmarkName="_Int_xnkAnPSc" int2:invalidationBookmarkName="" int2:hashCode="5W/yYQG/tKUMa4" int2:id="wdS46J33">
      <int2:state int2:value="Rejected" int2:type="AugLoop_Text_Critique"/>
    </int2:bookmark>
    <int2:bookmark int2:bookmarkName="_Int_9RNDiyIa" int2:invalidationBookmarkName="" int2:hashCode="2ZWfSnc5bUQwJI" int2:id="w9scqgz3">
      <int2:state int2:value="Rejected" int2:type="AugLoop_Text_Critique"/>
    </int2:bookmark>
    <int2:bookmark int2:bookmarkName="_Int_nBI1STCs" int2:invalidationBookmarkName="" int2:hashCode="5DmQWBNjDRrSJV" int2:id="7v8MkKfz">
      <int2:state int2:value="Rejected" int2:type="AugLoop_Text_Critique"/>
    </int2:bookmark>
    <int2:bookmark int2:bookmarkName="_Int_8AyItExz" int2:invalidationBookmarkName="" int2:hashCode="Vwl39aB3mYXaDq" int2:id="882mfSfb">
      <int2:state int2:value="Rejected" int2:type="AugLoop_Text_Critique"/>
    </int2:bookmark>
    <int2:bookmark int2:bookmarkName="_Int_XJNL7VHF" int2:invalidationBookmarkName="" int2:hashCode="y2l86yt0dHb+yM" int2:id="DfZw8l5n">
      <int2:state int2:value="Rejected" int2:type="AugLoop_Text_Critique"/>
    </int2:bookmark>
    <int2:bookmark int2:bookmarkName="_Int_P7Yjr8s6" int2:invalidationBookmarkName="" int2:hashCode="5W/yYQG/tKUMa4" int2:id="GTcmK7al">
      <int2:state int2:value="Rejected" int2:type="AugLoop_Text_Critique"/>
    </int2:bookmark>
    <int2:bookmark int2:bookmarkName="_Int_1YoOQ6JH" int2:invalidationBookmarkName="" int2:hashCode="CTnD/lwNXSv/QN" int2:id="HFxvp3a1">
      <int2:state int2:value="Rejected" int2:type="AugLoop_Text_Critique"/>
    </int2:bookmark>
    <int2:bookmark int2:bookmarkName="_Int_2uqUqtBa" int2:invalidationBookmarkName="" int2:hashCode="5W/yYQG/tKUMa4" int2:id="K2kQUmlX">
      <int2:state int2:value="Rejected" int2:type="AugLoop_Text_Critique"/>
    </int2:bookmark>
    <int2:bookmark int2:bookmarkName="_Int_aUBQb6kh" int2:invalidationBookmarkName="" int2:hashCode="YqYtxeezDdG1MV" int2:id="KcHFChdJ">
      <int2:state int2:value="Rejected" int2:type="AugLoop_Acronyms_AcronymsCritique"/>
    </int2:bookmark>
    <int2:bookmark int2:bookmarkName="_Int_IPsIgnYk" int2:invalidationBookmarkName="" int2:hashCode="5W/yYQG/tKUMa4" int2:id="KrduYjp2">
      <int2:state int2:value="Rejected" int2:type="AugLoop_Text_Critique"/>
    </int2:bookmark>
    <int2:bookmark int2:bookmarkName="_Int_goL3hKe2" int2:invalidationBookmarkName="" int2:hashCode="5W/yYQG/tKUMa4" int2:id="Q8iGxwts">
      <int2:state int2:value="Rejected" int2:type="AugLoop_Text_Critique"/>
    </int2:bookmark>
    <int2:bookmark int2:bookmarkName="_Int_KBhyqkKf" int2:invalidationBookmarkName="" int2:hashCode="5W/yYQG/tKUMa4" int2:id="QNoiMGAB">
      <int2:state int2:value="Rejected" int2:type="AugLoop_Text_Critique"/>
    </int2:bookmark>
    <int2:bookmark int2:bookmarkName="_Int_cHlkU6af" int2:invalidationBookmarkName="" int2:hashCode="5W/yYQG/tKUMa4" int2:id="w546i78D">
      <int2:state int2:value="Rejected" int2:type="AugLoop_Text_Critique"/>
    </int2:bookmark>
    <int2:bookmark int2:bookmarkName="_Int_gTLlM2oP" int2:invalidationBookmarkName="" int2:hashCode="5DmQWBNjDRrSJV" int2:id="ZtEGmTDp">
      <int2:state int2:value="Rejected" int2:type="AugLoop_Text_Critique"/>
    </int2:bookmark>
    <int2:bookmark int2:bookmarkName="_Int_suFJ63f3" int2:invalidationBookmarkName="" int2:hashCode="5W/yYQG/tKUMa4" int2:id="dNu3DSme">
      <int2:state int2:value="Rejected" int2:type="AugLoop_Text_Critique"/>
    </int2:bookmark>
    <int2:bookmark int2:bookmarkName="_Int_PFbBLjba" int2:invalidationBookmarkName="" int2:hashCode="5W/yYQG/tKUMa4" int2:id="vliLWp4g">
      <int2:state int2:value="Rejected" int2:type="AugLoop_Text_Critique"/>
    </int2:bookmark>
    <int2:bookmark int2:bookmarkName="_Int_IHR1iY3H" int2:invalidationBookmarkName="" int2:hashCode="VR54UVA8AUpDlG" int2:id="uk2R8pem">
      <int2:state int2:value="Rejected" int2:type="AugLoop_Acronyms_AcronymsCritique"/>
    </int2:bookmark>
    <int2:bookmark int2:bookmarkName="_Int_VGNNmFVi" int2:invalidationBookmarkName="" int2:hashCode="DLbOPR6K0qI+E4" int2:id="tuTN4gTJ">
      <int2:state int2:value="Rejected" int2:type="AugLoop_Acronyms_AcronymsCritique"/>
    </int2:bookmark>
    <int2:bookmark int2:bookmarkName="_Int_ldRDxMsp" int2:invalidationBookmarkName="" int2:hashCode="5DmQWBNjDRrSJV" int2:id="ueZhRSaC">
      <int2:state int2:value="Rejected" int2:type="AugLoop_Text_Critique"/>
    </int2:bookmark>
    <int2:bookmark int2:bookmarkName="_Int_3iUS5NVc" int2:invalidationBookmarkName="" int2:hashCode="5W/yYQG/tKUMa4" int2:id="mp5ZrgzH">
      <int2:state int2:value="Rejected" int2:type="AugLoop_Text_Critique"/>
    </int2:bookmark>
    <int2:bookmark int2:bookmarkName="_Int_8RE4gQEo" int2:invalidationBookmarkName="" int2:hashCode="MuVTADjctQM74G" int2:id="si8tHdtf">
      <int2:state int2:value="Rejected" int2:type="AugLoop_Text_Critique"/>
    </int2:bookmark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2E3A36"/>
    <w:multiLevelType w:val="hybridMultilevel"/>
    <w:tmpl w:val="93688110"/>
    <w:lvl w:ilvl="0" w:tplc="A5D6AA7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43625D"/>
    <w:multiLevelType w:val="hybridMultilevel"/>
    <w:tmpl w:val="E15C35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29118671">
    <w:abstractNumId w:val="0"/>
  </w:num>
  <w:num w:numId="2" w16cid:durableId="128530678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9rprex8az0rpewavapt0f65xr5df5sasrt&quot;&gt;Infrared Nanophotonics&lt;record-ids&gt;&lt;item&gt;10&lt;/item&gt;&lt;item&gt;11&lt;/item&gt;&lt;item&gt;12&lt;/item&gt;&lt;item&gt;30&lt;/item&gt;&lt;item&gt;32&lt;/item&gt;&lt;item&gt;44&lt;/item&gt;&lt;item&gt;50&lt;/item&gt;&lt;item&gt;73&lt;/item&gt;&lt;item&gt;74&lt;/item&gt;&lt;item&gt;76&lt;/item&gt;&lt;item&gt;77&lt;/item&gt;&lt;item&gt;78&lt;/item&gt;&lt;item&gt;79&lt;/item&gt;&lt;item&gt;99&lt;/item&gt;&lt;item&gt;134&lt;/item&gt;&lt;item&gt;157&lt;/item&gt;&lt;item&gt;163&lt;/item&gt;&lt;item&gt;182&lt;/item&gt;&lt;item&gt;184&lt;/item&gt;&lt;item&gt;312&lt;/item&gt;&lt;item&gt;333&lt;/item&gt;&lt;item&gt;345&lt;/item&gt;&lt;item&gt;346&lt;/item&gt;&lt;item&gt;388&lt;/item&gt;&lt;item&gt;408&lt;/item&gt;&lt;item&gt;428&lt;/item&gt;&lt;item&gt;429&lt;/item&gt;&lt;item&gt;431&lt;/item&gt;&lt;item&gt;433&lt;/item&gt;&lt;item&gt;440&lt;/item&gt;&lt;item&gt;441&lt;/item&gt;&lt;item&gt;444&lt;/item&gt;&lt;item&gt;450&lt;/item&gt;&lt;item&gt;451&lt;/item&gt;&lt;item&gt;454&lt;/item&gt;&lt;item&gt;455&lt;/item&gt;&lt;item&gt;457&lt;/item&gt;&lt;item&gt;458&lt;/item&gt;&lt;item&gt;459&lt;/item&gt;&lt;item&gt;460&lt;/item&gt;&lt;item&gt;461&lt;/item&gt;&lt;item&gt;462&lt;/item&gt;&lt;item&gt;463&lt;/item&gt;&lt;item&gt;464&lt;/item&gt;&lt;item&gt;465&lt;/item&gt;&lt;item&gt;466&lt;/item&gt;&lt;item&gt;467&lt;/item&gt;&lt;item&gt;468&lt;/item&gt;&lt;item&gt;469&lt;/item&gt;&lt;item&gt;470&lt;/item&gt;&lt;item&gt;471&lt;/item&gt;&lt;item&gt;473&lt;/item&gt;&lt;item&gt;474&lt;/item&gt;&lt;item&gt;475&lt;/item&gt;&lt;item&gt;476&lt;/item&gt;&lt;item&gt;477&lt;/item&gt;&lt;item&gt;478&lt;/item&gt;&lt;item&gt;479&lt;/item&gt;&lt;item&gt;480&lt;/item&gt;&lt;item&gt;482&lt;/item&gt;&lt;item&gt;485&lt;/item&gt;&lt;item&gt;487&lt;/item&gt;&lt;item&gt;488&lt;/item&gt;&lt;item&gt;497&lt;/item&gt;&lt;item&gt;501&lt;/item&gt;&lt;item&gt;502&lt;/item&gt;&lt;item&gt;544&lt;/item&gt;&lt;item&gt;545&lt;/item&gt;&lt;/record-ids&gt;&lt;/item&gt;&lt;/Libraries&gt;"/>
  </w:docVars>
  <w:rsids>
    <w:rsidRoot w:val="00C41231"/>
    <w:rsid w:val="0000116C"/>
    <w:rsid w:val="00001AC9"/>
    <w:rsid w:val="00001ACB"/>
    <w:rsid w:val="00001E45"/>
    <w:rsid w:val="00003E7E"/>
    <w:rsid w:val="00004C8F"/>
    <w:rsid w:val="000053AC"/>
    <w:rsid w:val="00005753"/>
    <w:rsid w:val="000060E4"/>
    <w:rsid w:val="00010260"/>
    <w:rsid w:val="00011639"/>
    <w:rsid w:val="00011733"/>
    <w:rsid w:val="00012C15"/>
    <w:rsid w:val="00012C84"/>
    <w:rsid w:val="000145D6"/>
    <w:rsid w:val="00014618"/>
    <w:rsid w:val="000155EF"/>
    <w:rsid w:val="00015C8B"/>
    <w:rsid w:val="000175DA"/>
    <w:rsid w:val="00017F65"/>
    <w:rsid w:val="00021D2F"/>
    <w:rsid w:val="00022C7E"/>
    <w:rsid w:val="00022EA7"/>
    <w:rsid w:val="00023B38"/>
    <w:rsid w:val="00024EF7"/>
    <w:rsid w:val="00026A0B"/>
    <w:rsid w:val="00026AB5"/>
    <w:rsid w:val="000302B1"/>
    <w:rsid w:val="00031B96"/>
    <w:rsid w:val="000352D2"/>
    <w:rsid w:val="00035C93"/>
    <w:rsid w:val="00035DF7"/>
    <w:rsid w:val="00037557"/>
    <w:rsid w:val="000375DA"/>
    <w:rsid w:val="000402C8"/>
    <w:rsid w:val="00040EFB"/>
    <w:rsid w:val="00041CA9"/>
    <w:rsid w:val="00041DC4"/>
    <w:rsid w:val="0004210E"/>
    <w:rsid w:val="0004295C"/>
    <w:rsid w:val="0004343D"/>
    <w:rsid w:val="000447CE"/>
    <w:rsid w:val="000471CE"/>
    <w:rsid w:val="000473E4"/>
    <w:rsid w:val="00050E4A"/>
    <w:rsid w:val="00051F44"/>
    <w:rsid w:val="000520E7"/>
    <w:rsid w:val="0005218C"/>
    <w:rsid w:val="000533B1"/>
    <w:rsid w:val="000534BB"/>
    <w:rsid w:val="00053897"/>
    <w:rsid w:val="00053FDD"/>
    <w:rsid w:val="00055DD6"/>
    <w:rsid w:val="00056946"/>
    <w:rsid w:val="0006025B"/>
    <w:rsid w:val="00060A61"/>
    <w:rsid w:val="00061AE3"/>
    <w:rsid w:val="00062084"/>
    <w:rsid w:val="00062A2E"/>
    <w:rsid w:val="00063EDB"/>
    <w:rsid w:val="00064772"/>
    <w:rsid w:val="00064D91"/>
    <w:rsid w:val="000665FC"/>
    <w:rsid w:val="00067254"/>
    <w:rsid w:val="00067A80"/>
    <w:rsid w:val="000708A4"/>
    <w:rsid w:val="00070CBD"/>
    <w:rsid w:val="00071D6F"/>
    <w:rsid w:val="00071F43"/>
    <w:rsid w:val="000732EB"/>
    <w:rsid w:val="00073962"/>
    <w:rsid w:val="00076270"/>
    <w:rsid w:val="00076A9B"/>
    <w:rsid w:val="00077288"/>
    <w:rsid w:val="00077B1E"/>
    <w:rsid w:val="00077BA7"/>
    <w:rsid w:val="00077FB5"/>
    <w:rsid w:val="00080A75"/>
    <w:rsid w:val="0008372D"/>
    <w:rsid w:val="00083740"/>
    <w:rsid w:val="00086203"/>
    <w:rsid w:val="0008632E"/>
    <w:rsid w:val="00086A17"/>
    <w:rsid w:val="000870CD"/>
    <w:rsid w:val="00087943"/>
    <w:rsid w:val="00087B32"/>
    <w:rsid w:val="00090BF4"/>
    <w:rsid w:val="00091639"/>
    <w:rsid w:val="000941D4"/>
    <w:rsid w:val="00094ACC"/>
    <w:rsid w:val="00094CE8"/>
    <w:rsid w:val="000950C5"/>
    <w:rsid w:val="00096C0F"/>
    <w:rsid w:val="00096C8C"/>
    <w:rsid w:val="000972D9"/>
    <w:rsid w:val="00097432"/>
    <w:rsid w:val="00097DCF"/>
    <w:rsid w:val="00097EA9"/>
    <w:rsid w:val="000A062D"/>
    <w:rsid w:val="000A165E"/>
    <w:rsid w:val="000A1674"/>
    <w:rsid w:val="000A22A5"/>
    <w:rsid w:val="000A2899"/>
    <w:rsid w:val="000A3125"/>
    <w:rsid w:val="000A3F66"/>
    <w:rsid w:val="000A589E"/>
    <w:rsid w:val="000A6662"/>
    <w:rsid w:val="000A67DD"/>
    <w:rsid w:val="000A7877"/>
    <w:rsid w:val="000B035F"/>
    <w:rsid w:val="000B0374"/>
    <w:rsid w:val="000B181E"/>
    <w:rsid w:val="000B305A"/>
    <w:rsid w:val="000B33E0"/>
    <w:rsid w:val="000B3601"/>
    <w:rsid w:val="000B3D2E"/>
    <w:rsid w:val="000B66B6"/>
    <w:rsid w:val="000B688D"/>
    <w:rsid w:val="000B6E46"/>
    <w:rsid w:val="000B7F3F"/>
    <w:rsid w:val="000C01B0"/>
    <w:rsid w:val="000C01D9"/>
    <w:rsid w:val="000C19AA"/>
    <w:rsid w:val="000C344C"/>
    <w:rsid w:val="000C35F9"/>
    <w:rsid w:val="000C3A0E"/>
    <w:rsid w:val="000C48E6"/>
    <w:rsid w:val="000C48EE"/>
    <w:rsid w:val="000C7570"/>
    <w:rsid w:val="000C7750"/>
    <w:rsid w:val="000D19CC"/>
    <w:rsid w:val="000D1ADE"/>
    <w:rsid w:val="000D21C6"/>
    <w:rsid w:val="000D23C4"/>
    <w:rsid w:val="000D2807"/>
    <w:rsid w:val="000D2B6C"/>
    <w:rsid w:val="000D3217"/>
    <w:rsid w:val="000D413F"/>
    <w:rsid w:val="000D4568"/>
    <w:rsid w:val="000D51CB"/>
    <w:rsid w:val="000D6381"/>
    <w:rsid w:val="000D68C7"/>
    <w:rsid w:val="000D6A53"/>
    <w:rsid w:val="000D7D22"/>
    <w:rsid w:val="000D7E48"/>
    <w:rsid w:val="000E20BE"/>
    <w:rsid w:val="000E2D0A"/>
    <w:rsid w:val="000E59CD"/>
    <w:rsid w:val="000E7CBE"/>
    <w:rsid w:val="000F08E7"/>
    <w:rsid w:val="000F10B5"/>
    <w:rsid w:val="000F1B13"/>
    <w:rsid w:val="000F2154"/>
    <w:rsid w:val="000F2FAA"/>
    <w:rsid w:val="000F5413"/>
    <w:rsid w:val="000F5514"/>
    <w:rsid w:val="000F5712"/>
    <w:rsid w:val="000F5D39"/>
    <w:rsid w:val="000F6880"/>
    <w:rsid w:val="000F6956"/>
    <w:rsid w:val="000F719D"/>
    <w:rsid w:val="000F73D8"/>
    <w:rsid w:val="000F7ED1"/>
    <w:rsid w:val="00101677"/>
    <w:rsid w:val="001017FB"/>
    <w:rsid w:val="00102312"/>
    <w:rsid w:val="00102C1D"/>
    <w:rsid w:val="00104E93"/>
    <w:rsid w:val="0011013E"/>
    <w:rsid w:val="0011062B"/>
    <w:rsid w:val="001134E0"/>
    <w:rsid w:val="0011381E"/>
    <w:rsid w:val="00115F41"/>
    <w:rsid w:val="001161D9"/>
    <w:rsid w:val="0012087C"/>
    <w:rsid w:val="00120DBE"/>
    <w:rsid w:val="00121035"/>
    <w:rsid w:val="00121DFD"/>
    <w:rsid w:val="00122415"/>
    <w:rsid w:val="00122497"/>
    <w:rsid w:val="00122499"/>
    <w:rsid w:val="00124BFB"/>
    <w:rsid w:val="00127E65"/>
    <w:rsid w:val="00132C6C"/>
    <w:rsid w:val="00134C69"/>
    <w:rsid w:val="00134D62"/>
    <w:rsid w:val="00134F88"/>
    <w:rsid w:val="00135804"/>
    <w:rsid w:val="00135955"/>
    <w:rsid w:val="00135E3A"/>
    <w:rsid w:val="00135E9C"/>
    <w:rsid w:val="001371A5"/>
    <w:rsid w:val="00137D51"/>
    <w:rsid w:val="00137E0D"/>
    <w:rsid w:val="00137E55"/>
    <w:rsid w:val="00137E97"/>
    <w:rsid w:val="00141487"/>
    <w:rsid w:val="00144073"/>
    <w:rsid w:val="00144303"/>
    <w:rsid w:val="00144A18"/>
    <w:rsid w:val="00144BF1"/>
    <w:rsid w:val="00144D3B"/>
    <w:rsid w:val="001456EF"/>
    <w:rsid w:val="001462E7"/>
    <w:rsid w:val="00146619"/>
    <w:rsid w:val="00147BAC"/>
    <w:rsid w:val="00147EF2"/>
    <w:rsid w:val="00150AE5"/>
    <w:rsid w:val="00151B97"/>
    <w:rsid w:val="00153188"/>
    <w:rsid w:val="00153527"/>
    <w:rsid w:val="00153C77"/>
    <w:rsid w:val="001543B6"/>
    <w:rsid w:val="00155CCE"/>
    <w:rsid w:val="0015631F"/>
    <w:rsid w:val="001564E7"/>
    <w:rsid w:val="00160C38"/>
    <w:rsid w:val="00163D54"/>
    <w:rsid w:val="0016710E"/>
    <w:rsid w:val="00170EB3"/>
    <w:rsid w:val="00170F69"/>
    <w:rsid w:val="001717A7"/>
    <w:rsid w:val="00173513"/>
    <w:rsid w:val="00175732"/>
    <w:rsid w:val="00176D6E"/>
    <w:rsid w:val="0017709F"/>
    <w:rsid w:val="0018096A"/>
    <w:rsid w:val="00180B79"/>
    <w:rsid w:val="00181D73"/>
    <w:rsid w:val="00181F36"/>
    <w:rsid w:val="001825EF"/>
    <w:rsid w:val="0018316C"/>
    <w:rsid w:val="00184CB1"/>
    <w:rsid w:val="001856CB"/>
    <w:rsid w:val="00185866"/>
    <w:rsid w:val="00191722"/>
    <w:rsid w:val="00192670"/>
    <w:rsid w:val="0019315F"/>
    <w:rsid w:val="00194144"/>
    <w:rsid w:val="0019451C"/>
    <w:rsid w:val="00195707"/>
    <w:rsid w:val="001965B7"/>
    <w:rsid w:val="001965D1"/>
    <w:rsid w:val="00196BF3"/>
    <w:rsid w:val="00197469"/>
    <w:rsid w:val="001A052E"/>
    <w:rsid w:val="001A1548"/>
    <w:rsid w:val="001A2234"/>
    <w:rsid w:val="001A3328"/>
    <w:rsid w:val="001A3448"/>
    <w:rsid w:val="001A41EE"/>
    <w:rsid w:val="001A4BDC"/>
    <w:rsid w:val="001A52AE"/>
    <w:rsid w:val="001A62D9"/>
    <w:rsid w:val="001A7F03"/>
    <w:rsid w:val="001A7FB0"/>
    <w:rsid w:val="001B04B0"/>
    <w:rsid w:val="001B1D63"/>
    <w:rsid w:val="001B1ECA"/>
    <w:rsid w:val="001B276D"/>
    <w:rsid w:val="001B3269"/>
    <w:rsid w:val="001B4A0B"/>
    <w:rsid w:val="001B55B9"/>
    <w:rsid w:val="001B6874"/>
    <w:rsid w:val="001B6D82"/>
    <w:rsid w:val="001B78C7"/>
    <w:rsid w:val="001C0348"/>
    <w:rsid w:val="001C07E5"/>
    <w:rsid w:val="001C18EF"/>
    <w:rsid w:val="001C4305"/>
    <w:rsid w:val="001C4331"/>
    <w:rsid w:val="001C4A75"/>
    <w:rsid w:val="001C4CBD"/>
    <w:rsid w:val="001C6C9B"/>
    <w:rsid w:val="001D3964"/>
    <w:rsid w:val="001D4552"/>
    <w:rsid w:val="001D7344"/>
    <w:rsid w:val="001D745A"/>
    <w:rsid w:val="001E0FC4"/>
    <w:rsid w:val="001E0FD9"/>
    <w:rsid w:val="001E185E"/>
    <w:rsid w:val="001E27C4"/>
    <w:rsid w:val="001E2855"/>
    <w:rsid w:val="001E3CE8"/>
    <w:rsid w:val="001E65B1"/>
    <w:rsid w:val="001E7559"/>
    <w:rsid w:val="001F090C"/>
    <w:rsid w:val="001F21E6"/>
    <w:rsid w:val="001F2594"/>
    <w:rsid w:val="001F39F3"/>
    <w:rsid w:val="001F4A7E"/>
    <w:rsid w:val="001F500A"/>
    <w:rsid w:val="002013AC"/>
    <w:rsid w:val="00201864"/>
    <w:rsid w:val="00201D38"/>
    <w:rsid w:val="00202308"/>
    <w:rsid w:val="00202AB9"/>
    <w:rsid w:val="00202E41"/>
    <w:rsid w:val="002036B1"/>
    <w:rsid w:val="00203E44"/>
    <w:rsid w:val="002040AA"/>
    <w:rsid w:val="002057BF"/>
    <w:rsid w:val="0020621A"/>
    <w:rsid w:val="00206C36"/>
    <w:rsid w:val="00207F2F"/>
    <w:rsid w:val="00210433"/>
    <w:rsid w:val="00210D26"/>
    <w:rsid w:val="0021192C"/>
    <w:rsid w:val="00213F3A"/>
    <w:rsid w:val="00213F3F"/>
    <w:rsid w:val="00214795"/>
    <w:rsid w:val="002158EC"/>
    <w:rsid w:val="00216693"/>
    <w:rsid w:val="00220073"/>
    <w:rsid w:val="002215C5"/>
    <w:rsid w:val="002219D3"/>
    <w:rsid w:val="00222C10"/>
    <w:rsid w:val="002245C6"/>
    <w:rsid w:val="00226598"/>
    <w:rsid w:val="0022739F"/>
    <w:rsid w:val="00227DA7"/>
    <w:rsid w:val="00230D10"/>
    <w:rsid w:val="002322AC"/>
    <w:rsid w:val="00232D37"/>
    <w:rsid w:val="00234015"/>
    <w:rsid w:val="0023453C"/>
    <w:rsid w:val="00234DFA"/>
    <w:rsid w:val="0023613C"/>
    <w:rsid w:val="00237E22"/>
    <w:rsid w:val="002402EB"/>
    <w:rsid w:val="00240763"/>
    <w:rsid w:val="002412BE"/>
    <w:rsid w:val="00242ABA"/>
    <w:rsid w:val="00242C70"/>
    <w:rsid w:val="00242FBE"/>
    <w:rsid w:val="00244146"/>
    <w:rsid w:val="002443AB"/>
    <w:rsid w:val="00245528"/>
    <w:rsid w:val="002469C9"/>
    <w:rsid w:val="00247519"/>
    <w:rsid w:val="0025263F"/>
    <w:rsid w:val="00252CAE"/>
    <w:rsid w:val="00254877"/>
    <w:rsid w:val="002556A1"/>
    <w:rsid w:val="00257264"/>
    <w:rsid w:val="002607A0"/>
    <w:rsid w:val="00261533"/>
    <w:rsid w:val="002634A7"/>
    <w:rsid w:val="002634F2"/>
    <w:rsid w:val="00263E9F"/>
    <w:rsid w:val="00264BFF"/>
    <w:rsid w:val="002653F7"/>
    <w:rsid w:val="0026652A"/>
    <w:rsid w:val="00267718"/>
    <w:rsid w:val="00270784"/>
    <w:rsid w:val="00270803"/>
    <w:rsid w:val="0027089A"/>
    <w:rsid w:val="00271D93"/>
    <w:rsid w:val="002730A4"/>
    <w:rsid w:val="00275136"/>
    <w:rsid w:val="0027516E"/>
    <w:rsid w:val="00275A9A"/>
    <w:rsid w:val="00275E35"/>
    <w:rsid w:val="002760B6"/>
    <w:rsid w:val="0027657A"/>
    <w:rsid w:val="00277A48"/>
    <w:rsid w:val="002804C2"/>
    <w:rsid w:val="0028140A"/>
    <w:rsid w:val="00281873"/>
    <w:rsid w:val="00281931"/>
    <w:rsid w:val="002826B0"/>
    <w:rsid w:val="00282984"/>
    <w:rsid w:val="00284903"/>
    <w:rsid w:val="00284A4C"/>
    <w:rsid w:val="00284DD3"/>
    <w:rsid w:val="00284ED2"/>
    <w:rsid w:val="00286F76"/>
    <w:rsid w:val="00290328"/>
    <w:rsid w:val="002905D1"/>
    <w:rsid w:val="00291818"/>
    <w:rsid w:val="00291EFA"/>
    <w:rsid w:val="002927A4"/>
    <w:rsid w:val="00294233"/>
    <w:rsid w:val="00294526"/>
    <w:rsid w:val="002955F1"/>
    <w:rsid w:val="00296261"/>
    <w:rsid w:val="00296315"/>
    <w:rsid w:val="00296987"/>
    <w:rsid w:val="002A10F3"/>
    <w:rsid w:val="002A1823"/>
    <w:rsid w:val="002A1BCF"/>
    <w:rsid w:val="002A297D"/>
    <w:rsid w:val="002A3696"/>
    <w:rsid w:val="002A4185"/>
    <w:rsid w:val="002A4D41"/>
    <w:rsid w:val="002A5DBF"/>
    <w:rsid w:val="002A615F"/>
    <w:rsid w:val="002A6C4F"/>
    <w:rsid w:val="002A7D8C"/>
    <w:rsid w:val="002B03E2"/>
    <w:rsid w:val="002B1155"/>
    <w:rsid w:val="002B1D85"/>
    <w:rsid w:val="002B37A8"/>
    <w:rsid w:val="002B3988"/>
    <w:rsid w:val="002B4F22"/>
    <w:rsid w:val="002B7BD9"/>
    <w:rsid w:val="002B7F05"/>
    <w:rsid w:val="002C0801"/>
    <w:rsid w:val="002C0DB6"/>
    <w:rsid w:val="002C11A6"/>
    <w:rsid w:val="002C2807"/>
    <w:rsid w:val="002C2D2A"/>
    <w:rsid w:val="002C71E8"/>
    <w:rsid w:val="002C7399"/>
    <w:rsid w:val="002D0B6A"/>
    <w:rsid w:val="002D1753"/>
    <w:rsid w:val="002D1CA0"/>
    <w:rsid w:val="002D1F67"/>
    <w:rsid w:val="002D330A"/>
    <w:rsid w:val="002D398F"/>
    <w:rsid w:val="002D40FF"/>
    <w:rsid w:val="002D452E"/>
    <w:rsid w:val="002D45A4"/>
    <w:rsid w:val="002D5462"/>
    <w:rsid w:val="002D6C5A"/>
    <w:rsid w:val="002D6ED3"/>
    <w:rsid w:val="002D7296"/>
    <w:rsid w:val="002D75E4"/>
    <w:rsid w:val="002D787D"/>
    <w:rsid w:val="002D79D2"/>
    <w:rsid w:val="002D7D4E"/>
    <w:rsid w:val="002E17CA"/>
    <w:rsid w:val="002E1B90"/>
    <w:rsid w:val="002E1C36"/>
    <w:rsid w:val="002E1EB2"/>
    <w:rsid w:val="002E2DF8"/>
    <w:rsid w:val="002E50EC"/>
    <w:rsid w:val="002F0EDA"/>
    <w:rsid w:val="002F2CE5"/>
    <w:rsid w:val="002F3544"/>
    <w:rsid w:val="002F38D1"/>
    <w:rsid w:val="002F3C4B"/>
    <w:rsid w:val="002F4A5E"/>
    <w:rsid w:val="002F4E5F"/>
    <w:rsid w:val="002F515E"/>
    <w:rsid w:val="00301E31"/>
    <w:rsid w:val="003035E8"/>
    <w:rsid w:val="00303EED"/>
    <w:rsid w:val="00303EF4"/>
    <w:rsid w:val="0030546D"/>
    <w:rsid w:val="00305D3B"/>
    <w:rsid w:val="00305E11"/>
    <w:rsid w:val="003060C7"/>
    <w:rsid w:val="00306B70"/>
    <w:rsid w:val="00310D72"/>
    <w:rsid w:val="003115E5"/>
    <w:rsid w:val="003140FB"/>
    <w:rsid w:val="003142B7"/>
    <w:rsid w:val="00314A64"/>
    <w:rsid w:val="00314CD3"/>
    <w:rsid w:val="00315467"/>
    <w:rsid w:val="003166D1"/>
    <w:rsid w:val="00320192"/>
    <w:rsid w:val="00320C5C"/>
    <w:rsid w:val="00321FF3"/>
    <w:rsid w:val="003228B8"/>
    <w:rsid w:val="0032303A"/>
    <w:rsid w:val="003237FF"/>
    <w:rsid w:val="00325636"/>
    <w:rsid w:val="00325BE7"/>
    <w:rsid w:val="003303B6"/>
    <w:rsid w:val="0033417D"/>
    <w:rsid w:val="00334617"/>
    <w:rsid w:val="00335C85"/>
    <w:rsid w:val="00335E89"/>
    <w:rsid w:val="00335F8B"/>
    <w:rsid w:val="003365D0"/>
    <w:rsid w:val="0033726A"/>
    <w:rsid w:val="00340654"/>
    <w:rsid w:val="00340C58"/>
    <w:rsid w:val="0034127F"/>
    <w:rsid w:val="00341424"/>
    <w:rsid w:val="003418E4"/>
    <w:rsid w:val="00342ADC"/>
    <w:rsid w:val="00343162"/>
    <w:rsid w:val="003441DC"/>
    <w:rsid w:val="00344E44"/>
    <w:rsid w:val="00344FDD"/>
    <w:rsid w:val="003455ED"/>
    <w:rsid w:val="0034671E"/>
    <w:rsid w:val="00346EB1"/>
    <w:rsid w:val="00352748"/>
    <w:rsid w:val="0035386B"/>
    <w:rsid w:val="00354A55"/>
    <w:rsid w:val="003556A5"/>
    <w:rsid w:val="00356D8A"/>
    <w:rsid w:val="00357B4F"/>
    <w:rsid w:val="00361CF8"/>
    <w:rsid w:val="0036292B"/>
    <w:rsid w:val="00365992"/>
    <w:rsid w:val="00366089"/>
    <w:rsid w:val="00366A74"/>
    <w:rsid w:val="00366B7A"/>
    <w:rsid w:val="00366D79"/>
    <w:rsid w:val="00366FB9"/>
    <w:rsid w:val="003673EA"/>
    <w:rsid w:val="00367414"/>
    <w:rsid w:val="00367B1F"/>
    <w:rsid w:val="003703C4"/>
    <w:rsid w:val="0037054A"/>
    <w:rsid w:val="003706CF"/>
    <w:rsid w:val="00370DF0"/>
    <w:rsid w:val="00372F2B"/>
    <w:rsid w:val="003749FA"/>
    <w:rsid w:val="003768D9"/>
    <w:rsid w:val="003769F5"/>
    <w:rsid w:val="003801CE"/>
    <w:rsid w:val="00381A75"/>
    <w:rsid w:val="00383B95"/>
    <w:rsid w:val="00383D05"/>
    <w:rsid w:val="0038422C"/>
    <w:rsid w:val="00385279"/>
    <w:rsid w:val="0038571E"/>
    <w:rsid w:val="00386B16"/>
    <w:rsid w:val="00387806"/>
    <w:rsid w:val="003906FA"/>
    <w:rsid w:val="00391384"/>
    <w:rsid w:val="0039239A"/>
    <w:rsid w:val="00392489"/>
    <w:rsid w:val="00392723"/>
    <w:rsid w:val="00394A3B"/>
    <w:rsid w:val="00395F10"/>
    <w:rsid w:val="00396493"/>
    <w:rsid w:val="0039655E"/>
    <w:rsid w:val="003968CF"/>
    <w:rsid w:val="00397E8A"/>
    <w:rsid w:val="003A0142"/>
    <w:rsid w:val="003A1186"/>
    <w:rsid w:val="003A449F"/>
    <w:rsid w:val="003A5F1D"/>
    <w:rsid w:val="003B0474"/>
    <w:rsid w:val="003B0DE1"/>
    <w:rsid w:val="003B158A"/>
    <w:rsid w:val="003B17F8"/>
    <w:rsid w:val="003B3A74"/>
    <w:rsid w:val="003B4C08"/>
    <w:rsid w:val="003B4EFC"/>
    <w:rsid w:val="003B5300"/>
    <w:rsid w:val="003B6F4D"/>
    <w:rsid w:val="003B701A"/>
    <w:rsid w:val="003C09B0"/>
    <w:rsid w:val="003C0BCB"/>
    <w:rsid w:val="003C0F73"/>
    <w:rsid w:val="003C40B4"/>
    <w:rsid w:val="003C451E"/>
    <w:rsid w:val="003C4B2C"/>
    <w:rsid w:val="003C66DF"/>
    <w:rsid w:val="003C74E3"/>
    <w:rsid w:val="003C7E04"/>
    <w:rsid w:val="003D2B59"/>
    <w:rsid w:val="003D301C"/>
    <w:rsid w:val="003D3885"/>
    <w:rsid w:val="003D5787"/>
    <w:rsid w:val="003D5F9F"/>
    <w:rsid w:val="003D6210"/>
    <w:rsid w:val="003D76FA"/>
    <w:rsid w:val="003E052F"/>
    <w:rsid w:val="003E20B8"/>
    <w:rsid w:val="003E2459"/>
    <w:rsid w:val="003E7344"/>
    <w:rsid w:val="003E7361"/>
    <w:rsid w:val="003E7635"/>
    <w:rsid w:val="003F10DC"/>
    <w:rsid w:val="003F1CD3"/>
    <w:rsid w:val="003F1F8F"/>
    <w:rsid w:val="003F25DD"/>
    <w:rsid w:val="003F31DD"/>
    <w:rsid w:val="003F3707"/>
    <w:rsid w:val="003F3AD6"/>
    <w:rsid w:val="003F3B19"/>
    <w:rsid w:val="003F4A39"/>
    <w:rsid w:val="003F5777"/>
    <w:rsid w:val="003F703E"/>
    <w:rsid w:val="003F711E"/>
    <w:rsid w:val="003F7163"/>
    <w:rsid w:val="004004AE"/>
    <w:rsid w:val="0040109E"/>
    <w:rsid w:val="004015A2"/>
    <w:rsid w:val="004021E4"/>
    <w:rsid w:val="00403985"/>
    <w:rsid w:val="00403CD1"/>
    <w:rsid w:val="004046F6"/>
    <w:rsid w:val="004048AD"/>
    <w:rsid w:val="00406986"/>
    <w:rsid w:val="00406C21"/>
    <w:rsid w:val="00406F39"/>
    <w:rsid w:val="004074AA"/>
    <w:rsid w:val="004102A2"/>
    <w:rsid w:val="00410571"/>
    <w:rsid w:val="00411C7A"/>
    <w:rsid w:val="0041272A"/>
    <w:rsid w:val="0041299F"/>
    <w:rsid w:val="00413860"/>
    <w:rsid w:val="00413E7D"/>
    <w:rsid w:val="00415130"/>
    <w:rsid w:val="00415578"/>
    <w:rsid w:val="00415CB4"/>
    <w:rsid w:val="004168FB"/>
    <w:rsid w:val="0041799C"/>
    <w:rsid w:val="00417C95"/>
    <w:rsid w:val="004200D4"/>
    <w:rsid w:val="00420503"/>
    <w:rsid w:val="00421A6A"/>
    <w:rsid w:val="0042271C"/>
    <w:rsid w:val="00422F1C"/>
    <w:rsid w:val="00424DD9"/>
    <w:rsid w:val="004278A2"/>
    <w:rsid w:val="00427981"/>
    <w:rsid w:val="00430B25"/>
    <w:rsid w:val="00431CB4"/>
    <w:rsid w:val="004334A9"/>
    <w:rsid w:val="00433CC1"/>
    <w:rsid w:val="00434416"/>
    <w:rsid w:val="00435A09"/>
    <w:rsid w:val="0043645F"/>
    <w:rsid w:val="00437D1E"/>
    <w:rsid w:val="00440FA1"/>
    <w:rsid w:val="004418EE"/>
    <w:rsid w:val="00441F1C"/>
    <w:rsid w:val="0044269A"/>
    <w:rsid w:val="00444A44"/>
    <w:rsid w:val="0044510A"/>
    <w:rsid w:val="004453DE"/>
    <w:rsid w:val="00446C60"/>
    <w:rsid w:val="00446F88"/>
    <w:rsid w:val="00447135"/>
    <w:rsid w:val="00450120"/>
    <w:rsid w:val="00450BA6"/>
    <w:rsid w:val="004511D9"/>
    <w:rsid w:val="004522F4"/>
    <w:rsid w:val="004530A9"/>
    <w:rsid w:val="00453821"/>
    <w:rsid w:val="00454A21"/>
    <w:rsid w:val="004553D9"/>
    <w:rsid w:val="00455E1A"/>
    <w:rsid w:val="004564D7"/>
    <w:rsid w:val="0045683B"/>
    <w:rsid w:val="00456E81"/>
    <w:rsid w:val="00460B46"/>
    <w:rsid w:val="00461C62"/>
    <w:rsid w:val="0046233D"/>
    <w:rsid w:val="00462CE9"/>
    <w:rsid w:val="00464BD4"/>
    <w:rsid w:val="00465098"/>
    <w:rsid w:val="0046636E"/>
    <w:rsid w:val="00466599"/>
    <w:rsid w:val="00466B18"/>
    <w:rsid w:val="004673C7"/>
    <w:rsid w:val="00467FBB"/>
    <w:rsid w:val="00471645"/>
    <w:rsid w:val="00471EC5"/>
    <w:rsid w:val="00472F84"/>
    <w:rsid w:val="0047303A"/>
    <w:rsid w:val="004736FA"/>
    <w:rsid w:val="004746D6"/>
    <w:rsid w:val="00474DA0"/>
    <w:rsid w:val="00474E09"/>
    <w:rsid w:val="00475708"/>
    <w:rsid w:val="00475F5F"/>
    <w:rsid w:val="00476EA5"/>
    <w:rsid w:val="004771F6"/>
    <w:rsid w:val="00481AD8"/>
    <w:rsid w:val="004820D0"/>
    <w:rsid w:val="00482F55"/>
    <w:rsid w:val="004852C5"/>
    <w:rsid w:val="00487066"/>
    <w:rsid w:val="0049033D"/>
    <w:rsid w:val="00491274"/>
    <w:rsid w:val="00491321"/>
    <w:rsid w:val="00492B24"/>
    <w:rsid w:val="00493F5E"/>
    <w:rsid w:val="00495A0A"/>
    <w:rsid w:val="00495D67"/>
    <w:rsid w:val="0049649B"/>
    <w:rsid w:val="00497465"/>
    <w:rsid w:val="004976E2"/>
    <w:rsid w:val="00497A2D"/>
    <w:rsid w:val="004A080D"/>
    <w:rsid w:val="004A2274"/>
    <w:rsid w:val="004A233A"/>
    <w:rsid w:val="004A24E2"/>
    <w:rsid w:val="004A3D30"/>
    <w:rsid w:val="004A3D7C"/>
    <w:rsid w:val="004A4A07"/>
    <w:rsid w:val="004A4FC9"/>
    <w:rsid w:val="004A5118"/>
    <w:rsid w:val="004A5EFE"/>
    <w:rsid w:val="004A7F00"/>
    <w:rsid w:val="004B29ED"/>
    <w:rsid w:val="004B2BA9"/>
    <w:rsid w:val="004B2D9A"/>
    <w:rsid w:val="004B3AE7"/>
    <w:rsid w:val="004B48DA"/>
    <w:rsid w:val="004B5731"/>
    <w:rsid w:val="004B6E9E"/>
    <w:rsid w:val="004C032C"/>
    <w:rsid w:val="004C1A9D"/>
    <w:rsid w:val="004C2B1C"/>
    <w:rsid w:val="004C305A"/>
    <w:rsid w:val="004C39A2"/>
    <w:rsid w:val="004C3C0C"/>
    <w:rsid w:val="004C49E5"/>
    <w:rsid w:val="004C4A91"/>
    <w:rsid w:val="004C55F6"/>
    <w:rsid w:val="004C7BD2"/>
    <w:rsid w:val="004D2274"/>
    <w:rsid w:val="004D2EE4"/>
    <w:rsid w:val="004D764B"/>
    <w:rsid w:val="004D78FB"/>
    <w:rsid w:val="004D78FD"/>
    <w:rsid w:val="004E0ACE"/>
    <w:rsid w:val="004E15C9"/>
    <w:rsid w:val="004E1FBF"/>
    <w:rsid w:val="004E2466"/>
    <w:rsid w:val="004E24E0"/>
    <w:rsid w:val="004E2E5D"/>
    <w:rsid w:val="004E2F0F"/>
    <w:rsid w:val="004E4D7C"/>
    <w:rsid w:val="004E52D4"/>
    <w:rsid w:val="004E55A1"/>
    <w:rsid w:val="004E73DE"/>
    <w:rsid w:val="004F0CF6"/>
    <w:rsid w:val="004F1215"/>
    <w:rsid w:val="004F1DB0"/>
    <w:rsid w:val="004F2AA6"/>
    <w:rsid w:val="004F2FDF"/>
    <w:rsid w:val="004F3BBA"/>
    <w:rsid w:val="004F3CA4"/>
    <w:rsid w:val="004F4121"/>
    <w:rsid w:val="004F4A60"/>
    <w:rsid w:val="004F4B99"/>
    <w:rsid w:val="004F5A4B"/>
    <w:rsid w:val="004F5D0E"/>
    <w:rsid w:val="004F5FC3"/>
    <w:rsid w:val="004F76DB"/>
    <w:rsid w:val="00500AC4"/>
    <w:rsid w:val="00503D96"/>
    <w:rsid w:val="00503FED"/>
    <w:rsid w:val="00505117"/>
    <w:rsid w:val="00505630"/>
    <w:rsid w:val="0050697F"/>
    <w:rsid w:val="00507AC3"/>
    <w:rsid w:val="00510D3A"/>
    <w:rsid w:val="005115A6"/>
    <w:rsid w:val="00512687"/>
    <w:rsid w:val="00514598"/>
    <w:rsid w:val="00515A0E"/>
    <w:rsid w:val="00515B4A"/>
    <w:rsid w:val="00515EAF"/>
    <w:rsid w:val="005160B6"/>
    <w:rsid w:val="00516DEB"/>
    <w:rsid w:val="00523B54"/>
    <w:rsid w:val="00523D8E"/>
    <w:rsid w:val="00523DEC"/>
    <w:rsid w:val="005257C1"/>
    <w:rsid w:val="005260CA"/>
    <w:rsid w:val="00530957"/>
    <w:rsid w:val="00530B31"/>
    <w:rsid w:val="00530F22"/>
    <w:rsid w:val="00531245"/>
    <w:rsid w:val="00532C81"/>
    <w:rsid w:val="005330DB"/>
    <w:rsid w:val="005330F5"/>
    <w:rsid w:val="005337A5"/>
    <w:rsid w:val="0053396B"/>
    <w:rsid w:val="00535052"/>
    <w:rsid w:val="0053585C"/>
    <w:rsid w:val="0053626D"/>
    <w:rsid w:val="005366F6"/>
    <w:rsid w:val="0053692B"/>
    <w:rsid w:val="00536A15"/>
    <w:rsid w:val="00537343"/>
    <w:rsid w:val="0053742E"/>
    <w:rsid w:val="00537AA7"/>
    <w:rsid w:val="00537F96"/>
    <w:rsid w:val="0054091A"/>
    <w:rsid w:val="00540D6C"/>
    <w:rsid w:val="00540E42"/>
    <w:rsid w:val="00541C9A"/>
    <w:rsid w:val="00541CB4"/>
    <w:rsid w:val="00542776"/>
    <w:rsid w:val="00542CDD"/>
    <w:rsid w:val="00542E9E"/>
    <w:rsid w:val="0054334A"/>
    <w:rsid w:val="005460B7"/>
    <w:rsid w:val="00546428"/>
    <w:rsid w:val="00546850"/>
    <w:rsid w:val="005509A0"/>
    <w:rsid w:val="00550CE3"/>
    <w:rsid w:val="00552154"/>
    <w:rsid w:val="0055259B"/>
    <w:rsid w:val="00552CEB"/>
    <w:rsid w:val="00553879"/>
    <w:rsid w:val="00554BCF"/>
    <w:rsid w:val="0055566E"/>
    <w:rsid w:val="00557479"/>
    <w:rsid w:val="00557894"/>
    <w:rsid w:val="00561B23"/>
    <w:rsid w:val="00562FC9"/>
    <w:rsid w:val="005632FE"/>
    <w:rsid w:val="0056332B"/>
    <w:rsid w:val="005639FC"/>
    <w:rsid w:val="00564DED"/>
    <w:rsid w:val="005658F9"/>
    <w:rsid w:val="00565C19"/>
    <w:rsid w:val="0056662D"/>
    <w:rsid w:val="0056667A"/>
    <w:rsid w:val="005670B6"/>
    <w:rsid w:val="00567E6D"/>
    <w:rsid w:val="005717D5"/>
    <w:rsid w:val="00571C76"/>
    <w:rsid w:val="00571D71"/>
    <w:rsid w:val="005720A0"/>
    <w:rsid w:val="00575977"/>
    <w:rsid w:val="00576584"/>
    <w:rsid w:val="00576AA1"/>
    <w:rsid w:val="0058179B"/>
    <w:rsid w:val="00582E90"/>
    <w:rsid w:val="00585241"/>
    <w:rsid w:val="00585FD7"/>
    <w:rsid w:val="00586A7D"/>
    <w:rsid w:val="0059081F"/>
    <w:rsid w:val="00590954"/>
    <w:rsid w:val="0059147B"/>
    <w:rsid w:val="00595004"/>
    <w:rsid w:val="0059533F"/>
    <w:rsid w:val="005968E1"/>
    <w:rsid w:val="00597F8C"/>
    <w:rsid w:val="005A0C6E"/>
    <w:rsid w:val="005A1EA7"/>
    <w:rsid w:val="005A49B5"/>
    <w:rsid w:val="005A4D81"/>
    <w:rsid w:val="005A5C52"/>
    <w:rsid w:val="005A690D"/>
    <w:rsid w:val="005A7265"/>
    <w:rsid w:val="005B008E"/>
    <w:rsid w:val="005B0A1A"/>
    <w:rsid w:val="005B11D0"/>
    <w:rsid w:val="005B1D71"/>
    <w:rsid w:val="005B3567"/>
    <w:rsid w:val="005B3946"/>
    <w:rsid w:val="005B4800"/>
    <w:rsid w:val="005B530A"/>
    <w:rsid w:val="005B624B"/>
    <w:rsid w:val="005B649E"/>
    <w:rsid w:val="005B662F"/>
    <w:rsid w:val="005C0ADC"/>
    <w:rsid w:val="005C0C57"/>
    <w:rsid w:val="005C0CAE"/>
    <w:rsid w:val="005C182D"/>
    <w:rsid w:val="005C248E"/>
    <w:rsid w:val="005C2DF1"/>
    <w:rsid w:val="005C532E"/>
    <w:rsid w:val="005C5CC4"/>
    <w:rsid w:val="005C71A5"/>
    <w:rsid w:val="005C7406"/>
    <w:rsid w:val="005C75B4"/>
    <w:rsid w:val="005C7695"/>
    <w:rsid w:val="005D0062"/>
    <w:rsid w:val="005D1AF8"/>
    <w:rsid w:val="005D270B"/>
    <w:rsid w:val="005D4131"/>
    <w:rsid w:val="005D4D83"/>
    <w:rsid w:val="005D5437"/>
    <w:rsid w:val="005D5F0A"/>
    <w:rsid w:val="005D667C"/>
    <w:rsid w:val="005D6AE9"/>
    <w:rsid w:val="005E04EE"/>
    <w:rsid w:val="005E1113"/>
    <w:rsid w:val="005E2B1C"/>
    <w:rsid w:val="005E2C73"/>
    <w:rsid w:val="005E31A5"/>
    <w:rsid w:val="005E58F6"/>
    <w:rsid w:val="005E65B6"/>
    <w:rsid w:val="005F03DD"/>
    <w:rsid w:val="005F1048"/>
    <w:rsid w:val="005F27AC"/>
    <w:rsid w:val="005F3A96"/>
    <w:rsid w:val="005F4127"/>
    <w:rsid w:val="005F4417"/>
    <w:rsid w:val="005F55B6"/>
    <w:rsid w:val="005F5605"/>
    <w:rsid w:val="005F5CC0"/>
    <w:rsid w:val="005F69D1"/>
    <w:rsid w:val="005F7771"/>
    <w:rsid w:val="005F7D5F"/>
    <w:rsid w:val="006001E2"/>
    <w:rsid w:val="0060289F"/>
    <w:rsid w:val="00603FC3"/>
    <w:rsid w:val="00605F44"/>
    <w:rsid w:val="006072FE"/>
    <w:rsid w:val="006073E7"/>
    <w:rsid w:val="00607DD6"/>
    <w:rsid w:val="00610278"/>
    <w:rsid w:val="00610478"/>
    <w:rsid w:val="00610F8C"/>
    <w:rsid w:val="0061188E"/>
    <w:rsid w:val="00611A6D"/>
    <w:rsid w:val="00612A0C"/>
    <w:rsid w:val="0061328A"/>
    <w:rsid w:val="0061386A"/>
    <w:rsid w:val="0061503A"/>
    <w:rsid w:val="006159F9"/>
    <w:rsid w:val="00615A60"/>
    <w:rsid w:val="006161DF"/>
    <w:rsid w:val="006172C9"/>
    <w:rsid w:val="00617811"/>
    <w:rsid w:val="006213FB"/>
    <w:rsid w:val="006216A5"/>
    <w:rsid w:val="00622FAF"/>
    <w:rsid w:val="0062345D"/>
    <w:rsid w:val="00623C52"/>
    <w:rsid w:val="00624C09"/>
    <w:rsid w:val="0062678D"/>
    <w:rsid w:val="00626D55"/>
    <w:rsid w:val="0062708D"/>
    <w:rsid w:val="00630DF3"/>
    <w:rsid w:val="00631481"/>
    <w:rsid w:val="00632F03"/>
    <w:rsid w:val="00633004"/>
    <w:rsid w:val="00634A05"/>
    <w:rsid w:val="00635062"/>
    <w:rsid w:val="00635D15"/>
    <w:rsid w:val="00636681"/>
    <w:rsid w:val="00637FAE"/>
    <w:rsid w:val="0064053C"/>
    <w:rsid w:val="00641B94"/>
    <w:rsid w:val="00641F34"/>
    <w:rsid w:val="00643DC5"/>
    <w:rsid w:val="006454EA"/>
    <w:rsid w:val="006477DF"/>
    <w:rsid w:val="00647A39"/>
    <w:rsid w:val="006507EA"/>
    <w:rsid w:val="00650C77"/>
    <w:rsid w:val="00652EFC"/>
    <w:rsid w:val="006532CA"/>
    <w:rsid w:val="00653C44"/>
    <w:rsid w:val="00655048"/>
    <w:rsid w:val="00655476"/>
    <w:rsid w:val="00656355"/>
    <w:rsid w:val="00656DA4"/>
    <w:rsid w:val="006575DB"/>
    <w:rsid w:val="00657F3B"/>
    <w:rsid w:val="00662FBB"/>
    <w:rsid w:val="006632D1"/>
    <w:rsid w:val="00663EB4"/>
    <w:rsid w:val="00664258"/>
    <w:rsid w:val="006646E7"/>
    <w:rsid w:val="00665540"/>
    <w:rsid w:val="00665989"/>
    <w:rsid w:val="00671A20"/>
    <w:rsid w:val="00672982"/>
    <w:rsid w:val="00673BC5"/>
    <w:rsid w:val="00675306"/>
    <w:rsid w:val="00675BB6"/>
    <w:rsid w:val="0067672F"/>
    <w:rsid w:val="00676DE9"/>
    <w:rsid w:val="006778D8"/>
    <w:rsid w:val="00677D49"/>
    <w:rsid w:val="00680729"/>
    <w:rsid w:val="00681B24"/>
    <w:rsid w:val="00682B8C"/>
    <w:rsid w:val="00683088"/>
    <w:rsid w:val="00685565"/>
    <w:rsid w:val="00685FBE"/>
    <w:rsid w:val="0068627D"/>
    <w:rsid w:val="00686354"/>
    <w:rsid w:val="0068700F"/>
    <w:rsid w:val="00687314"/>
    <w:rsid w:val="00690298"/>
    <w:rsid w:val="006908B8"/>
    <w:rsid w:val="006932DC"/>
    <w:rsid w:val="00694843"/>
    <w:rsid w:val="006970B7"/>
    <w:rsid w:val="00697635"/>
    <w:rsid w:val="0069785F"/>
    <w:rsid w:val="006A1163"/>
    <w:rsid w:val="006A2C12"/>
    <w:rsid w:val="006A39B7"/>
    <w:rsid w:val="006A3F35"/>
    <w:rsid w:val="006A4238"/>
    <w:rsid w:val="006A7302"/>
    <w:rsid w:val="006A760E"/>
    <w:rsid w:val="006B15CB"/>
    <w:rsid w:val="006B1866"/>
    <w:rsid w:val="006B2619"/>
    <w:rsid w:val="006B31C7"/>
    <w:rsid w:val="006B445D"/>
    <w:rsid w:val="006B4649"/>
    <w:rsid w:val="006B5DC4"/>
    <w:rsid w:val="006B76D2"/>
    <w:rsid w:val="006B788A"/>
    <w:rsid w:val="006B7C12"/>
    <w:rsid w:val="006C30A6"/>
    <w:rsid w:val="006C3871"/>
    <w:rsid w:val="006C539A"/>
    <w:rsid w:val="006D13CA"/>
    <w:rsid w:val="006D2A25"/>
    <w:rsid w:val="006D3232"/>
    <w:rsid w:val="006D3587"/>
    <w:rsid w:val="006D3C75"/>
    <w:rsid w:val="006D6C5B"/>
    <w:rsid w:val="006D7557"/>
    <w:rsid w:val="006E0312"/>
    <w:rsid w:val="006E16C5"/>
    <w:rsid w:val="006E371E"/>
    <w:rsid w:val="006E4122"/>
    <w:rsid w:val="006E43C8"/>
    <w:rsid w:val="006E4B18"/>
    <w:rsid w:val="006E4ECA"/>
    <w:rsid w:val="006E6C8C"/>
    <w:rsid w:val="006F0769"/>
    <w:rsid w:val="006F2445"/>
    <w:rsid w:val="006F2686"/>
    <w:rsid w:val="006F33C1"/>
    <w:rsid w:val="006F3B2A"/>
    <w:rsid w:val="006F3BF5"/>
    <w:rsid w:val="006F4C2E"/>
    <w:rsid w:val="006F5C9C"/>
    <w:rsid w:val="006F6A4A"/>
    <w:rsid w:val="006F7702"/>
    <w:rsid w:val="00700051"/>
    <w:rsid w:val="007000F9"/>
    <w:rsid w:val="00700556"/>
    <w:rsid w:val="00700B35"/>
    <w:rsid w:val="007022E8"/>
    <w:rsid w:val="0070275E"/>
    <w:rsid w:val="0070324B"/>
    <w:rsid w:val="007038F8"/>
    <w:rsid w:val="00704752"/>
    <w:rsid w:val="007059EB"/>
    <w:rsid w:val="00706CA1"/>
    <w:rsid w:val="007079D6"/>
    <w:rsid w:val="00711276"/>
    <w:rsid w:val="00711E0E"/>
    <w:rsid w:val="0071244B"/>
    <w:rsid w:val="00712BA8"/>
    <w:rsid w:val="007135DA"/>
    <w:rsid w:val="00713ACC"/>
    <w:rsid w:val="0071499C"/>
    <w:rsid w:val="00714B61"/>
    <w:rsid w:val="00714FD2"/>
    <w:rsid w:val="00720EA2"/>
    <w:rsid w:val="00722712"/>
    <w:rsid w:val="00723886"/>
    <w:rsid w:val="007247F4"/>
    <w:rsid w:val="007250C8"/>
    <w:rsid w:val="00725A2B"/>
    <w:rsid w:val="007261D9"/>
    <w:rsid w:val="00726FB3"/>
    <w:rsid w:val="00727281"/>
    <w:rsid w:val="007276D0"/>
    <w:rsid w:val="007302D6"/>
    <w:rsid w:val="007303F7"/>
    <w:rsid w:val="0073386F"/>
    <w:rsid w:val="00733E0C"/>
    <w:rsid w:val="00734234"/>
    <w:rsid w:val="007344A5"/>
    <w:rsid w:val="00734A58"/>
    <w:rsid w:val="00735ED0"/>
    <w:rsid w:val="007360E3"/>
    <w:rsid w:val="0073640F"/>
    <w:rsid w:val="00736997"/>
    <w:rsid w:val="00737224"/>
    <w:rsid w:val="007376D6"/>
    <w:rsid w:val="00737735"/>
    <w:rsid w:val="00737D69"/>
    <w:rsid w:val="00740C1B"/>
    <w:rsid w:val="00742F75"/>
    <w:rsid w:val="007437F1"/>
    <w:rsid w:val="00743EC1"/>
    <w:rsid w:val="007442D1"/>
    <w:rsid w:val="00744D7D"/>
    <w:rsid w:val="0074576A"/>
    <w:rsid w:val="007458BC"/>
    <w:rsid w:val="00746B10"/>
    <w:rsid w:val="00746B8A"/>
    <w:rsid w:val="00746FB2"/>
    <w:rsid w:val="00747F60"/>
    <w:rsid w:val="00747FA0"/>
    <w:rsid w:val="00751BF1"/>
    <w:rsid w:val="007536D4"/>
    <w:rsid w:val="0075405B"/>
    <w:rsid w:val="00760749"/>
    <w:rsid w:val="0076088D"/>
    <w:rsid w:val="00760AD2"/>
    <w:rsid w:val="007648F5"/>
    <w:rsid w:val="00765816"/>
    <w:rsid w:val="00765CEC"/>
    <w:rsid w:val="00765F23"/>
    <w:rsid w:val="00767E17"/>
    <w:rsid w:val="007712F1"/>
    <w:rsid w:val="007723F7"/>
    <w:rsid w:val="00774B14"/>
    <w:rsid w:val="007776D9"/>
    <w:rsid w:val="007778DB"/>
    <w:rsid w:val="0078045F"/>
    <w:rsid w:val="0078105A"/>
    <w:rsid w:val="00782B77"/>
    <w:rsid w:val="00782C42"/>
    <w:rsid w:val="007837E1"/>
    <w:rsid w:val="007857B6"/>
    <w:rsid w:val="00785E74"/>
    <w:rsid w:val="007860C4"/>
    <w:rsid w:val="00786A67"/>
    <w:rsid w:val="00786DF4"/>
    <w:rsid w:val="0078748E"/>
    <w:rsid w:val="007903C8"/>
    <w:rsid w:val="00790E5F"/>
    <w:rsid w:val="007914A2"/>
    <w:rsid w:val="00791CF9"/>
    <w:rsid w:val="00791FC0"/>
    <w:rsid w:val="0079304B"/>
    <w:rsid w:val="007947FB"/>
    <w:rsid w:val="00794DF9"/>
    <w:rsid w:val="00796E75"/>
    <w:rsid w:val="007A063B"/>
    <w:rsid w:val="007A0B29"/>
    <w:rsid w:val="007A0E87"/>
    <w:rsid w:val="007A233C"/>
    <w:rsid w:val="007A2D46"/>
    <w:rsid w:val="007A39C0"/>
    <w:rsid w:val="007A4088"/>
    <w:rsid w:val="007A473A"/>
    <w:rsid w:val="007A47DB"/>
    <w:rsid w:val="007A558D"/>
    <w:rsid w:val="007A5843"/>
    <w:rsid w:val="007A6BFC"/>
    <w:rsid w:val="007A6C37"/>
    <w:rsid w:val="007A6C4F"/>
    <w:rsid w:val="007A6CDD"/>
    <w:rsid w:val="007A7DFE"/>
    <w:rsid w:val="007B1B47"/>
    <w:rsid w:val="007B380E"/>
    <w:rsid w:val="007B49F1"/>
    <w:rsid w:val="007B4A57"/>
    <w:rsid w:val="007B6D82"/>
    <w:rsid w:val="007B70EB"/>
    <w:rsid w:val="007C02FE"/>
    <w:rsid w:val="007C049E"/>
    <w:rsid w:val="007C0A39"/>
    <w:rsid w:val="007C1E89"/>
    <w:rsid w:val="007C2A32"/>
    <w:rsid w:val="007C2F43"/>
    <w:rsid w:val="007C3475"/>
    <w:rsid w:val="007C34FD"/>
    <w:rsid w:val="007C3E85"/>
    <w:rsid w:val="007C3EAC"/>
    <w:rsid w:val="007C4024"/>
    <w:rsid w:val="007C46F3"/>
    <w:rsid w:val="007C4726"/>
    <w:rsid w:val="007C508E"/>
    <w:rsid w:val="007C50DE"/>
    <w:rsid w:val="007C5794"/>
    <w:rsid w:val="007C71BA"/>
    <w:rsid w:val="007C7840"/>
    <w:rsid w:val="007D0F0F"/>
    <w:rsid w:val="007D11B2"/>
    <w:rsid w:val="007D173B"/>
    <w:rsid w:val="007D25CF"/>
    <w:rsid w:val="007D2920"/>
    <w:rsid w:val="007D293E"/>
    <w:rsid w:val="007D353E"/>
    <w:rsid w:val="007D428D"/>
    <w:rsid w:val="007D7BDA"/>
    <w:rsid w:val="007E032A"/>
    <w:rsid w:val="007E154B"/>
    <w:rsid w:val="007E15AA"/>
    <w:rsid w:val="007E2A59"/>
    <w:rsid w:val="007E3623"/>
    <w:rsid w:val="007F039F"/>
    <w:rsid w:val="007F085B"/>
    <w:rsid w:val="007F153E"/>
    <w:rsid w:val="007F15A2"/>
    <w:rsid w:val="007F175E"/>
    <w:rsid w:val="007F1D5C"/>
    <w:rsid w:val="007F25EA"/>
    <w:rsid w:val="007F2DA9"/>
    <w:rsid w:val="007F494F"/>
    <w:rsid w:val="007F5A88"/>
    <w:rsid w:val="007F7038"/>
    <w:rsid w:val="007F788B"/>
    <w:rsid w:val="007F7A9B"/>
    <w:rsid w:val="00801342"/>
    <w:rsid w:val="008021FD"/>
    <w:rsid w:val="008028B7"/>
    <w:rsid w:val="0080390D"/>
    <w:rsid w:val="00803CD9"/>
    <w:rsid w:val="008042B5"/>
    <w:rsid w:val="00811015"/>
    <w:rsid w:val="00812092"/>
    <w:rsid w:val="0081242B"/>
    <w:rsid w:val="00813683"/>
    <w:rsid w:val="0081480B"/>
    <w:rsid w:val="00815223"/>
    <w:rsid w:val="00815CE0"/>
    <w:rsid w:val="00820247"/>
    <w:rsid w:val="00821515"/>
    <w:rsid w:val="008256D9"/>
    <w:rsid w:val="0082634B"/>
    <w:rsid w:val="0082679A"/>
    <w:rsid w:val="00826984"/>
    <w:rsid w:val="00826ED3"/>
    <w:rsid w:val="00827EE3"/>
    <w:rsid w:val="00830CAA"/>
    <w:rsid w:val="00832501"/>
    <w:rsid w:val="008329AF"/>
    <w:rsid w:val="00832B44"/>
    <w:rsid w:val="008330A5"/>
    <w:rsid w:val="00835BD8"/>
    <w:rsid w:val="0083681E"/>
    <w:rsid w:val="00840414"/>
    <w:rsid w:val="00841A4D"/>
    <w:rsid w:val="00841D7A"/>
    <w:rsid w:val="00842801"/>
    <w:rsid w:val="00843A85"/>
    <w:rsid w:val="008506D5"/>
    <w:rsid w:val="008506D8"/>
    <w:rsid w:val="00852D1C"/>
    <w:rsid w:val="00852E48"/>
    <w:rsid w:val="00853F59"/>
    <w:rsid w:val="00854732"/>
    <w:rsid w:val="0085494C"/>
    <w:rsid w:val="0085768A"/>
    <w:rsid w:val="00857B76"/>
    <w:rsid w:val="00857EAC"/>
    <w:rsid w:val="00860035"/>
    <w:rsid w:val="00860DF9"/>
    <w:rsid w:val="0086102B"/>
    <w:rsid w:val="008610E7"/>
    <w:rsid w:val="00861843"/>
    <w:rsid w:val="00861B0B"/>
    <w:rsid w:val="0086335F"/>
    <w:rsid w:val="008644DF"/>
    <w:rsid w:val="008648CC"/>
    <w:rsid w:val="00864AD0"/>
    <w:rsid w:val="00865861"/>
    <w:rsid w:val="00866218"/>
    <w:rsid w:val="00870925"/>
    <w:rsid w:val="00871268"/>
    <w:rsid w:val="0087304A"/>
    <w:rsid w:val="0087553F"/>
    <w:rsid w:val="00875CEF"/>
    <w:rsid w:val="00877462"/>
    <w:rsid w:val="00877DFF"/>
    <w:rsid w:val="008801B9"/>
    <w:rsid w:val="0088035C"/>
    <w:rsid w:val="00880926"/>
    <w:rsid w:val="00880E88"/>
    <w:rsid w:val="00882CD2"/>
    <w:rsid w:val="008839F8"/>
    <w:rsid w:val="008852E0"/>
    <w:rsid w:val="00891335"/>
    <w:rsid w:val="008925BA"/>
    <w:rsid w:val="0089369E"/>
    <w:rsid w:val="00893A1D"/>
    <w:rsid w:val="0089485A"/>
    <w:rsid w:val="008955C9"/>
    <w:rsid w:val="008973BD"/>
    <w:rsid w:val="00897DDE"/>
    <w:rsid w:val="008A0A4F"/>
    <w:rsid w:val="008A11AC"/>
    <w:rsid w:val="008A12C6"/>
    <w:rsid w:val="008A1A7D"/>
    <w:rsid w:val="008A1E6A"/>
    <w:rsid w:val="008A2F16"/>
    <w:rsid w:val="008A31EA"/>
    <w:rsid w:val="008A3334"/>
    <w:rsid w:val="008A3BC1"/>
    <w:rsid w:val="008A3E61"/>
    <w:rsid w:val="008A4A19"/>
    <w:rsid w:val="008A4C41"/>
    <w:rsid w:val="008A7124"/>
    <w:rsid w:val="008A7DA9"/>
    <w:rsid w:val="008B149E"/>
    <w:rsid w:val="008B2E30"/>
    <w:rsid w:val="008B479E"/>
    <w:rsid w:val="008B5CB9"/>
    <w:rsid w:val="008B683B"/>
    <w:rsid w:val="008B7119"/>
    <w:rsid w:val="008C0B31"/>
    <w:rsid w:val="008C1703"/>
    <w:rsid w:val="008C1C98"/>
    <w:rsid w:val="008C3A21"/>
    <w:rsid w:val="008C3F21"/>
    <w:rsid w:val="008C3F6B"/>
    <w:rsid w:val="008C46C0"/>
    <w:rsid w:val="008C4758"/>
    <w:rsid w:val="008C5AB2"/>
    <w:rsid w:val="008C6C34"/>
    <w:rsid w:val="008C709E"/>
    <w:rsid w:val="008C7ADA"/>
    <w:rsid w:val="008D0AD5"/>
    <w:rsid w:val="008D371B"/>
    <w:rsid w:val="008D3F33"/>
    <w:rsid w:val="008D4255"/>
    <w:rsid w:val="008D4E94"/>
    <w:rsid w:val="008D5E56"/>
    <w:rsid w:val="008D65F3"/>
    <w:rsid w:val="008D7B07"/>
    <w:rsid w:val="008E0A93"/>
    <w:rsid w:val="008E0F0E"/>
    <w:rsid w:val="008E1A39"/>
    <w:rsid w:val="008E2069"/>
    <w:rsid w:val="008E3BA0"/>
    <w:rsid w:val="008E40F3"/>
    <w:rsid w:val="008E47CE"/>
    <w:rsid w:val="008E5989"/>
    <w:rsid w:val="008E60A3"/>
    <w:rsid w:val="008F0022"/>
    <w:rsid w:val="008F15B9"/>
    <w:rsid w:val="008F1C1E"/>
    <w:rsid w:val="008F1DDE"/>
    <w:rsid w:val="008F1FEA"/>
    <w:rsid w:val="008F2425"/>
    <w:rsid w:val="008F30CC"/>
    <w:rsid w:val="008F3D32"/>
    <w:rsid w:val="008F4E45"/>
    <w:rsid w:val="008F5221"/>
    <w:rsid w:val="008F5573"/>
    <w:rsid w:val="008F67FC"/>
    <w:rsid w:val="0090040C"/>
    <w:rsid w:val="0090047B"/>
    <w:rsid w:val="0090168C"/>
    <w:rsid w:val="00902236"/>
    <w:rsid w:val="0090274D"/>
    <w:rsid w:val="00902763"/>
    <w:rsid w:val="00903CF5"/>
    <w:rsid w:val="009046EE"/>
    <w:rsid w:val="00907010"/>
    <w:rsid w:val="0090710D"/>
    <w:rsid w:val="00911189"/>
    <w:rsid w:val="009119FE"/>
    <w:rsid w:val="00911EA6"/>
    <w:rsid w:val="0091479A"/>
    <w:rsid w:val="009149AE"/>
    <w:rsid w:val="009154AA"/>
    <w:rsid w:val="0091556B"/>
    <w:rsid w:val="009155EA"/>
    <w:rsid w:val="00915664"/>
    <w:rsid w:val="00916258"/>
    <w:rsid w:val="009167BC"/>
    <w:rsid w:val="00917891"/>
    <w:rsid w:val="009203C4"/>
    <w:rsid w:val="00922B23"/>
    <w:rsid w:val="009238FB"/>
    <w:rsid w:val="00923AA1"/>
    <w:rsid w:val="00924426"/>
    <w:rsid w:val="009249E0"/>
    <w:rsid w:val="00924F01"/>
    <w:rsid w:val="00924F63"/>
    <w:rsid w:val="00926909"/>
    <w:rsid w:val="00926F75"/>
    <w:rsid w:val="00927DCB"/>
    <w:rsid w:val="0093000E"/>
    <w:rsid w:val="00930DD7"/>
    <w:rsid w:val="0093159C"/>
    <w:rsid w:val="0093172E"/>
    <w:rsid w:val="0093189D"/>
    <w:rsid w:val="009319BA"/>
    <w:rsid w:val="00931EC4"/>
    <w:rsid w:val="0093502B"/>
    <w:rsid w:val="0093531D"/>
    <w:rsid w:val="00935831"/>
    <w:rsid w:val="009362AD"/>
    <w:rsid w:val="00937272"/>
    <w:rsid w:val="0094037D"/>
    <w:rsid w:val="00942F2D"/>
    <w:rsid w:val="00944065"/>
    <w:rsid w:val="0094474C"/>
    <w:rsid w:val="00945AFB"/>
    <w:rsid w:val="0094627F"/>
    <w:rsid w:val="009478F9"/>
    <w:rsid w:val="00950865"/>
    <w:rsid w:val="00950C29"/>
    <w:rsid w:val="00950EE4"/>
    <w:rsid w:val="009517FB"/>
    <w:rsid w:val="00951934"/>
    <w:rsid w:val="009533E8"/>
    <w:rsid w:val="009544A8"/>
    <w:rsid w:val="009547C6"/>
    <w:rsid w:val="00955242"/>
    <w:rsid w:val="00955545"/>
    <w:rsid w:val="009574AE"/>
    <w:rsid w:val="00957C83"/>
    <w:rsid w:val="00960268"/>
    <w:rsid w:val="0096040E"/>
    <w:rsid w:val="009616CF"/>
    <w:rsid w:val="00961D44"/>
    <w:rsid w:val="00962ACD"/>
    <w:rsid w:val="00964DA6"/>
    <w:rsid w:val="009660F1"/>
    <w:rsid w:val="0096618F"/>
    <w:rsid w:val="00966F91"/>
    <w:rsid w:val="009701B3"/>
    <w:rsid w:val="00971484"/>
    <w:rsid w:val="00975428"/>
    <w:rsid w:val="0097559E"/>
    <w:rsid w:val="00975EBC"/>
    <w:rsid w:val="00976648"/>
    <w:rsid w:val="00976D1A"/>
    <w:rsid w:val="00980BD2"/>
    <w:rsid w:val="00981FB8"/>
    <w:rsid w:val="00984103"/>
    <w:rsid w:val="00985739"/>
    <w:rsid w:val="009858BD"/>
    <w:rsid w:val="00986AB7"/>
    <w:rsid w:val="009871EE"/>
    <w:rsid w:val="00991473"/>
    <w:rsid w:val="00991546"/>
    <w:rsid w:val="0099254D"/>
    <w:rsid w:val="00993E66"/>
    <w:rsid w:val="00994925"/>
    <w:rsid w:val="009955C0"/>
    <w:rsid w:val="00997078"/>
    <w:rsid w:val="009A0A84"/>
    <w:rsid w:val="009A0AB8"/>
    <w:rsid w:val="009A17AD"/>
    <w:rsid w:val="009A2159"/>
    <w:rsid w:val="009A21F6"/>
    <w:rsid w:val="009A2D23"/>
    <w:rsid w:val="009A627B"/>
    <w:rsid w:val="009A7342"/>
    <w:rsid w:val="009B0FD9"/>
    <w:rsid w:val="009B2FCC"/>
    <w:rsid w:val="009B315E"/>
    <w:rsid w:val="009B3434"/>
    <w:rsid w:val="009B3727"/>
    <w:rsid w:val="009B5497"/>
    <w:rsid w:val="009B5E1E"/>
    <w:rsid w:val="009B722B"/>
    <w:rsid w:val="009C1229"/>
    <w:rsid w:val="009C148D"/>
    <w:rsid w:val="009C2298"/>
    <w:rsid w:val="009C36FC"/>
    <w:rsid w:val="009C4A44"/>
    <w:rsid w:val="009C54FC"/>
    <w:rsid w:val="009C6B82"/>
    <w:rsid w:val="009C790E"/>
    <w:rsid w:val="009D25B9"/>
    <w:rsid w:val="009D2D04"/>
    <w:rsid w:val="009D32F6"/>
    <w:rsid w:val="009D3569"/>
    <w:rsid w:val="009D3DF7"/>
    <w:rsid w:val="009D3FAA"/>
    <w:rsid w:val="009D4628"/>
    <w:rsid w:val="009D4DA2"/>
    <w:rsid w:val="009D5647"/>
    <w:rsid w:val="009D5CE1"/>
    <w:rsid w:val="009D68B1"/>
    <w:rsid w:val="009D7F86"/>
    <w:rsid w:val="009E0190"/>
    <w:rsid w:val="009E23BE"/>
    <w:rsid w:val="009E2AA6"/>
    <w:rsid w:val="009E4639"/>
    <w:rsid w:val="009E4CF1"/>
    <w:rsid w:val="009E675D"/>
    <w:rsid w:val="009E7A65"/>
    <w:rsid w:val="009F31AA"/>
    <w:rsid w:val="009F3CC2"/>
    <w:rsid w:val="009F4B6A"/>
    <w:rsid w:val="009F573C"/>
    <w:rsid w:val="009F5A68"/>
    <w:rsid w:val="009F6117"/>
    <w:rsid w:val="009F689B"/>
    <w:rsid w:val="009F7402"/>
    <w:rsid w:val="00A001C3"/>
    <w:rsid w:val="00A00A2B"/>
    <w:rsid w:val="00A015AC"/>
    <w:rsid w:val="00A04675"/>
    <w:rsid w:val="00A05791"/>
    <w:rsid w:val="00A06072"/>
    <w:rsid w:val="00A07784"/>
    <w:rsid w:val="00A07CFA"/>
    <w:rsid w:val="00A109B9"/>
    <w:rsid w:val="00A10F68"/>
    <w:rsid w:val="00A12C10"/>
    <w:rsid w:val="00A130BB"/>
    <w:rsid w:val="00A13592"/>
    <w:rsid w:val="00A13E32"/>
    <w:rsid w:val="00A13F15"/>
    <w:rsid w:val="00A143BB"/>
    <w:rsid w:val="00A151AA"/>
    <w:rsid w:val="00A15805"/>
    <w:rsid w:val="00A15BCE"/>
    <w:rsid w:val="00A16614"/>
    <w:rsid w:val="00A166F8"/>
    <w:rsid w:val="00A170E0"/>
    <w:rsid w:val="00A20BA8"/>
    <w:rsid w:val="00A2119E"/>
    <w:rsid w:val="00A21E9B"/>
    <w:rsid w:val="00A21F07"/>
    <w:rsid w:val="00A230F1"/>
    <w:rsid w:val="00A23A76"/>
    <w:rsid w:val="00A2422B"/>
    <w:rsid w:val="00A25663"/>
    <w:rsid w:val="00A26B3F"/>
    <w:rsid w:val="00A271ED"/>
    <w:rsid w:val="00A27745"/>
    <w:rsid w:val="00A31CFA"/>
    <w:rsid w:val="00A338B3"/>
    <w:rsid w:val="00A34EE2"/>
    <w:rsid w:val="00A37286"/>
    <w:rsid w:val="00A37558"/>
    <w:rsid w:val="00A40DF5"/>
    <w:rsid w:val="00A42A90"/>
    <w:rsid w:val="00A441CB"/>
    <w:rsid w:val="00A45118"/>
    <w:rsid w:val="00A45918"/>
    <w:rsid w:val="00A46D4C"/>
    <w:rsid w:val="00A47394"/>
    <w:rsid w:val="00A4755C"/>
    <w:rsid w:val="00A50E90"/>
    <w:rsid w:val="00A5266A"/>
    <w:rsid w:val="00A52B55"/>
    <w:rsid w:val="00A52C92"/>
    <w:rsid w:val="00A54423"/>
    <w:rsid w:val="00A54F04"/>
    <w:rsid w:val="00A54F35"/>
    <w:rsid w:val="00A55257"/>
    <w:rsid w:val="00A5692D"/>
    <w:rsid w:val="00A570BB"/>
    <w:rsid w:val="00A57602"/>
    <w:rsid w:val="00A57827"/>
    <w:rsid w:val="00A579C2"/>
    <w:rsid w:val="00A57D41"/>
    <w:rsid w:val="00A57FF8"/>
    <w:rsid w:val="00A60058"/>
    <w:rsid w:val="00A6066A"/>
    <w:rsid w:val="00A63667"/>
    <w:rsid w:val="00A64D2E"/>
    <w:rsid w:val="00A64F6D"/>
    <w:rsid w:val="00A7015F"/>
    <w:rsid w:val="00A70CF6"/>
    <w:rsid w:val="00A72238"/>
    <w:rsid w:val="00A724F9"/>
    <w:rsid w:val="00A72504"/>
    <w:rsid w:val="00A72D8F"/>
    <w:rsid w:val="00A74DCA"/>
    <w:rsid w:val="00A75EB4"/>
    <w:rsid w:val="00A76015"/>
    <w:rsid w:val="00A77F49"/>
    <w:rsid w:val="00A8014D"/>
    <w:rsid w:val="00A807E8"/>
    <w:rsid w:val="00A808C3"/>
    <w:rsid w:val="00A80D14"/>
    <w:rsid w:val="00A813FA"/>
    <w:rsid w:val="00A81894"/>
    <w:rsid w:val="00A82109"/>
    <w:rsid w:val="00A82B00"/>
    <w:rsid w:val="00A831E4"/>
    <w:rsid w:val="00A833FE"/>
    <w:rsid w:val="00A84CEA"/>
    <w:rsid w:val="00A85C0F"/>
    <w:rsid w:val="00A861C2"/>
    <w:rsid w:val="00A90252"/>
    <w:rsid w:val="00A9099C"/>
    <w:rsid w:val="00A91795"/>
    <w:rsid w:val="00A940EF"/>
    <w:rsid w:val="00A94F06"/>
    <w:rsid w:val="00A9558E"/>
    <w:rsid w:val="00A9563E"/>
    <w:rsid w:val="00A96E42"/>
    <w:rsid w:val="00A97F0C"/>
    <w:rsid w:val="00AA01CE"/>
    <w:rsid w:val="00AA0758"/>
    <w:rsid w:val="00AA0889"/>
    <w:rsid w:val="00AA0975"/>
    <w:rsid w:val="00AA1087"/>
    <w:rsid w:val="00AA156B"/>
    <w:rsid w:val="00AA18CB"/>
    <w:rsid w:val="00AA1E8D"/>
    <w:rsid w:val="00AA2130"/>
    <w:rsid w:val="00AA2F05"/>
    <w:rsid w:val="00AA5025"/>
    <w:rsid w:val="00AA536D"/>
    <w:rsid w:val="00AA5423"/>
    <w:rsid w:val="00AA5485"/>
    <w:rsid w:val="00AA7746"/>
    <w:rsid w:val="00AA7D44"/>
    <w:rsid w:val="00AB021D"/>
    <w:rsid w:val="00AB17E6"/>
    <w:rsid w:val="00AB181A"/>
    <w:rsid w:val="00AB1B49"/>
    <w:rsid w:val="00AB1E9B"/>
    <w:rsid w:val="00AB33D7"/>
    <w:rsid w:val="00AB34BC"/>
    <w:rsid w:val="00AB38B2"/>
    <w:rsid w:val="00AB3F67"/>
    <w:rsid w:val="00AB4B7E"/>
    <w:rsid w:val="00AB4FA2"/>
    <w:rsid w:val="00AB5190"/>
    <w:rsid w:val="00AC0A77"/>
    <w:rsid w:val="00AC0DDB"/>
    <w:rsid w:val="00AC1064"/>
    <w:rsid w:val="00AC2102"/>
    <w:rsid w:val="00AC2B51"/>
    <w:rsid w:val="00AC3259"/>
    <w:rsid w:val="00AC35F2"/>
    <w:rsid w:val="00AC5EF8"/>
    <w:rsid w:val="00AC658F"/>
    <w:rsid w:val="00AC6786"/>
    <w:rsid w:val="00AC70A7"/>
    <w:rsid w:val="00AC71A1"/>
    <w:rsid w:val="00AC729F"/>
    <w:rsid w:val="00AD1D82"/>
    <w:rsid w:val="00AD1F34"/>
    <w:rsid w:val="00AD1F54"/>
    <w:rsid w:val="00AD34D0"/>
    <w:rsid w:val="00AD3996"/>
    <w:rsid w:val="00AD4D4E"/>
    <w:rsid w:val="00AD50C7"/>
    <w:rsid w:val="00AD5D7B"/>
    <w:rsid w:val="00AD64F8"/>
    <w:rsid w:val="00AD72A9"/>
    <w:rsid w:val="00AD7B5A"/>
    <w:rsid w:val="00AE0A5A"/>
    <w:rsid w:val="00AE0B66"/>
    <w:rsid w:val="00AE10AB"/>
    <w:rsid w:val="00AE10B1"/>
    <w:rsid w:val="00AE179A"/>
    <w:rsid w:val="00AE17DE"/>
    <w:rsid w:val="00AE1F51"/>
    <w:rsid w:val="00AE2916"/>
    <w:rsid w:val="00AE4EC5"/>
    <w:rsid w:val="00AE594D"/>
    <w:rsid w:val="00AE5B32"/>
    <w:rsid w:val="00AE6AEE"/>
    <w:rsid w:val="00AE71C0"/>
    <w:rsid w:val="00AE7204"/>
    <w:rsid w:val="00AE7A16"/>
    <w:rsid w:val="00AE7B48"/>
    <w:rsid w:val="00AE7ED1"/>
    <w:rsid w:val="00AF0916"/>
    <w:rsid w:val="00AF09E6"/>
    <w:rsid w:val="00AF1E1D"/>
    <w:rsid w:val="00AF2A2B"/>
    <w:rsid w:val="00AF4259"/>
    <w:rsid w:val="00AF4CE3"/>
    <w:rsid w:val="00AF6936"/>
    <w:rsid w:val="00AF7D4A"/>
    <w:rsid w:val="00B005AA"/>
    <w:rsid w:val="00B00618"/>
    <w:rsid w:val="00B009C5"/>
    <w:rsid w:val="00B0143B"/>
    <w:rsid w:val="00B02C2F"/>
    <w:rsid w:val="00B03396"/>
    <w:rsid w:val="00B0395B"/>
    <w:rsid w:val="00B049F8"/>
    <w:rsid w:val="00B04E06"/>
    <w:rsid w:val="00B052B8"/>
    <w:rsid w:val="00B07BD1"/>
    <w:rsid w:val="00B100DC"/>
    <w:rsid w:val="00B1028C"/>
    <w:rsid w:val="00B103BF"/>
    <w:rsid w:val="00B116FB"/>
    <w:rsid w:val="00B11E3E"/>
    <w:rsid w:val="00B12CFA"/>
    <w:rsid w:val="00B1426E"/>
    <w:rsid w:val="00B1447C"/>
    <w:rsid w:val="00B24937"/>
    <w:rsid w:val="00B24C60"/>
    <w:rsid w:val="00B25018"/>
    <w:rsid w:val="00B254C0"/>
    <w:rsid w:val="00B261DD"/>
    <w:rsid w:val="00B27F63"/>
    <w:rsid w:val="00B302AD"/>
    <w:rsid w:val="00B3057E"/>
    <w:rsid w:val="00B31261"/>
    <w:rsid w:val="00B32FC2"/>
    <w:rsid w:val="00B331D9"/>
    <w:rsid w:val="00B334B6"/>
    <w:rsid w:val="00B34458"/>
    <w:rsid w:val="00B34833"/>
    <w:rsid w:val="00B37413"/>
    <w:rsid w:val="00B400B5"/>
    <w:rsid w:val="00B420B0"/>
    <w:rsid w:val="00B420DA"/>
    <w:rsid w:val="00B42E0F"/>
    <w:rsid w:val="00B42F85"/>
    <w:rsid w:val="00B446AD"/>
    <w:rsid w:val="00B45C4B"/>
    <w:rsid w:val="00B4628D"/>
    <w:rsid w:val="00B462B1"/>
    <w:rsid w:val="00B471CB"/>
    <w:rsid w:val="00B475B6"/>
    <w:rsid w:val="00B47997"/>
    <w:rsid w:val="00B50136"/>
    <w:rsid w:val="00B50C2D"/>
    <w:rsid w:val="00B50C90"/>
    <w:rsid w:val="00B5187A"/>
    <w:rsid w:val="00B5542D"/>
    <w:rsid w:val="00B55A18"/>
    <w:rsid w:val="00B60278"/>
    <w:rsid w:val="00B602F5"/>
    <w:rsid w:val="00B6202A"/>
    <w:rsid w:val="00B62AC6"/>
    <w:rsid w:val="00B63567"/>
    <w:rsid w:val="00B6414F"/>
    <w:rsid w:val="00B6586C"/>
    <w:rsid w:val="00B669B7"/>
    <w:rsid w:val="00B67B8F"/>
    <w:rsid w:val="00B70A48"/>
    <w:rsid w:val="00B70B3F"/>
    <w:rsid w:val="00B70CB5"/>
    <w:rsid w:val="00B71A95"/>
    <w:rsid w:val="00B71CD6"/>
    <w:rsid w:val="00B7326B"/>
    <w:rsid w:val="00B7506C"/>
    <w:rsid w:val="00B755D8"/>
    <w:rsid w:val="00B75862"/>
    <w:rsid w:val="00B7626B"/>
    <w:rsid w:val="00B7733D"/>
    <w:rsid w:val="00B80D0C"/>
    <w:rsid w:val="00B8105E"/>
    <w:rsid w:val="00B81082"/>
    <w:rsid w:val="00B818C0"/>
    <w:rsid w:val="00B8235E"/>
    <w:rsid w:val="00B8448A"/>
    <w:rsid w:val="00B85C45"/>
    <w:rsid w:val="00B86998"/>
    <w:rsid w:val="00B86D34"/>
    <w:rsid w:val="00B87984"/>
    <w:rsid w:val="00B87CC2"/>
    <w:rsid w:val="00B903F8"/>
    <w:rsid w:val="00B90E69"/>
    <w:rsid w:val="00B91DCC"/>
    <w:rsid w:val="00B9236C"/>
    <w:rsid w:val="00B93811"/>
    <w:rsid w:val="00B93FF0"/>
    <w:rsid w:val="00B94316"/>
    <w:rsid w:val="00B95D28"/>
    <w:rsid w:val="00B96A0B"/>
    <w:rsid w:val="00B976B0"/>
    <w:rsid w:val="00BA0C1D"/>
    <w:rsid w:val="00BA13EE"/>
    <w:rsid w:val="00BA220D"/>
    <w:rsid w:val="00BA2F07"/>
    <w:rsid w:val="00BA3213"/>
    <w:rsid w:val="00BA3453"/>
    <w:rsid w:val="00BA37C7"/>
    <w:rsid w:val="00BA40AD"/>
    <w:rsid w:val="00BA485F"/>
    <w:rsid w:val="00BA555F"/>
    <w:rsid w:val="00BA77B8"/>
    <w:rsid w:val="00BA7B50"/>
    <w:rsid w:val="00BA7D3B"/>
    <w:rsid w:val="00BB1887"/>
    <w:rsid w:val="00BB24AA"/>
    <w:rsid w:val="00BB36F1"/>
    <w:rsid w:val="00BB3E0B"/>
    <w:rsid w:val="00BB41A6"/>
    <w:rsid w:val="00BB63AC"/>
    <w:rsid w:val="00BB6C4C"/>
    <w:rsid w:val="00BB6FF5"/>
    <w:rsid w:val="00BB74D0"/>
    <w:rsid w:val="00BB7626"/>
    <w:rsid w:val="00BB7ECB"/>
    <w:rsid w:val="00BC0400"/>
    <w:rsid w:val="00BC0F6C"/>
    <w:rsid w:val="00BC2A1F"/>
    <w:rsid w:val="00BC2DCC"/>
    <w:rsid w:val="00BC334A"/>
    <w:rsid w:val="00BC50F2"/>
    <w:rsid w:val="00BC5211"/>
    <w:rsid w:val="00BC6461"/>
    <w:rsid w:val="00BC73D9"/>
    <w:rsid w:val="00BD023E"/>
    <w:rsid w:val="00BD0C81"/>
    <w:rsid w:val="00BD1252"/>
    <w:rsid w:val="00BD1C8C"/>
    <w:rsid w:val="00BD2115"/>
    <w:rsid w:val="00BD333E"/>
    <w:rsid w:val="00BD47BE"/>
    <w:rsid w:val="00BD4841"/>
    <w:rsid w:val="00BD6B48"/>
    <w:rsid w:val="00BD7290"/>
    <w:rsid w:val="00BD7912"/>
    <w:rsid w:val="00BD7FC9"/>
    <w:rsid w:val="00BE0A17"/>
    <w:rsid w:val="00BE0E7F"/>
    <w:rsid w:val="00BE3CA9"/>
    <w:rsid w:val="00BE48B0"/>
    <w:rsid w:val="00BE56DB"/>
    <w:rsid w:val="00BE5971"/>
    <w:rsid w:val="00BE674B"/>
    <w:rsid w:val="00BF0132"/>
    <w:rsid w:val="00BF14CA"/>
    <w:rsid w:val="00BF1516"/>
    <w:rsid w:val="00BF3355"/>
    <w:rsid w:val="00BF5E6C"/>
    <w:rsid w:val="00BF60E0"/>
    <w:rsid w:val="00BF6C7F"/>
    <w:rsid w:val="00BF763E"/>
    <w:rsid w:val="00C01D92"/>
    <w:rsid w:val="00C038B4"/>
    <w:rsid w:val="00C04871"/>
    <w:rsid w:val="00C04EAA"/>
    <w:rsid w:val="00C05CD4"/>
    <w:rsid w:val="00C06BD5"/>
    <w:rsid w:val="00C06E4E"/>
    <w:rsid w:val="00C071E9"/>
    <w:rsid w:val="00C11E4A"/>
    <w:rsid w:val="00C1368F"/>
    <w:rsid w:val="00C136D2"/>
    <w:rsid w:val="00C1628C"/>
    <w:rsid w:val="00C16B73"/>
    <w:rsid w:val="00C17089"/>
    <w:rsid w:val="00C17B41"/>
    <w:rsid w:val="00C2090A"/>
    <w:rsid w:val="00C21497"/>
    <w:rsid w:val="00C22FD1"/>
    <w:rsid w:val="00C23E8A"/>
    <w:rsid w:val="00C24078"/>
    <w:rsid w:val="00C24E3B"/>
    <w:rsid w:val="00C25406"/>
    <w:rsid w:val="00C2554B"/>
    <w:rsid w:val="00C256AD"/>
    <w:rsid w:val="00C272F6"/>
    <w:rsid w:val="00C3297F"/>
    <w:rsid w:val="00C32CF5"/>
    <w:rsid w:val="00C331AC"/>
    <w:rsid w:val="00C33E6B"/>
    <w:rsid w:val="00C33E83"/>
    <w:rsid w:val="00C34B66"/>
    <w:rsid w:val="00C34C3E"/>
    <w:rsid w:val="00C354B1"/>
    <w:rsid w:val="00C36E99"/>
    <w:rsid w:val="00C40BAF"/>
    <w:rsid w:val="00C40E1F"/>
    <w:rsid w:val="00C41231"/>
    <w:rsid w:val="00C420FE"/>
    <w:rsid w:val="00C43012"/>
    <w:rsid w:val="00C43E86"/>
    <w:rsid w:val="00C44657"/>
    <w:rsid w:val="00C4631F"/>
    <w:rsid w:val="00C46506"/>
    <w:rsid w:val="00C47908"/>
    <w:rsid w:val="00C50237"/>
    <w:rsid w:val="00C50BE5"/>
    <w:rsid w:val="00C50EF3"/>
    <w:rsid w:val="00C5101E"/>
    <w:rsid w:val="00C5222F"/>
    <w:rsid w:val="00C5484C"/>
    <w:rsid w:val="00C55EC0"/>
    <w:rsid w:val="00C56D0F"/>
    <w:rsid w:val="00C57FB7"/>
    <w:rsid w:val="00C6002E"/>
    <w:rsid w:val="00C62045"/>
    <w:rsid w:val="00C630B5"/>
    <w:rsid w:val="00C63ED7"/>
    <w:rsid w:val="00C641AA"/>
    <w:rsid w:val="00C644D7"/>
    <w:rsid w:val="00C64BCD"/>
    <w:rsid w:val="00C670A2"/>
    <w:rsid w:val="00C677EC"/>
    <w:rsid w:val="00C677FB"/>
    <w:rsid w:val="00C70539"/>
    <w:rsid w:val="00C705B2"/>
    <w:rsid w:val="00C713B9"/>
    <w:rsid w:val="00C72560"/>
    <w:rsid w:val="00C72D35"/>
    <w:rsid w:val="00C73021"/>
    <w:rsid w:val="00C75666"/>
    <w:rsid w:val="00C7586E"/>
    <w:rsid w:val="00C7589C"/>
    <w:rsid w:val="00C75C06"/>
    <w:rsid w:val="00C77AAA"/>
    <w:rsid w:val="00C817BD"/>
    <w:rsid w:val="00C81B24"/>
    <w:rsid w:val="00C81D72"/>
    <w:rsid w:val="00C823B3"/>
    <w:rsid w:val="00C8277E"/>
    <w:rsid w:val="00C828B3"/>
    <w:rsid w:val="00C8523E"/>
    <w:rsid w:val="00C85710"/>
    <w:rsid w:val="00C85A53"/>
    <w:rsid w:val="00C8697C"/>
    <w:rsid w:val="00C8761F"/>
    <w:rsid w:val="00C87C14"/>
    <w:rsid w:val="00C90DC6"/>
    <w:rsid w:val="00C938D0"/>
    <w:rsid w:val="00C9483F"/>
    <w:rsid w:val="00C95877"/>
    <w:rsid w:val="00C967D1"/>
    <w:rsid w:val="00C96D09"/>
    <w:rsid w:val="00CA1905"/>
    <w:rsid w:val="00CA33C5"/>
    <w:rsid w:val="00CA3FFB"/>
    <w:rsid w:val="00CA4478"/>
    <w:rsid w:val="00CA4725"/>
    <w:rsid w:val="00CA4943"/>
    <w:rsid w:val="00CA5157"/>
    <w:rsid w:val="00CA55E2"/>
    <w:rsid w:val="00CA5657"/>
    <w:rsid w:val="00CA6058"/>
    <w:rsid w:val="00CA6A65"/>
    <w:rsid w:val="00CA6D42"/>
    <w:rsid w:val="00CB1F02"/>
    <w:rsid w:val="00CB2A13"/>
    <w:rsid w:val="00CB3F58"/>
    <w:rsid w:val="00CB70C6"/>
    <w:rsid w:val="00CB769E"/>
    <w:rsid w:val="00CC008E"/>
    <w:rsid w:val="00CC0C9E"/>
    <w:rsid w:val="00CC14A7"/>
    <w:rsid w:val="00CC18C9"/>
    <w:rsid w:val="00CC1D5A"/>
    <w:rsid w:val="00CC1E24"/>
    <w:rsid w:val="00CC2DE4"/>
    <w:rsid w:val="00CC30DD"/>
    <w:rsid w:val="00CC49F3"/>
    <w:rsid w:val="00CC5012"/>
    <w:rsid w:val="00CC67D9"/>
    <w:rsid w:val="00CC7B63"/>
    <w:rsid w:val="00CD0638"/>
    <w:rsid w:val="00CD25DE"/>
    <w:rsid w:val="00CD3FA0"/>
    <w:rsid w:val="00CD45DE"/>
    <w:rsid w:val="00CD6EE9"/>
    <w:rsid w:val="00CD7EA9"/>
    <w:rsid w:val="00CE2C35"/>
    <w:rsid w:val="00CE413D"/>
    <w:rsid w:val="00CE5349"/>
    <w:rsid w:val="00CE58BE"/>
    <w:rsid w:val="00CE6852"/>
    <w:rsid w:val="00CF1AEE"/>
    <w:rsid w:val="00CF5705"/>
    <w:rsid w:val="00CF5ADE"/>
    <w:rsid w:val="00CF706A"/>
    <w:rsid w:val="00CF76FB"/>
    <w:rsid w:val="00CF7FD6"/>
    <w:rsid w:val="00D001B7"/>
    <w:rsid w:val="00D0100E"/>
    <w:rsid w:val="00D03168"/>
    <w:rsid w:val="00D050A7"/>
    <w:rsid w:val="00D05200"/>
    <w:rsid w:val="00D06F97"/>
    <w:rsid w:val="00D07F8F"/>
    <w:rsid w:val="00D10675"/>
    <w:rsid w:val="00D1071F"/>
    <w:rsid w:val="00D129F6"/>
    <w:rsid w:val="00D14AD3"/>
    <w:rsid w:val="00D17EB4"/>
    <w:rsid w:val="00D21575"/>
    <w:rsid w:val="00D21DEE"/>
    <w:rsid w:val="00D226F4"/>
    <w:rsid w:val="00D23E58"/>
    <w:rsid w:val="00D2400D"/>
    <w:rsid w:val="00D25BB0"/>
    <w:rsid w:val="00D262D9"/>
    <w:rsid w:val="00D2652F"/>
    <w:rsid w:val="00D27AF2"/>
    <w:rsid w:val="00D30340"/>
    <w:rsid w:val="00D3092F"/>
    <w:rsid w:val="00D31C6E"/>
    <w:rsid w:val="00D332FF"/>
    <w:rsid w:val="00D33FA3"/>
    <w:rsid w:val="00D34F4A"/>
    <w:rsid w:val="00D3504C"/>
    <w:rsid w:val="00D35793"/>
    <w:rsid w:val="00D3660C"/>
    <w:rsid w:val="00D37440"/>
    <w:rsid w:val="00D37803"/>
    <w:rsid w:val="00D401CC"/>
    <w:rsid w:val="00D439C5"/>
    <w:rsid w:val="00D43D09"/>
    <w:rsid w:val="00D45507"/>
    <w:rsid w:val="00D4578F"/>
    <w:rsid w:val="00D47575"/>
    <w:rsid w:val="00D5068A"/>
    <w:rsid w:val="00D516CC"/>
    <w:rsid w:val="00D519EB"/>
    <w:rsid w:val="00D51B76"/>
    <w:rsid w:val="00D51EBD"/>
    <w:rsid w:val="00D52EB5"/>
    <w:rsid w:val="00D5335C"/>
    <w:rsid w:val="00D537F5"/>
    <w:rsid w:val="00D53D70"/>
    <w:rsid w:val="00D55A75"/>
    <w:rsid w:val="00D56344"/>
    <w:rsid w:val="00D563EB"/>
    <w:rsid w:val="00D57F17"/>
    <w:rsid w:val="00D6034F"/>
    <w:rsid w:val="00D6114B"/>
    <w:rsid w:val="00D619BF"/>
    <w:rsid w:val="00D6259F"/>
    <w:rsid w:val="00D629AD"/>
    <w:rsid w:val="00D639CC"/>
    <w:rsid w:val="00D6500C"/>
    <w:rsid w:val="00D656C1"/>
    <w:rsid w:val="00D67EB1"/>
    <w:rsid w:val="00D703C9"/>
    <w:rsid w:val="00D7148B"/>
    <w:rsid w:val="00D71654"/>
    <w:rsid w:val="00D716D1"/>
    <w:rsid w:val="00D7201E"/>
    <w:rsid w:val="00D72B1B"/>
    <w:rsid w:val="00D73A9A"/>
    <w:rsid w:val="00D73CEA"/>
    <w:rsid w:val="00D74CD9"/>
    <w:rsid w:val="00D75773"/>
    <w:rsid w:val="00D75B75"/>
    <w:rsid w:val="00D77E69"/>
    <w:rsid w:val="00D80238"/>
    <w:rsid w:val="00D81716"/>
    <w:rsid w:val="00D8172E"/>
    <w:rsid w:val="00D82AEB"/>
    <w:rsid w:val="00D8307C"/>
    <w:rsid w:val="00D84205"/>
    <w:rsid w:val="00D84CEB"/>
    <w:rsid w:val="00D85077"/>
    <w:rsid w:val="00D8744C"/>
    <w:rsid w:val="00D924E3"/>
    <w:rsid w:val="00D93A39"/>
    <w:rsid w:val="00D93B8E"/>
    <w:rsid w:val="00D94377"/>
    <w:rsid w:val="00D95FE1"/>
    <w:rsid w:val="00D960DA"/>
    <w:rsid w:val="00D96D25"/>
    <w:rsid w:val="00D96D87"/>
    <w:rsid w:val="00D97D93"/>
    <w:rsid w:val="00D97E8C"/>
    <w:rsid w:val="00DA1364"/>
    <w:rsid w:val="00DA1E13"/>
    <w:rsid w:val="00DA1F5E"/>
    <w:rsid w:val="00DA4149"/>
    <w:rsid w:val="00DA6580"/>
    <w:rsid w:val="00DA65AB"/>
    <w:rsid w:val="00DA7469"/>
    <w:rsid w:val="00DA7CA1"/>
    <w:rsid w:val="00DA7E82"/>
    <w:rsid w:val="00DB06E1"/>
    <w:rsid w:val="00DB13AB"/>
    <w:rsid w:val="00DB22A9"/>
    <w:rsid w:val="00DB2919"/>
    <w:rsid w:val="00DB419E"/>
    <w:rsid w:val="00DB4418"/>
    <w:rsid w:val="00DB53A8"/>
    <w:rsid w:val="00DB6C6F"/>
    <w:rsid w:val="00DB7568"/>
    <w:rsid w:val="00DC236E"/>
    <w:rsid w:val="00DC280E"/>
    <w:rsid w:val="00DC2E43"/>
    <w:rsid w:val="00DC38D0"/>
    <w:rsid w:val="00DC39D2"/>
    <w:rsid w:val="00DC3F2E"/>
    <w:rsid w:val="00DC4055"/>
    <w:rsid w:val="00DC4379"/>
    <w:rsid w:val="00DC4640"/>
    <w:rsid w:val="00DC4ECC"/>
    <w:rsid w:val="00DC5487"/>
    <w:rsid w:val="00DC5A6C"/>
    <w:rsid w:val="00DC607D"/>
    <w:rsid w:val="00DC6D0E"/>
    <w:rsid w:val="00DC7A6D"/>
    <w:rsid w:val="00DD06CB"/>
    <w:rsid w:val="00DD0775"/>
    <w:rsid w:val="00DD0F20"/>
    <w:rsid w:val="00DD1346"/>
    <w:rsid w:val="00DD166D"/>
    <w:rsid w:val="00DD214C"/>
    <w:rsid w:val="00DD4671"/>
    <w:rsid w:val="00DD4845"/>
    <w:rsid w:val="00DD5698"/>
    <w:rsid w:val="00DD5BC6"/>
    <w:rsid w:val="00DD5CF8"/>
    <w:rsid w:val="00DD730A"/>
    <w:rsid w:val="00DD7480"/>
    <w:rsid w:val="00DE0F5C"/>
    <w:rsid w:val="00DE2960"/>
    <w:rsid w:val="00DE2EEB"/>
    <w:rsid w:val="00DE36DF"/>
    <w:rsid w:val="00DE4F32"/>
    <w:rsid w:val="00DE53B9"/>
    <w:rsid w:val="00DE78AB"/>
    <w:rsid w:val="00DF041A"/>
    <w:rsid w:val="00DF2947"/>
    <w:rsid w:val="00DF4283"/>
    <w:rsid w:val="00DF5895"/>
    <w:rsid w:val="00DF6DD4"/>
    <w:rsid w:val="00DF7BFA"/>
    <w:rsid w:val="00E00D16"/>
    <w:rsid w:val="00E02468"/>
    <w:rsid w:val="00E04E3D"/>
    <w:rsid w:val="00E05850"/>
    <w:rsid w:val="00E06086"/>
    <w:rsid w:val="00E0660E"/>
    <w:rsid w:val="00E06AFD"/>
    <w:rsid w:val="00E070DD"/>
    <w:rsid w:val="00E0747F"/>
    <w:rsid w:val="00E07FF7"/>
    <w:rsid w:val="00E11A42"/>
    <w:rsid w:val="00E1266B"/>
    <w:rsid w:val="00E1284F"/>
    <w:rsid w:val="00E13829"/>
    <w:rsid w:val="00E163D0"/>
    <w:rsid w:val="00E16AA6"/>
    <w:rsid w:val="00E172C0"/>
    <w:rsid w:val="00E20515"/>
    <w:rsid w:val="00E2135C"/>
    <w:rsid w:val="00E21483"/>
    <w:rsid w:val="00E21C11"/>
    <w:rsid w:val="00E21E55"/>
    <w:rsid w:val="00E23743"/>
    <w:rsid w:val="00E24411"/>
    <w:rsid w:val="00E2618E"/>
    <w:rsid w:val="00E27619"/>
    <w:rsid w:val="00E30474"/>
    <w:rsid w:val="00E30503"/>
    <w:rsid w:val="00E312BD"/>
    <w:rsid w:val="00E313A7"/>
    <w:rsid w:val="00E321ED"/>
    <w:rsid w:val="00E33936"/>
    <w:rsid w:val="00E346E0"/>
    <w:rsid w:val="00E35364"/>
    <w:rsid w:val="00E3557D"/>
    <w:rsid w:val="00E362FE"/>
    <w:rsid w:val="00E3757B"/>
    <w:rsid w:val="00E37EFF"/>
    <w:rsid w:val="00E41388"/>
    <w:rsid w:val="00E4278F"/>
    <w:rsid w:val="00E43525"/>
    <w:rsid w:val="00E4524B"/>
    <w:rsid w:val="00E45AAE"/>
    <w:rsid w:val="00E45C34"/>
    <w:rsid w:val="00E46730"/>
    <w:rsid w:val="00E5091E"/>
    <w:rsid w:val="00E50E96"/>
    <w:rsid w:val="00E50EC7"/>
    <w:rsid w:val="00E51BEB"/>
    <w:rsid w:val="00E5344A"/>
    <w:rsid w:val="00E537AB"/>
    <w:rsid w:val="00E538AD"/>
    <w:rsid w:val="00E54474"/>
    <w:rsid w:val="00E545B0"/>
    <w:rsid w:val="00E545B5"/>
    <w:rsid w:val="00E55CA9"/>
    <w:rsid w:val="00E56069"/>
    <w:rsid w:val="00E56D29"/>
    <w:rsid w:val="00E57C59"/>
    <w:rsid w:val="00E6178A"/>
    <w:rsid w:val="00E61B6B"/>
    <w:rsid w:val="00E61E44"/>
    <w:rsid w:val="00E62303"/>
    <w:rsid w:val="00E6290B"/>
    <w:rsid w:val="00E63117"/>
    <w:rsid w:val="00E653A0"/>
    <w:rsid w:val="00E66FC0"/>
    <w:rsid w:val="00E672D9"/>
    <w:rsid w:val="00E67A9F"/>
    <w:rsid w:val="00E71C56"/>
    <w:rsid w:val="00E73173"/>
    <w:rsid w:val="00E734CA"/>
    <w:rsid w:val="00E74234"/>
    <w:rsid w:val="00E76DBD"/>
    <w:rsid w:val="00E77130"/>
    <w:rsid w:val="00E77EFA"/>
    <w:rsid w:val="00E81808"/>
    <w:rsid w:val="00E81C8A"/>
    <w:rsid w:val="00E838BF"/>
    <w:rsid w:val="00E84A86"/>
    <w:rsid w:val="00E869EB"/>
    <w:rsid w:val="00E86AD8"/>
    <w:rsid w:val="00E919E5"/>
    <w:rsid w:val="00E92278"/>
    <w:rsid w:val="00E92D3A"/>
    <w:rsid w:val="00E92E87"/>
    <w:rsid w:val="00E92F12"/>
    <w:rsid w:val="00E93363"/>
    <w:rsid w:val="00E9380F"/>
    <w:rsid w:val="00E95F07"/>
    <w:rsid w:val="00E97464"/>
    <w:rsid w:val="00EA0078"/>
    <w:rsid w:val="00EA022F"/>
    <w:rsid w:val="00EA076D"/>
    <w:rsid w:val="00EA2152"/>
    <w:rsid w:val="00EA2AFB"/>
    <w:rsid w:val="00EA2EB3"/>
    <w:rsid w:val="00EA300B"/>
    <w:rsid w:val="00EA5851"/>
    <w:rsid w:val="00EA5D75"/>
    <w:rsid w:val="00EA6103"/>
    <w:rsid w:val="00EA6167"/>
    <w:rsid w:val="00EA6786"/>
    <w:rsid w:val="00EA708C"/>
    <w:rsid w:val="00EA77FC"/>
    <w:rsid w:val="00EB0FDF"/>
    <w:rsid w:val="00EB360B"/>
    <w:rsid w:val="00EB37A9"/>
    <w:rsid w:val="00EB39AE"/>
    <w:rsid w:val="00EB56B7"/>
    <w:rsid w:val="00EB6552"/>
    <w:rsid w:val="00EB788C"/>
    <w:rsid w:val="00EC0591"/>
    <w:rsid w:val="00EC2A30"/>
    <w:rsid w:val="00EC2D16"/>
    <w:rsid w:val="00EC2D94"/>
    <w:rsid w:val="00EC3A1F"/>
    <w:rsid w:val="00EC51C1"/>
    <w:rsid w:val="00EC66D9"/>
    <w:rsid w:val="00EC6928"/>
    <w:rsid w:val="00EC733E"/>
    <w:rsid w:val="00EC74DF"/>
    <w:rsid w:val="00ED193C"/>
    <w:rsid w:val="00ED1A32"/>
    <w:rsid w:val="00ED2F29"/>
    <w:rsid w:val="00ED31C9"/>
    <w:rsid w:val="00ED3257"/>
    <w:rsid w:val="00ED40E3"/>
    <w:rsid w:val="00ED4CE1"/>
    <w:rsid w:val="00ED4F13"/>
    <w:rsid w:val="00ED53A5"/>
    <w:rsid w:val="00ED73EE"/>
    <w:rsid w:val="00EE0F19"/>
    <w:rsid w:val="00EE1A40"/>
    <w:rsid w:val="00EE1ABA"/>
    <w:rsid w:val="00EE27C7"/>
    <w:rsid w:val="00EE3E19"/>
    <w:rsid w:val="00EE4059"/>
    <w:rsid w:val="00EE4637"/>
    <w:rsid w:val="00EE4A97"/>
    <w:rsid w:val="00EE4E16"/>
    <w:rsid w:val="00EE60A8"/>
    <w:rsid w:val="00EE6B32"/>
    <w:rsid w:val="00EE70C5"/>
    <w:rsid w:val="00EF1810"/>
    <w:rsid w:val="00EF18A6"/>
    <w:rsid w:val="00EF1D35"/>
    <w:rsid w:val="00EF37CD"/>
    <w:rsid w:val="00EF3A14"/>
    <w:rsid w:val="00EF3CDF"/>
    <w:rsid w:val="00EF6848"/>
    <w:rsid w:val="00EF6BCA"/>
    <w:rsid w:val="00EF76B8"/>
    <w:rsid w:val="00EF7EF8"/>
    <w:rsid w:val="00F03145"/>
    <w:rsid w:val="00F04FEC"/>
    <w:rsid w:val="00F07136"/>
    <w:rsid w:val="00F07F1B"/>
    <w:rsid w:val="00F11880"/>
    <w:rsid w:val="00F11C58"/>
    <w:rsid w:val="00F12CE3"/>
    <w:rsid w:val="00F14AE8"/>
    <w:rsid w:val="00F16915"/>
    <w:rsid w:val="00F17B1C"/>
    <w:rsid w:val="00F21E8E"/>
    <w:rsid w:val="00F22F75"/>
    <w:rsid w:val="00F232AE"/>
    <w:rsid w:val="00F25C34"/>
    <w:rsid w:val="00F26149"/>
    <w:rsid w:val="00F2657B"/>
    <w:rsid w:val="00F27187"/>
    <w:rsid w:val="00F3081A"/>
    <w:rsid w:val="00F3087D"/>
    <w:rsid w:val="00F317A7"/>
    <w:rsid w:val="00F35F11"/>
    <w:rsid w:val="00F3696D"/>
    <w:rsid w:val="00F369C0"/>
    <w:rsid w:val="00F36FDE"/>
    <w:rsid w:val="00F37FF8"/>
    <w:rsid w:val="00F411CC"/>
    <w:rsid w:val="00F427A8"/>
    <w:rsid w:val="00F435F8"/>
    <w:rsid w:val="00F47CF1"/>
    <w:rsid w:val="00F50D15"/>
    <w:rsid w:val="00F51F7D"/>
    <w:rsid w:val="00F52054"/>
    <w:rsid w:val="00F534E9"/>
    <w:rsid w:val="00F53782"/>
    <w:rsid w:val="00F54D2A"/>
    <w:rsid w:val="00F55272"/>
    <w:rsid w:val="00F55FE4"/>
    <w:rsid w:val="00F5639C"/>
    <w:rsid w:val="00F56D0E"/>
    <w:rsid w:val="00F57C47"/>
    <w:rsid w:val="00F57D31"/>
    <w:rsid w:val="00F60169"/>
    <w:rsid w:val="00F604CD"/>
    <w:rsid w:val="00F61AEB"/>
    <w:rsid w:val="00F61CBE"/>
    <w:rsid w:val="00F634B1"/>
    <w:rsid w:val="00F63BC4"/>
    <w:rsid w:val="00F64AFB"/>
    <w:rsid w:val="00F67160"/>
    <w:rsid w:val="00F6779A"/>
    <w:rsid w:val="00F7016C"/>
    <w:rsid w:val="00F71955"/>
    <w:rsid w:val="00F71AD0"/>
    <w:rsid w:val="00F71B0D"/>
    <w:rsid w:val="00F76613"/>
    <w:rsid w:val="00F776EB"/>
    <w:rsid w:val="00F77DED"/>
    <w:rsid w:val="00F807C6"/>
    <w:rsid w:val="00F812E5"/>
    <w:rsid w:val="00F818D2"/>
    <w:rsid w:val="00F819A5"/>
    <w:rsid w:val="00F8243C"/>
    <w:rsid w:val="00F85E1C"/>
    <w:rsid w:val="00F86124"/>
    <w:rsid w:val="00F900A7"/>
    <w:rsid w:val="00F90938"/>
    <w:rsid w:val="00F92F2F"/>
    <w:rsid w:val="00F939D8"/>
    <w:rsid w:val="00F94414"/>
    <w:rsid w:val="00F94D57"/>
    <w:rsid w:val="00F95B88"/>
    <w:rsid w:val="00F95DC5"/>
    <w:rsid w:val="00FA0D11"/>
    <w:rsid w:val="00FA0E7C"/>
    <w:rsid w:val="00FA1647"/>
    <w:rsid w:val="00FA1DEB"/>
    <w:rsid w:val="00FA1FB4"/>
    <w:rsid w:val="00FA2581"/>
    <w:rsid w:val="00FA2BE0"/>
    <w:rsid w:val="00FA3C97"/>
    <w:rsid w:val="00FA41AC"/>
    <w:rsid w:val="00FA4497"/>
    <w:rsid w:val="00FA57D5"/>
    <w:rsid w:val="00FA6F71"/>
    <w:rsid w:val="00FA78FF"/>
    <w:rsid w:val="00FB058B"/>
    <w:rsid w:val="00FB11D0"/>
    <w:rsid w:val="00FB20EE"/>
    <w:rsid w:val="00FB2EBC"/>
    <w:rsid w:val="00FB31A4"/>
    <w:rsid w:val="00FB596E"/>
    <w:rsid w:val="00FB680A"/>
    <w:rsid w:val="00FB6AB5"/>
    <w:rsid w:val="00FB71DD"/>
    <w:rsid w:val="00FB73F0"/>
    <w:rsid w:val="00FB7C62"/>
    <w:rsid w:val="00FC4F24"/>
    <w:rsid w:val="00FC571F"/>
    <w:rsid w:val="00FC605E"/>
    <w:rsid w:val="00FC7861"/>
    <w:rsid w:val="00FD0126"/>
    <w:rsid w:val="00FD01FE"/>
    <w:rsid w:val="00FD1AA3"/>
    <w:rsid w:val="00FD247A"/>
    <w:rsid w:val="00FD2D31"/>
    <w:rsid w:val="00FD2FC1"/>
    <w:rsid w:val="00FD31BE"/>
    <w:rsid w:val="00FD4697"/>
    <w:rsid w:val="00FD52A6"/>
    <w:rsid w:val="00FD5810"/>
    <w:rsid w:val="00FD67FF"/>
    <w:rsid w:val="00FD6B24"/>
    <w:rsid w:val="00FE0469"/>
    <w:rsid w:val="00FE1211"/>
    <w:rsid w:val="00FE1A09"/>
    <w:rsid w:val="00FE2274"/>
    <w:rsid w:val="00FE27BE"/>
    <w:rsid w:val="00FE2E9D"/>
    <w:rsid w:val="00FE3307"/>
    <w:rsid w:val="00FE4286"/>
    <w:rsid w:val="00FE7268"/>
    <w:rsid w:val="00FE7371"/>
    <w:rsid w:val="00FF0464"/>
    <w:rsid w:val="00FF080A"/>
    <w:rsid w:val="00FF1F98"/>
    <w:rsid w:val="00FF2D79"/>
    <w:rsid w:val="00FF332B"/>
    <w:rsid w:val="00FF373B"/>
    <w:rsid w:val="00FF6CC0"/>
    <w:rsid w:val="00FF77BD"/>
    <w:rsid w:val="02DA8F7F"/>
    <w:rsid w:val="03117542"/>
    <w:rsid w:val="04292241"/>
    <w:rsid w:val="050D6DAF"/>
    <w:rsid w:val="05A7EA34"/>
    <w:rsid w:val="0703B1C0"/>
    <w:rsid w:val="08F2D253"/>
    <w:rsid w:val="092793B3"/>
    <w:rsid w:val="0A4314D2"/>
    <w:rsid w:val="0A61B9A1"/>
    <w:rsid w:val="0AE8D64F"/>
    <w:rsid w:val="0B4121F2"/>
    <w:rsid w:val="0B601115"/>
    <w:rsid w:val="0DF7B153"/>
    <w:rsid w:val="0E86D84C"/>
    <w:rsid w:val="0F3FB787"/>
    <w:rsid w:val="0FD3DA2E"/>
    <w:rsid w:val="101311B4"/>
    <w:rsid w:val="10215567"/>
    <w:rsid w:val="11E1CFF7"/>
    <w:rsid w:val="12F81DF4"/>
    <w:rsid w:val="135C97D9"/>
    <w:rsid w:val="13A3846D"/>
    <w:rsid w:val="13D37DE0"/>
    <w:rsid w:val="153DB7B9"/>
    <w:rsid w:val="15A2DB93"/>
    <w:rsid w:val="161EEE3F"/>
    <w:rsid w:val="16B7EFB2"/>
    <w:rsid w:val="16EA4648"/>
    <w:rsid w:val="175B848C"/>
    <w:rsid w:val="17FA1E1D"/>
    <w:rsid w:val="1CF02668"/>
    <w:rsid w:val="1DF44147"/>
    <w:rsid w:val="1EA2478F"/>
    <w:rsid w:val="1F00E09C"/>
    <w:rsid w:val="1F44AE92"/>
    <w:rsid w:val="20EAACEF"/>
    <w:rsid w:val="2106B7AE"/>
    <w:rsid w:val="22711735"/>
    <w:rsid w:val="231D7A31"/>
    <w:rsid w:val="23BE4CB2"/>
    <w:rsid w:val="25E2E118"/>
    <w:rsid w:val="25FDC6C7"/>
    <w:rsid w:val="263D9365"/>
    <w:rsid w:val="2646979D"/>
    <w:rsid w:val="26C286B9"/>
    <w:rsid w:val="27825645"/>
    <w:rsid w:val="278F8E2B"/>
    <w:rsid w:val="28B95435"/>
    <w:rsid w:val="29928DA6"/>
    <w:rsid w:val="2A72C4F8"/>
    <w:rsid w:val="2A743E89"/>
    <w:rsid w:val="2C63F024"/>
    <w:rsid w:val="2D692298"/>
    <w:rsid w:val="2DC63D1C"/>
    <w:rsid w:val="2E3BC184"/>
    <w:rsid w:val="2F17E864"/>
    <w:rsid w:val="2FF7F644"/>
    <w:rsid w:val="30E5C5B6"/>
    <w:rsid w:val="30FDBEA3"/>
    <w:rsid w:val="3173DF78"/>
    <w:rsid w:val="35FFA6B9"/>
    <w:rsid w:val="384B461C"/>
    <w:rsid w:val="3865A22A"/>
    <w:rsid w:val="387E38C7"/>
    <w:rsid w:val="39F828AE"/>
    <w:rsid w:val="3A908473"/>
    <w:rsid w:val="3AB251DC"/>
    <w:rsid w:val="3C03C88F"/>
    <w:rsid w:val="3D85FAAA"/>
    <w:rsid w:val="3E542604"/>
    <w:rsid w:val="3FB8BC07"/>
    <w:rsid w:val="409A9C2F"/>
    <w:rsid w:val="40EE7E3D"/>
    <w:rsid w:val="4225DE66"/>
    <w:rsid w:val="438EFC4D"/>
    <w:rsid w:val="4451AE44"/>
    <w:rsid w:val="44FE40DE"/>
    <w:rsid w:val="4771D8F8"/>
    <w:rsid w:val="47955CC1"/>
    <w:rsid w:val="47F615D3"/>
    <w:rsid w:val="483C0AED"/>
    <w:rsid w:val="48753C2F"/>
    <w:rsid w:val="4B06312D"/>
    <w:rsid w:val="4B5D2362"/>
    <w:rsid w:val="4D13F798"/>
    <w:rsid w:val="4D2B3D56"/>
    <w:rsid w:val="4ED0C054"/>
    <w:rsid w:val="4EFAF6EA"/>
    <w:rsid w:val="4FC423C3"/>
    <w:rsid w:val="4FF8C55F"/>
    <w:rsid w:val="4FFDCFBA"/>
    <w:rsid w:val="50F48582"/>
    <w:rsid w:val="5120AD60"/>
    <w:rsid w:val="51418048"/>
    <w:rsid w:val="51ED2223"/>
    <w:rsid w:val="520B8EB1"/>
    <w:rsid w:val="52A18389"/>
    <w:rsid w:val="54641720"/>
    <w:rsid w:val="54A29602"/>
    <w:rsid w:val="55E5115D"/>
    <w:rsid w:val="58A28980"/>
    <w:rsid w:val="58C7D249"/>
    <w:rsid w:val="594C75A4"/>
    <w:rsid w:val="5A5021A9"/>
    <w:rsid w:val="5A7B9692"/>
    <w:rsid w:val="5ADFDCBA"/>
    <w:rsid w:val="5B583E50"/>
    <w:rsid w:val="5B8F1EFC"/>
    <w:rsid w:val="5C01FEA0"/>
    <w:rsid w:val="6057DDAC"/>
    <w:rsid w:val="60B7CA30"/>
    <w:rsid w:val="61E99D81"/>
    <w:rsid w:val="6225160D"/>
    <w:rsid w:val="62BC41B7"/>
    <w:rsid w:val="62EAEF6C"/>
    <w:rsid w:val="62F27750"/>
    <w:rsid w:val="6522A6AA"/>
    <w:rsid w:val="65E7A513"/>
    <w:rsid w:val="66001382"/>
    <w:rsid w:val="6744AFB0"/>
    <w:rsid w:val="67FDA44F"/>
    <w:rsid w:val="6888BE66"/>
    <w:rsid w:val="6A7BFA9F"/>
    <w:rsid w:val="6C760760"/>
    <w:rsid w:val="6C83EAB6"/>
    <w:rsid w:val="6EB40D29"/>
    <w:rsid w:val="6F91A239"/>
    <w:rsid w:val="6F94F9A3"/>
    <w:rsid w:val="6FBB8B78"/>
    <w:rsid w:val="7027BF8E"/>
    <w:rsid w:val="70617BB1"/>
    <w:rsid w:val="70CA2DF9"/>
    <w:rsid w:val="731BBE50"/>
    <w:rsid w:val="73A3769E"/>
    <w:rsid w:val="744D96C0"/>
    <w:rsid w:val="750FB9E8"/>
    <w:rsid w:val="753EF78F"/>
    <w:rsid w:val="75EB9CD4"/>
    <w:rsid w:val="771DBC87"/>
    <w:rsid w:val="7769CF3C"/>
    <w:rsid w:val="776FB9E2"/>
    <w:rsid w:val="77A91B6D"/>
    <w:rsid w:val="77ADA9A9"/>
    <w:rsid w:val="78F3C4C2"/>
    <w:rsid w:val="7A689DDF"/>
    <w:rsid w:val="7A92C4DD"/>
    <w:rsid w:val="7B7F02B0"/>
    <w:rsid w:val="7C8F2B93"/>
    <w:rsid w:val="7CD53F9E"/>
    <w:rsid w:val="7D480414"/>
    <w:rsid w:val="7D92C13D"/>
    <w:rsid w:val="7DAB01EA"/>
    <w:rsid w:val="7E0CE20B"/>
    <w:rsid w:val="7E6C98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3040A73"/>
  <w15:chartTrackingRefBased/>
  <w15:docId w15:val="{852698E2-C5FD-4F54-9D88-CAFD028323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B683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B1E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B1ECA"/>
  </w:style>
  <w:style w:type="paragraph" w:styleId="Footer">
    <w:name w:val="footer"/>
    <w:basedOn w:val="Normal"/>
    <w:link w:val="FooterChar"/>
    <w:uiPriority w:val="99"/>
    <w:unhideWhenUsed/>
    <w:rsid w:val="001B1E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1ECA"/>
  </w:style>
  <w:style w:type="paragraph" w:styleId="Caption">
    <w:name w:val="caption"/>
    <w:basedOn w:val="Normal"/>
    <w:next w:val="Normal"/>
    <w:uiPriority w:val="35"/>
    <w:unhideWhenUsed/>
    <w:qFormat/>
    <w:rsid w:val="00ED53A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2D330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AA18C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18C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A18CB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A18CB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94474C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4279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279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279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79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798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8105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png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microsoft.com/office/2020/10/relationships/intelligence" Target="intelligence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*josh.caldwell@vanderbilt.edu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4.png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7C05822CD9002468D59D00AD1C0EA42" ma:contentTypeVersion="11" ma:contentTypeDescription="Create a new document." ma:contentTypeScope="" ma:versionID="1428e18be501b6b7de816d4e6c343f79">
  <xsd:schema xmlns:xsd="http://www.w3.org/2001/XMLSchema" xmlns:xs="http://www.w3.org/2001/XMLSchema" xmlns:p="http://schemas.microsoft.com/office/2006/metadata/properties" xmlns:ns3="48e8cdb5-1856-490d-a706-0e3923a62eee" targetNamespace="http://schemas.microsoft.com/office/2006/metadata/properties" ma:root="true" ma:fieldsID="b72142fc66e8a41ef0db58447e12dbc4" ns3:_="">
    <xsd:import namespace="48e8cdb5-1856-490d-a706-0e3923a62ee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8e8cdb5-1856-490d-a706-0e3923a62ee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LengthInSeconds" ma:index="18" nillable="true" ma:displayName="Length (seconds)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4CE9C776-538B-4E06-A31F-D67837D845A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80F428B-E29D-4E3E-BD6E-8B2154261E2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8e8cdb5-1856-490d-a706-0e3923a62ee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6957524-3B09-4586-AE52-A5F1D0FF4934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D7A0C91B-8D69-4BBA-BBF1-87FF20E62AFF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16</Pages>
  <Words>9137</Words>
  <Characters>52086</Characters>
  <Application>Microsoft Office Word</Application>
  <DocSecurity>0</DocSecurity>
  <Lines>434</Lines>
  <Paragraphs>1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, Guanyu</dc:creator>
  <cp:keywords/>
  <dc:description/>
  <cp:lastModifiedBy>Lu, Guanyu</cp:lastModifiedBy>
  <cp:revision>44</cp:revision>
  <dcterms:created xsi:type="dcterms:W3CDTF">2023-02-25T22:20:00Z</dcterms:created>
  <dcterms:modified xsi:type="dcterms:W3CDTF">2023-03-02T1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7C05822CD9002468D59D00AD1C0EA42</vt:lpwstr>
  </property>
</Properties>
</file>